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DA40EA" w14:textId="39761637" w:rsidR="00A258F9" w:rsidRPr="00A0782D" w:rsidRDefault="006A44AD" w:rsidP="009C6FDC">
      <w:pPr>
        <w:spacing w:after="0" w:line="360" w:lineRule="auto"/>
        <w:jc w:val="center"/>
        <w:rPr>
          <w:rFonts w:ascii="Times New Roman" w:hAnsi="Times New Roman" w:cs="Times New Roman"/>
          <w:color w:val="0000FF"/>
          <w:sz w:val="28"/>
          <w:szCs w:val="28"/>
          <w:lang w:val="en-GB"/>
        </w:rPr>
      </w:pPr>
      <w:r>
        <w:rPr>
          <w:rFonts w:ascii="Times New Roman" w:hAnsi="Times New Roman" w:cs="Times New Roman"/>
          <w:color w:val="0000FF"/>
          <w:sz w:val="28"/>
          <w:szCs w:val="28"/>
        </w:rPr>
        <w:t>Effects of</w:t>
      </w:r>
      <w:r w:rsidR="00A258F9" w:rsidRPr="00A0782D">
        <w:rPr>
          <w:rFonts w:ascii="Times New Roman" w:hAnsi="Times New Roman" w:cs="Times New Roman"/>
          <w:color w:val="0000FF"/>
          <w:sz w:val="28"/>
          <w:szCs w:val="28"/>
        </w:rPr>
        <w:t xml:space="preserve"> annealing conditions on temperature coefficient of resistance of Pt</w:t>
      </w:r>
      <w:r>
        <w:rPr>
          <w:rFonts w:ascii="Times New Roman" w:hAnsi="Times New Roman" w:cs="Times New Roman"/>
          <w:color w:val="0000FF"/>
          <w:sz w:val="28"/>
          <w:szCs w:val="28"/>
        </w:rPr>
        <w:t>/AlO</w:t>
      </w:r>
      <w:r w:rsidRPr="006A44AD">
        <w:rPr>
          <w:rFonts w:ascii="Times New Roman" w:hAnsi="Times New Roman" w:cs="Times New Roman"/>
          <w:color w:val="0000FF"/>
          <w:sz w:val="28"/>
          <w:szCs w:val="28"/>
          <w:vertAlign w:val="subscript"/>
        </w:rPr>
        <w:t>x</w:t>
      </w:r>
      <w:r w:rsidR="00A258F9" w:rsidRPr="00A0782D">
        <w:rPr>
          <w:rFonts w:ascii="Times New Roman" w:hAnsi="Times New Roman" w:cs="Times New Roman"/>
          <w:color w:val="0000FF"/>
          <w:sz w:val="28"/>
          <w:szCs w:val="28"/>
        </w:rPr>
        <w:t xml:space="preserve"> thin-film thermistors</w:t>
      </w:r>
      <w:r w:rsidR="00A258F9" w:rsidRPr="00A0782D">
        <w:rPr>
          <w:rFonts w:ascii="Times New Roman" w:hAnsi="Times New Roman" w:cs="Times New Roman"/>
          <w:color w:val="0000FF"/>
          <w:sz w:val="28"/>
          <w:szCs w:val="28"/>
          <w:lang w:val="en-GB"/>
        </w:rPr>
        <w:t xml:space="preserve"> </w:t>
      </w:r>
    </w:p>
    <w:p w14:paraId="4FF93AFB" w14:textId="29E0F51F" w:rsidR="001F33E2" w:rsidRPr="00471EF2" w:rsidRDefault="001F33E2" w:rsidP="009C6FDC">
      <w:pPr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471EF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tasi Dan</w:t>
      </w:r>
      <w:r w:rsidR="009C6FDC" w:rsidRPr="009C6FD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#</w:t>
      </w:r>
      <w:r w:rsidR="00F20D3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, *</w:t>
      </w:r>
      <w:r w:rsidRPr="00471EF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Erica Antunes</w:t>
      </w:r>
      <w:r w:rsidR="009C6FDC" w:rsidRPr="009C6FD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#</w:t>
      </w:r>
      <w:r w:rsidRPr="00471EF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 Christopher Yung, Nathan Tomlin,</w:t>
      </w:r>
      <w:r w:rsidR="008D05C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r w:rsidRPr="00471EF2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John Lehman</w:t>
      </w:r>
    </w:p>
    <w:p w14:paraId="27589E74" w14:textId="66BE8FA0" w:rsidR="001F33E2" w:rsidRDefault="001F33E2" w:rsidP="009C6FDC">
      <w:pPr>
        <w:spacing w:after="0" w:line="360" w:lineRule="auto"/>
        <w:jc w:val="center"/>
        <w:rPr>
          <w:rFonts w:ascii="Times New Roman" w:hAnsi="Times New Roman" w:cs="Times New Roman"/>
          <w:i/>
          <w:iCs/>
          <w:color w:val="000000" w:themeColor="text1"/>
          <w:lang w:val="en-GB"/>
        </w:rPr>
      </w:pPr>
      <w:r w:rsidRPr="005D1343">
        <w:rPr>
          <w:rFonts w:ascii="Times New Roman" w:hAnsi="Times New Roman" w:cs="Times New Roman"/>
          <w:i/>
          <w:iCs/>
          <w:color w:val="000000" w:themeColor="text1"/>
          <w:lang w:val="en-GB"/>
        </w:rPr>
        <w:t xml:space="preserve">Applied Physics Division, National Institute of Standards and Technology, </w:t>
      </w:r>
      <w:r>
        <w:rPr>
          <w:rFonts w:ascii="Times New Roman" w:hAnsi="Times New Roman" w:cs="Times New Roman"/>
          <w:i/>
          <w:iCs/>
          <w:color w:val="000000" w:themeColor="text1"/>
          <w:lang w:val="en-GB"/>
        </w:rPr>
        <w:t xml:space="preserve">325 </w:t>
      </w:r>
      <w:r w:rsidRPr="005D1343">
        <w:rPr>
          <w:rFonts w:ascii="Times New Roman" w:hAnsi="Times New Roman" w:cs="Times New Roman"/>
          <w:i/>
          <w:iCs/>
          <w:color w:val="000000" w:themeColor="text1"/>
          <w:lang w:val="en-GB"/>
        </w:rPr>
        <w:t>Broadway, Boulder, CO 80305, USA</w:t>
      </w:r>
    </w:p>
    <w:p w14:paraId="3798E3D0" w14:textId="588B1E98" w:rsidR="009C6FDC" w:rsidRPr="009C6FDC" w:rsidRDefault="009C6FDC" w:rsidP="009C6FDC">
      <w:pPr>
        <w:spacing w:line="360" w:lineRule="auto"/>
        <w:rPr>
          <w:rFonts w:ascii="Times New Roman" w:hAnsi="Times New Roman" w:cs="Times New Roman"/>
          <w:i/>
          <w:iCs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 xml:space="preserve">       </w:t>
      </w:r>
      <w:r w:rsidRPr="009C6FD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  <w:lang w:val="en-GB"/>
        </w:rPr>
        <w:t>#</w:t>
      </w:r>
      <w:r w:rsidR="00720E5F" w:rsidRPr="00C11982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GB"/>
        </w:rPr>
        <w:t>Contributed equally to this work</w:t>
      </w:r>
    </w:p>
    <w:p w14:paraId="0DC397DE" w14:textId="77777777" w:rsidR="001F33E2" w:rsidRPr="00471EF2" w:rsidRDefault="001F33E2" w:rsidP="001F33E2">
      <w:pPr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471EF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bstract</w:t>
      </w:r>
    </w:p>
    <w:p w14:paraId="23A5DD51" w14:textId="49A96C66" w:rsidR="001F33E2" w:rsidRDefault="00A76A59" w:rsidP="001F33E2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cooled microbolometer arrays incorporating </w:t>
      </w:r>
      <w:proofErr w:type="gramStart"/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vertically</w:t>
      </w:r>
      <w:r w:rsidR="008D05C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aligned</w:t>
      </w:r>
      <w:proofErr w:type="gramEnd"/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rbon nanotube</w:t>
      </w:r>
      <w:r w:rsidR="00184546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sorbers </w:t>
      </w:r>
      <w:r w:rsidR="00774B5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are increas</w:t>
      </w:r>
      <w:r w:rsidR="00842F5B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ingly being</w:t>
      </w:r>
      <w:r w:rsidR="00774B5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opt</w:t>
      </w:r>
      <w:r w:rsidR="00842F5B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774B5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260859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tellite </w:t>
      </w:r>
      <w:r w:rsidR="00774B5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instrumentation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monitoring the Earth’s radiat</w:t>
      </w:r>
      <w:r w:rsidR="00D01BA0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ion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dget. </w:t>
      </w:r>
      <w:r w:rsidR="00C53B6A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key </w:t>
      </w:r>
      <w:r w:rsidR="00DF2D14">
        <w:rPr>
          <w:rFonts w:ascii="Times New Roman" w:hAnsi="Times New Roman" w:cs="Times New Roman"/>
          <w:color w:val="000000" w:themeColor="text1"/>
          <w:sz w:val="24"/>
          <w:szCs w:val="24"/>
        </w:rPr>
        <w:t>requirement</w:t>
      </w:r>
      <w:r w:rsidR="00C53B6A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C5267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="0048124A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icrobolometer</w:t>
      </w:r>
      <w:r w:rsidR="00C5267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8124A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 </w:t>
      </w:r>
      <w:r w:rsidR="00EC25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mistor having </w:t>
      </w:r>
      <w:r w:rsidR="0048124A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</w:t>
      </w:r>
      <w:r w:rsidR="004B4957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temperature coefficient of resistance (</w:t>
      </w:r>
      <w:r w:rsidR="0048124A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TCR</w:t>
      </w:r>
      <w:r w:rsidR="004B4957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08243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, low 1/</w:t>
      </w:r>
      <w:r w:rsidR="0008243D" w:rsidRPr="14790D40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</w:t>
      </w:r>
      <w:r w:rsidR="0008243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ise</w:t>
      </w:r>
      <w:r w:rsidR="00EC25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ile surviving </w:t>
      </w:r>
      <w:r w:rsidR="006F2333">
        <w:rPr>
          <w:rFonts w:ascii="Times New Roman" w:hAnsi="Times New Roman" w:cs="Times New Roman"/>
          <w:color w:val="000000" w:themeColor="text1"/>
          <w:sz w:val="24"/>
          <w:szCs w:val="24"/>
        </w:rPr>
        <w:t>high-temperature</w:t>
      </w:r>
      <w:r w:rsidR="0008243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34D77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carbon nanotube</w:t>
      </w:r>
      <w:r w:rsidR="0008243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wth</w:t>
      </w:r>
      <w:r w:rsidR="00BC0413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</w:t>
      </w:r>
      <w:r w:rsidR="00BC0413" w:rsidRPr="14790D40">
        <w:rPr>
          <w:rFonts w:ascii="Times New Roman" w:hAnsi="Times New Roman" w:cs="Times New Roman"/>
          <w:sz w:val="24"/>
          <w:szCs w:val="24"/>
        </w:rPr>
        <w:t>800 °C</w:t>
      </w:r>
      <w:r w:rsidR="0008243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present work, </w:t>
      </w:r>
      <w:r w:rsidR="008F28C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t </w:t>
      </w:r>
      <w:r w:rsidR="00D01BA0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thin film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mistors are fabricated on SiN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/SiO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/Si substrates using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C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gnetron sputtering. </w:t>
      </w:r>
      <w:r w:rsidR="00E53BB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hieve enhanced adhesion of 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Pt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n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, an </w:t>
      </w:r>
      <w:r w:rsidR="00122D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layer of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AlO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deposited on the substrate via reactive high</w:t>
      </w:r>
      <w:r w:rsidR="005F239B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wer impulse magnetron sputtering. To maximize the 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positive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CR, 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Pt/AlO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subjected to different annealing conditions by varying temperature, time, and 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aseous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environment. With an increase in the annealing temperature and duration, Pt/AlO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5E3F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n films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exhibit a</w:t>
      </w:r>
      <w:r w:rsidR="008E4860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rovement in TCR. </w:t>
      </w:r>
      <w:r w:rsidR="00F25B83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icrostructural and morphological investigations suggest that improvement in TCR is related to the recrystallization of Pt and the</w:t>
      </w:r>
      <w:r w:rsidR="004D0741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177D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resulting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crease in grain size. </w:t>
      </w:r>
      <w:r w:rsidR="00D3289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atively </w:t>
      </w:r>
      <w:r w:rsidR="00D3289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high TCR of 0.308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3289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%/°C</w:t>
      </w:r>
      <w:r w:rsidR="00CC0ECF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CR</w:t>
      </w:r>
      <w:r w:rsidR="0065487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ulk Pt = 0.3</w:t>
      </w:r>
      <w:r w:rsidR="00693E7C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59</w:t>
      </w:r>
      <w:r w:rsidR="00757EA6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%/°C)</w:t>
      </w:r>
      <w:r w:rsidR="00D3289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obtained at an </w:t>
      </w:r>
      <w:r w:rsidR="0079568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operational range of</w:t>
      </w:r>
      <w:r w:rsidR="00747D37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9568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0 - 50 °C </w:t>
      </w:r>
      <w:r w:rsidR="001D4A3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when</w:t>
      </w:r>
      <w:r w:rsidR="0084150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t was</w:t>
      </w:r>
      <w:r w:rsidR="001D4A3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ed </w:t>
      </w:r>
      <w:r w:rsidR="00747D37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800 °C </w:t>
      </w:r>
      <w:r w:rsidR="001D4A3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for 1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D4A3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h and 3</w:t>
      </w:r>
      <w:r w:rsidR="0035420D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D4A3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 in air and </w:t>
      </w:r>
      <w:r w:rsidR="008D3BE1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r w:rsidR="001D4A38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, respectively.</w:t>
      </w:r>
      <w:r w:rsidR="00D3289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39DD" w:rsidRPr="14790D40">
        <w:rPr>
          <w:rFonts w:ascii="Times New Roman" w:hAnsi="Times New Roman" w:cs="Times New Roman"/>
          <w:sz w:val="24"/>
          <w:szCs w:val="24"/>
        </w:rPr>
        <w:t>Deposition</w:t>
      </w:r>
      <w:r w:rsidR="008A4CD2" w:rsidRPr="14790D40">
        <w:rPr>
          <w:rFonts w:ascii="Times New Roman" w:hAnsi="Times New Roman" w:cs="Times New Roman"/>
          <w:sz w:val="24"/>
          <w:szCs w:val="24"/>
        </w:rPr>
        <w:t xml:space="preserve"> of Pt without</w:t>
      </w:r>
      <w:r w:rsidR="001239DD" w:rsidRPr="14790D40">
        <w:rPr>
          <w:rFonts w:ascii="Times New Roman" w:hAnsi="Times New Roman" w:cs="Times New Roman"/>
          <w:sz w:val="24"/>
          <w:szCs w:val="24"/>
        </w:rPr>
        <w:t xml:space="preserve"> an</w:t>
      </w:r>
      <w:r w:rsidR="008A4CD2" w:rsidRPr="14790D40">
        <w:rPr>
          <w:rFonts w:ascii="Times New Roman" w:hAnsi="Times New Roman" w:cs="Times New Roman"/>
          <w:sz w:val="24"/>
          <w:szCs w:val="24"/>
        </w:rPr>
        <w:t xml:space="preserve"> AlO</w:t>
      </w:r>
      <w:r w:rsidR="008A4CD2" w:rsidRPr="14790D40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8A4CD2" w:rsidRPr="14790D40">
        <w:rPr>
          <w:rFonts w:ascii="Times New Roman" w:hAnsi="Times New Roman" w:cs="Times New Roman"/>
          <w:sz w:val="24"/>
          <w:szCs w:val="24"/>
        </w:rPr>
        <w:t xml:space="preserve"> interlayer </w:t>
      </w:r>
      <w:r w:rsidR="0035420D" w:rsidRPr="14790D40">
        <w:rPr>
          <w:rFonts w:ascii="Times New Roman" w:hAnsi="Times New Roman" w:cs="Times New Roman"/>
          <w:sz w:val="24"/>
          <w:szCs w:val="24"/>
        </w:rPr>
        <w:t>resulted in</w:t>
      </w:r>
      <w:r w:rsidR="008A4CD2" w:rsidRPr="14790D40">
        <w:rPr>
          <w:rFonts w:ascii="Times New Roman" w:hAnsi="Times New Roman" w:cs="Times New Roman"/>
          <w:sz w:val="24"/>
          <w:szCs w:val="24"/>
        </w:rPr>
        <w:t xml:space="preserve"> </w:t>
      </w:r>
      <w:r w:rsidR="00FE04C9" w:rsidRPr="14790D40">
        <w:rPr>
          <w:rFonts w:ascii="Times New Roman" w:hAnsi="Times New Roman" w:cs="Times New Roman"/>
          <w:sz w:val="24"/>
          <w:szCs w:val="24"/>
        </w:rPr>
        <w:t>thin film</w:t>
      </w:r>
      <w:r w:rsidR="00342819" w:rsidRPr="14790D40">
        <w:rPr>
          <w:rFonts w:ascii="Times New Roman" w:hAnsi="Times New Roman" w:cs="Times New Roman"/>
          <w:sz w:val="24"/>
          <w:szCs w:val="24"/>
        </w:rPr>
        <w:t xml:space="preserve"> blistering and delamination </w:t>
      </w:r>
      <w:r w:rsidR="008A4CD2" w:rsidRPr="14790D40">
        <w:rPr>
          <w:rFonts w:ascii="Times New Roman" w:hAnsi="Times New Roman" w:cs="Times New Roman"/>
          <w:sz w:val="24"/>
          <w:szCs w:val="24"/>
        </w:rPr>
        <w:t>when annealed at 800</w:t>
      </w:r>
      <w:r w:rsidR="0035420D" w:rsidRPr="14790D40">
        <w:rPr>
          <w:rFonts w:ascii="Times New Roman" w:hAnsi="Times New Roman" w:cs="Times New Roman"/>
          <w:sz w:val="24"/>
          <w:szCs w:val="24"/>
        </w:rPr>
        <w:t xml:space="preserve"> </w:t>
      </w:r>
      <w:r w:rsidR="008A4CD2" w:rsidRPr="14790D40">
        <w:rPr>
          <w:rFonts w:ascii="Times New Roman" w:hAnsi="Times New Roman" w:cs="Times New Roman"/>
          <w:sz w:val="24"/>
          <w:szCs w:val="24"/>
        </w:rPr>
        <w:t>°C for 1</w:t>
      </w:r>
      <w:r w:rsidR="0035420D" w:rsidRPr="14790D40">
        <w:rPr>
          <w:rFonts w:ascii="Times New Roman" w:hAnsi="Times New Roman" w:cs="Times New Roman"/>
          <w:sz w:val="24"/>
          <w:szCs w:val="24"/>
        </w:rPr>
        <w:t xml:space="preserve"> </w:t>
      </w:r>
      <w:r w:rsidR="008A4CD2" w:rsidRPr="14790D40">
        <w:rPr>
          <w:rFonts w:ascii="Times New Roman" w:hAnsi="Times New Roman" w:cs="Times New Roman"/>
          <w:sz w:val="24"/>
          <w:szCs w:val="24"/>
        </w:rPr>
        <w:t>h in air</w:t>
      </w:r>
      <w:r w:rsidR="008A4CD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53277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t/AlO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mistor with a TCR</w:t>
      </w:r>
      <w:r w:rsidR="00DC03D1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0.308 %/°C</w:t>
      </w:r>
      <w:r w:rsidR="00B63090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110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nealed at 800 °C for 3 h in Ar </w:t>
      </w:r>
      <w:r w:rsidR="009F52B4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has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25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F33E2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potential for use in microbolometer</w:t>
      </w:r>
      <w:r w:rsidR="009F52B4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A7024F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must undergo </w:t>
      </w:r>
      <w:r w:rsidR="006214E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high</w:t>
      </w:r>
      <w:r w:rsidR="006214EE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6214EE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mperature </w:t>
      </w:r>
      <w:r w:rsidR="004B1BD5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wth of </w:t>
      </w:r>
      <w:r w:rsidR="008C7B8B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vertically aligned carbon nanotube</w:t>
      </w:r>
      <w:r w:rsidR="004B1BD5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sorber</w:t>
      </w:r>
      <w:r w:rsidR="008C7B8B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B1BD5" w:rsidRPr="14790D40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B242551" w14:textId="3628802D" w:rsidR="001F33E2" w:rsidRDefault="001F33E2" w:rsidP="001F33E2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ywords: </w:t>
      </w:r>
      <w:r w:rsidR="00202303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D20C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mistor, </w:t>
      </w:r>
      <w:r w:rsidR="00202303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D20C4B">
        <w:rPr>
          <w:rFonts w:ascii="Times New Roman" w:hAnsi="Times New Roman" w:cs="Times New Roman"/>
          <w:color w:val="000000" w:themeColor="text1"/>
          <w:sz w:val="24"/>
          <w:szCs w:val="24"/>
        </w:rPr>
        <w:t>latinum</w:t>
      </w:r>
      <w:r w:rsidR="00280C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202303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280C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uminum oxide; HiPIMS; </w:t>
      </w:r>
      <w:r w:rsidR="00D76FD7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D20C4B">
        <w:rPr>
          <w:rFonts w:ascii="Times New Roman" w:hAnsi="Times New Roman" w:cs="Times New Roman"/>
          <w:color w:val="000000" w:themeColor="text1"/>
          <w:sz w:val="24"/>
          <w:szCs w:val="24"/>
        </w:rPr>
        <w:t>nnealing</w:t>
      </w:r>
      <w:r w:rsidR="00280C1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D76FD7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4C2B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mperature coefficient of </w:t>
      </w:r>
      <w:r w:rsidR="00280C12">
        <w:rPr>
          <w:rFonts w:ascii="Times New Roman" w:hAnsi="Times New Roman" w:cs="Times New Roman"/>
          <w:color w:val="000000" w:themeColor="text1"/>
          <w:sz w:val="24"/>
          <w:szCs w:val="24"/>
        </w:rPr>
        <w:t>resistance</w:t>
      </w:r>
      <w:r w:rsidR="004C2B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BC21ADA" w14:textId="67223D7C" w:rsidR="001C69CC" w:rsidRDefault="00F20D31" w:rsidP="00736681">
      <w:pPr>
        <w:spacing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 xml:space="preserve">* </w:t>
      </w:r>
      <w:r w:rsidRPr="009E6934">
        <w:rPr>
          <w:rFonts w:ascii="Times New Roman" w:hAnsi="Times New Roman" w:cs="Times New Roman"/>
          <w:b/>
          <w:sz w:val="24"/>
          <w:szCs w:val="24"/>
        </w:rPr>
        <w:t>Corresponding Author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hyperlink r:id="rId11" w:history="1">
        <w:r w:rsidRPr="005F2B68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atasi.dan@nist.gov</w:t>
        </w:r>
      </w:hyperlink>
      <w:r w:rsidRPr="0030441C">
        <w:rPr>
          <w:rFonts w:ascii="Times New Roman" w:hAnsi="Times New Roman" w:cs="Times New Roman"/>
          <w:bCs/>
          <w:sz w:val="24"/>
          <w:szCs w:val="24"/>
        </w:rPr>
        <w:t xml:space="preserve"> (Atasi Dan)</w:t>
      </w:r>
    </w:p>
    <w:p w14:paraId="279D99D6" w14:textId="77777777" w:rsidR="00736681" w:rsidRDefault="00736681" w:rsidP="00736681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C1BB85C" w14:textId="2E7C9676" w:rsidR="001C69CC" w:rsidRDefault="001C69CC" w:rsidP="001F33E2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CA4FC10" w14:textId="6066F1CA" w:rsidR="001C69CC" w:rsidRDefault="001C69CC" w:rsidP="001F33E2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856B583" w14:textId="77777777" w:rsidR="001C69CC" w:rsidRPr="004E40FE" w:rsidRDefault="001C69CC" w:rsidP="001F33E2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71CD98" w14:textId="1543B939" w:rsidR="000A1FD4" w:rsidRDefault="000A1FD4" w:rsidP="002D063B">
      <w:pPr>
        <w:spacing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00837C9" w14:textId="77777777" w:rsidR="00F42007" w:rsidRDefault="00F42007" w:rsidP="004F148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79976F1" w14:textId="1913A371" w:rsidR="00197B94" w:rsidRDefault="00197B94" w:rsidP="002D063B">
      <w:pPr>
        <w:pStyle w:val="ListParagraph"/>
        <w:numPr>
          <w:ilvl w:val="0"/>
          <w:numId w:val="2"/>
        </w:numPr>
        <w:tabs>
          <w:tab w:val="left" w:pos="2028"/>
        </w:tabs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D2E3D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  <w:r w:rsidRPr="009D2E3D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3490F5C8" w14:textId="20191EF2" w:rsidR="002D063B" w:rsidRDefault="00D709DA" w:rsidP="00D709DA">
      <w:pPr>
        <w:spacing w:before="6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5E1F58" w:rsidRPr="00B64D6F">
        <w:rPr>
          <w:rFonts w:ascii="Times New Roman" w:hAnsi="Times New Roman" w:cs="Times New Roman"/>
          <w:color w:val="000000" w:themeColor="text1"/>
          <w:sz w:val="24"/>
          <w:szCs w:val="24"/>
        </w:rPr>
        <w:t>Earth</w:t>
      </w:r>
      <w:r w:rsidR="00D029E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E1F58" w:rsidRPr="00B64D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biting satellites have provided the opportunity to monitor </w:t>
      </w:r>
      <w:r w:rsidR="004312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A2D9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325D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th’s </w:t>
      </w:r>
      <w:r w:rsidR="00265B03">
        <w:rPr>
          <w:rFonts w:ascii="Times New Roman" w:hAnsi="Times New Roman" w:cs="Times New Roman"/>
          <w:color w:val="000000" w:themeColor="text1"/>
          <w:sz w:val="24"/>
          <w:szCs w:val="24"/>
        </w:rPr>
        <w:t>energy imbalance</w:t>
      </w:r>
      <w:r w:rsidR="00B011E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EI)</w:t>
      </w:r>
      <w:r w:rsidR="00265B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80EBF">
        <w:rPr>
          <w:rFonts w:ascii="Times New Roman" w:hAnsi="Times New Roman" w:cs="Times New Roman"/>
          <w:color w:val="000000" w:themeColor="text1"/>
          <w:sz w:val="24"/>
          <w:szCs w:val="24"/>
        </w:rPr>
        <w:t>with long</w:t>
      </w:r>
      <w:r w:rsidR="00D029E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80EBF">
        <w:rPr>
          <w:rFonts w:ascii="Times New Roman" w:hAnsi="Times New Roman" w:cs="Times New Roman"/>
          <w:color w:val="000000" w:themeColor="text1"/>
          <w:sz w:val="24"/>
          <w:szCs w:val="24"/>
        </w:rPr>
        <w:t>term</w:t>
      </w:r>
      <w:r w:rsidR="00415EA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cadal</w:t>
      </w:r>
      <w:r w:rsidR="00C80EB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inuity. </w:t>
      </w:r>
      <w:r w:rsidR="00265B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B011E0">
        <w:rPr>
          <w:rFonts w:ascii="Times New Roman" w:hAnsi="Times New Roman" w:cs="Times New Roman"/>
          <w:color w:val="000000" w:themeColor="text1"/>
          <w:sz w:val="24"/>
          <w:szCs w:val="24"/>
        </w:rPr>
        <w:t>EEI</w:t>
      </w:r>
      <w:r w:rsidR="00265B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47B32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265B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34C76">
        <w:rPr>
          <w:rFonts w:ascii="Times New Roman" w:hAnsi="Times New Roman" w:cs="Times New Roman"/>
          <w:color w:val="000000" w:themeColor="text1"/>
          <w:sz w:val="24"/>
          <w:szCs w:val="24"/>
        </w:rPr>
        <w:t>measured</w:t>
      </w:r>
      <w:r w:rsidR="00265B0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7A5AB2">
        <w:rPr>
          <w:rFonts w:ascii="Times New Roman" w:hAnsi="Times New Roman" w:cs="Times New Roman"/>
          <w:color w:val="000000" w:themeColor="text1"/>
          <w:sz w:val="24"/>
          <w:szCs w:val="24"/>
        </w:rPr>
        <w:t>using satellite</w:t>
      </w:r>
      <w:r w:rsidR="00783BB7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7A5A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d radiometers to </w:t>
      </w:r>
      <w:r w:rsidR="00F036F0">
        <w:rPr>
          <w:rFonts w:ascii="Times New Roman" w:hAnsi="Times New Roman" w:cs="Times New Roman"/>
          <w:color w:val="000000" w:themeColor="text1"/>
          <w:sz w:val="24"/>
          <w:szCs w:val="24"/>
        </w:rPr>
        <w:t>monitor</w:t>
      </w:r>
      <w:r w:rsidR="00FD5F4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A72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p of atmosphere </w:t>
      </w:r>
      <w:r w:rsidR="002C6C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ergy </w:t>
      </w:r>
      <w:r w:rsidR="000A01B5">
        <w:rPr>
          <w:rFonts w:ascii="Times New Roman" w:hAnsi="Times New Roman" w:cs="Times New Roman"/>
          <w:color w:val="000000" w:themeColor="text1"/>
          <w:sz w:val="24"/>
          <w:szCs w:val="24"/>
        </w:rPr>
        <w:t>fluxes</w:t>
      </w:r>
      <w:r w:rsidR="00DE2587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0A01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C5141">
        <w:rPr>
          <w:rFonts w:ascii="Times New Roman" w:hAnsi="Times New Roman" w:cs="Times New Roman"/>
          <w:color w:val="000000" w:themeColor="text1"/>
          <w:sz w:val="24"/>
          <w:szCs w:val="24"/>
        </w:rPr>
        <w:t>incoming solar irradiance</w:t>
      </w:r>
      <w:r w:rsidR="0079346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C51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utgoing </w:t>
      </w:r>
      <w:r w:rsidR="00BC5E47">
        <w:rPr>
          <w:rFonts w:ascii="Times New Roman" w:hAnsi="Times New Roman" w:cs="Times New Roman"/>
          <w:color w:val="000000" w:themeColor="text1"/>
          <w:sz w:val="24"/>
          <w:szCs w:val="24"/>
        </w:rPr>
        <w:t>shortwave</w:t>
      </w:r>
      <w:r w:rsidR="00FB3AF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diation</w:t>
      </w:r>
      <w:r w:rsidR="00D13E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FB3AFE">
        <w:rPr>
          <w:rFonts w:ascii="Times New Roman" w:hAnsi="Times New Roman" w:cs="Times New Roman"/>
          <w:color w:val="000000" w:themeColor="text1"/>
          <w:sz w:val="24"/>
          <w:szCs w:val="24"/>
        </w:rPr>
        <w:t>OSR</w:t>
      </w:r>
      <w:r w:rsidR="00BB2E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0.3 </w:t>
      </w:r>
      <w:r w:rsidR="00815EE7">
        <w:rPr>
          <w:rFonts w:ascii="Times New Roman" w:hAnsi="Times New Roman" w:cs="Times New Roman"/>
          <w:color w:val="000000" w:themeColor="text1"/>
          <w:sz w:val="24"/>
          <w:szCs w:val="24"/>
        </w:rPr>
        <w:t>μm - 5 μm</w:t>
      </w:r>
      <w:r w:rsidR="00D13E59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F7F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7934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going </w:t>
      </w:r>
      <w:r w:rsidR="009F7FA1">
        <w:rPr>
          <w:rFonts w:ascii="Times New Roman" w:hAnsi="Times New Roman" w:cs="Times New Roman"/>
          <w:color w:val="000000" w:themeColor="text1"/>
          <w:sz w:val="24"/>
          <w:szCs w:val="24"/>
        </w:rPr>
        <w:t>longwave</w:t>
      </w:r>
      <w:r w:rsidR="00D13E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B3AFE">
        <w:rPr>
          <w:rFonts w:ascii="Times New Roman" w:hAnsi="Times New Roman" w:cs="Times New Roman"/>
          <w:color w:val="000000" w:themeColor="text1"/>
          <w:sz w:val="24"/>
          <w:szCs w:val="24"/>
        </w:rPr>
        <w:t>radiation (OLR</w:t>
      </w:r>
      <w:r w:rsidR="00815EE7">
        <w:rPr>
          <w:rFonts w:ascii="Times New Roman" w:hAnsi="Times New Roman" w:cs="Times New Roman"/>
          <w:color w:val="000000" w:themeColor="text1"/>
          <w:sz w:val="24"/>
          <w:szCs w:val="24"/>
        </w:rPr>
        <w:t>, 5 μm – 100 μm</w:t>
      </w:r>
      <w:r w:rsidR="00FB3AFE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E3369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F7F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7409F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A677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difference between the solar radiation </w:t>
      </w:r>
      <w:r w:rsidR="00D16C6B">
        <w:rPr>
          <w:rFonts w:ascii="Times New Roman" w:hAnsi="Times New Roman" w:cs="Times New Roman"/>
          <w:color w:val="000000" w:themeColor="text1"/>
          <w:sz w:val="24"/>
          <w:szCs w:val="24"/>
        </w:rPr>
        <w:t>absorbed by</w:t>
      </w:r>
      <w:r w:rsidR="00A677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D16C6B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A6774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th and </w:t>
      </w:r>
      <w:r w:rsidR="008736F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-emitted </w:t>
      </w:r>
      <w:r w:rsidR="00A67749">
        <w:rPr>
          <w:rFonts w:ascii="Times New Roman" w:hAnsi="Times New Roman" w:cs="Times New Roman"/>
          <w:color w:val="000000" w:themeColor="text1"/>
          <w:sz w:val="24"/>
          <w:szCs w:val="24"/>
        </w:rPr>
        <w:t>back to space</w:t>
      </w:r>
      <w:r w:rsidR="006D3E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A0A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approximately </w:t>
      </w:r>
      <w:r w:rsidR="00A236F5">
        <w:rPr>
          <w:rFonts w:ascii="Times New Roman" w:hAnsi="Times New Roman" w:cs="Times New Roman"/>
          <w:color w:val="000000" w:themeColor="text1"/>
          <w:sz w:val="24"/>
          <w:szCs w:val="24"/>
        </w:rPr>
        <w:t>1 W/m</w:t>
      </w:r>
      <w:r w:rsidR="00A236F5" w:rsidRPr="0080621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="00EF1C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A713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10441D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uthor":[{"dropping-particle":"","family":"Pilewskie","given":"Peter","non-dropping-particle":"","parse-names":false,"suffix":""},{"dropping-particle":"","family":"Hakuba","given":"Maria","non-dropping-particle":"","parse-names":false,"suffix":""}],"container-title":"EGU General Assembly Conference Abstracts","id":"ITEM-1","issued":{"date-parts":[["2021"]]},"page":"EGU21-13183","title":"Libera and Continuity of the Earth Radiation Budget Climate Data Record","type":"paper-conference"},"uris":["http://www.mendeley.com/documents/?uuid=e6ce722e-e6c2-4344-9bc7-7d1f51de79a2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A713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737D9" w:rsidRPr="00E737D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]</w:t>
      </w:r>
      <w:r w:rsidR="000A713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837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114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urrently, </w:t>
      </w:r>
      <w:r w:rsidR="002B3A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tellite </w:t>
      </w:r>
      <w:r w:rsidR="00300492">
        <w:rPr>
          <w:rFonts w:ascii="Times New Roman" w:hAnsi="Times New Roman" w:cs="Times New Roman"/>
          <w:color w:val="000000" w:themeColor="text1"/>
          <w:sz w:val="24"/>
          <w:szCs w:val="24"/>
        </w:rPr>
        <w:t>instrumentation is not sufficiently accurate to measure the relatively small EEI</w:t>
      </w:r>
      <w:r w:rsidR="002B45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B0CC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95426D">
        <w:rPr>
          <w:rFonts w:ascii="Times New Roman" w:hAnsi="Times New Roman" w:cs="Times New Roman"/>
          <w:color w:val="000000" w:themeColor="text1"/>
          <w:sz w:val="24"/>
          <w:szCs w:val="24"/>
        </w:rPr>
        <w:t>the value is</w:t>
      </w:r>
      <w:r w:rsidR="00BB0CC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ing confirmed with terrestrial measurement</w:t>
      </w:r>
      <w:r w:rsidR="00C6257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04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0441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221373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1944-8007","author":[{"dropping-particle":"","family":"Loeb","given":"Norman G","non-dropping-particle":"","parse-names":false,"suffix":""},{"dropping-particle":"","family":"Johnson","given":"Gregory C","non-dropping-particle":"","parse-names":false,"suffix":""},{"dropping-particle":"","family":"Thorsen","given":"Tyler J","non-dropping-particle":"","parse-names":false,"suffix":""},{"dropping-particle":"","family":"Lyman","given":"John M","non-dropping-particle":"","parse-names":false,"suffix":""},{"dropping-particle":"","family":"Rose","given":"Fred G","non-dropping-particle":"","parse-names":false,"suffix":""},{"dropping-particle":"","family":"Kato","given":"Seiji","non-dropping-particle":"","parse-names":false,"suffix":""}],"container-title":"Geophysical Research Letters","id":"ITEM-1","issue":"13","issued":{"date-parts":[["2021"]]},"page":"e2021GL093047","publisher":"Wiley Online Library","title":"Satellite and ocean data reveal marked increase in Earth’s heating rate","type":"article-journal","volume":"48"},"uris":["http://www.mendeley.com/documents/?uuid=c3bf85c9-7775-461c-921d-3e8906ad753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0441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10441D" w:rsidRPr="0010441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]</w:t>
      </w:r>
      <w:r w:rsidR="0010441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044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bookmarkStart w:id="0" w:name="_Hlk104305253"/>
      <w:r w:rsidR="00C02B4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mongst various other initiatives to </w:t>
      </w:r>
      <w:r w:rsidR="00CB320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curately track </w:t>
      </w:r>
      <w:r w:rsidR="003720BC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B626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th’s </w:t>
      </w:r>
      <w:r w:rsidR="00C62CAD">
        <w:rPr>
          <w:rFonts w:ascii="Times New Roman" w:hAnsi="Times New Roman" w:cs="Times New Roman"/>
          <w:color w:val="000000" w:themeColor="text1"/>
          <w:sz w:val="24"/>
          <w:szCs w:val="24"/>
        </w:rPr>
        <w:t>radiation budget</w:t>
      </w:r>
      <w:r w:rsidR="005E792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7C5659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D91E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bera</w:t>
      </w:r>
      <w:r w:rsidR="001660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C5659">
        <w:rPr>
          <w:rFonts w:ascii="Times New Roman" w:hAnsi="Times New Roman" w:cs="Times New Roman"/>
          <w:color w:val="000000" w:themeColor="text1"/>
          <w:sz w:val="24"/>
          <w:szCs w:val="24"/>
        </w:rPr>
        <w:t>NASA mission</w:t>
      </w:r>
      <w:r w:rsidR="001660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s been designed to extend </w:t>
      </w:r>
      <w:r w:rsidR="005E792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E1D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limate </w:t>
      </w:r>
      <w:r w:rsidR="005E792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cord of NASA’s Clouds and the Earth’s </w:t>
      </w:r>
      <w:r w:rsidR="0043123F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5E7924">
        <w:rPr>
          <w:rFonts w:ascii="Times New Roman" w:hAnsi="Times New Roman" w:cs="Times New Roman"/>
          <w:color w:val="000000" w:themeColor="text1"/>
          <w:sz w:val="24"/>
          <w:szCs w:val="24"/>
        </w:rPr>
        <w:t>adiant Energy System (CERES)</w:t>
      </w:r>
      <w:r w:rsidR="00D54BA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54BA5" w:rsidRPr="001F74EB">
        <w:rPr>
          <w:rFonts w:ascii="Times New Roman" w:hAnsi="Times New Roman" w:cs="Times New Roman"/>
          <w:color w:val="000000" w:themeColor="text1"/>
          <w:sz w:val="24"/>
          <w:szCs w:val="24"/>
        </w:rPr>
        <w:t>using new radiometer technology</w:t>
      </w:r>
      <w:r w:rsidR="00A2283A" w:rsidRPr="001F74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42BF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653E5E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uthor":[{"dropping-particle":"","family":"Young","given":"Cindy L","non-dropping-particle":"","parse-names":false,"suffix":""},{"dropping-particle":"","family":"Lukashin","given":"Constantine","non-dropping-particle":"","parse-names":false,"suffix":""},{"dropping-particle":"","family":"Taylor","given":"Patrick C","non-dropping-particle":"","parse-names":false,"suffix":""},{"dropping-particle":"","family":"Swanson","given":"Rand","non-dropping-particle":"","parse-names":false,"suffix":""},{"dropping-particle":"","family":"Kirk","given":"William S","non-dropping-particle":"","parse-names":false,"suffix":""},{"dropping-particle":"","family":"Cooney","given":"Michael","non-dropping-particle":"","parse-names":false,"suffix":""},{"dropping-particle":"","family":"Swartz","given":"William H","non-dropping-particle":"","parse-names":false,"suffix":""},{"dropping-particle":"","family":"Goldberg","given":"Arnold","non-dropping-particle":"","parse-names":false,"suffix":""},{"dropping-particle":"","family":"Stone","given":"Thomas","non-dropping-particle":"","parse-names":false,"suffix":""},{"dropping-particle":"","family":"Jackson","given":"Trevor","non-dropping-particle":"","parse-names":false,"suffix":""}],"container-title":"Remote Sensing","id":"ITEM-1","issue":"20","issued":{"date-parts":[["2020"]]},"page":"3281","publisher":"Multidisciplinary Digital Publishing Institute","title":"Trutinor: A Conceptual Study for a Next-Generation Earth Radiant Energy Instrument","type":"article-journal","volume":"12"},"uris":["http://www.mendeley.com/documents/?uuid=07a3277b-21ff-4ee5-844d-cb9ab34de9c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42BF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]</w:t>
      </w:r>
      <w:r w:rsidR="00142BF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53E5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93754B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DOI":"https://doi.org/10.1175/JTECH-D-21-0002.1","ISSN":"0739-0572","author":[{"dropping-particle":"","family":"Matthews","given":"G","non-dropping-particle":"","parse-names":false,"suffix":""}],"container-title":"Journal of Atmospheric and Oceanic Technology","id":"ITEM-1","issued":{"date-parts":[["2022"]]},"page":"1085–1091","title":"Direct Solar Viewing Calibration Concept for Future CERES, GERB or Libera Type Earth Orbital Climate Missions","type":"article-journal"},"uris":["http://www.mendeley.com/documents/?uuid=d77ab7bf-e20b-4f27-a67a-fb561f74c980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53E5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4]</w:t>
      </w:r>
      <w:r w:rsidR="00653E5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B413F" w:rsidRPr="001F74E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B41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0F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new </w:t>
      </w:r>
      <w:r w:rsidR="005307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chnology </w:t>
      </w:r>
      <w:r w:rsidR="001B413F">
        <w:rPr>
          <w:rFonts w:ascii="Times New Roman" w:hAnsi="Times New Roman" w:cs="Times New Roman"/>
          <w:color w:val="000000" w:themeColor="text1"/>
          <w:sz w:val="24"/>
          <w:szCs w:val="24"/>
        </w:rPr>
        <w:t>aims to introduce electrical substitution radiometers</w:t>
      </w:r>
      <w:r w:rsidR="00F126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SR)</w:t>
      </w:r>
      <w:r w:rsidR="001B41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vertically aligned carbon </w:t>
      </w:r>
      <w:r w:rsidR="00FF57D7">
        <w:rPr>
          <w:rFonts w:ascii="Times New Roman" w:hAnsi="Times New Roman" w:cs="Times New Roman"/>
          <w:color w:val="000000" w:themeColor="text1"/>
          <w:sz w:val="24"/>
          <w:szCs w:val="24"/>
        </w:rPr>
        <w:t>nanotube</w:t>
      </w:r>
      <w:r w:rsidR="00B6266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VACNT)</w:t>
      </w:r>
      <w:r w:rsidR="000549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bsorbers</w:t>
      </w:r>
      <w:r w:rsidR="003C3B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</w:t>
      </w:r>
      <w:r w:rsidR="002057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05759" w:rsidRPr="00A163E2">
        <w:rPr>
          <w:rFonts w:ascii="Times New Roman" w:hAnsi="Times New Roman" w:cs="Times New Roman"/>
          <w:color w:val="000000" w:themeColor="text1"/>
          <w:sz w:val="24"/>
          <w:szCs w:val="24"/>
        </w:rPr>
        <w:t>higher</w:t>
      </w:r>
      <w:r w:rsidR="00A163E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057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curacy </w:t>
      </w:r>
      <w:r w:rsidR="003C3B4B">
        <w:rPr>
          <w:rFonts w:ascii="Times New Roman" w:hAnsi="Times New Roman" w:cs="Times New Roman"/>
          <w:color w:val="000000" w:themeColor="text1"/>
          <w:sz w:val="24"/>
          <w:szCs w:val="24"/>
        </w:rPr>
        <w:t>earth remote sensing</w:t>
      </w:r>
      <w:r w:rsidR="003066C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OSR and OLR</w:t>
      </w:r>
      <w:r w:rsidR="00DA3395" w:rsidRPr="00E6760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End w:id="0"/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3754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ilewskie","given":"Peter","non-dropping-particle":"","parse-names":false,"suffix":""},{"dropping-particle":"","family":"Hakuba","given":"Maria Zita","non-dropping-particle":"","parse-names":false,"suffix":""}],"container-title":"AGU Fall Meeting Abstracts","id":"ITEM-1","issued":{"date-parts":[["2020"]]},"page":"GC133-01","title":"Libera and Continuity of the ERB Climate Data Record","type":"paper-conference","volume":"2020"},"uris":["http://www.mendeley.com/documents/?uuid=bd368b82-ca2f-4afa-8978-13ae83060ba0"]},{"id":"ITEM-2","itemData":{"author":[{"dropping-particle":"","family":"Yung","given":"Christopher S","non-dropping-particle":"","parse-names":false,"suffix":""},{"dropping-particle":"","family":"Tomlin","given":"Nathan A","non-dropping-particle":"","parse-names":false,"suffix":""},{"dropping-particle":"","family":"Straatsma","given":"Cameron","non-dropping-particle":"","parse-names":false,"suffix":""},{"dropping-particle":"","family":"Rutkowski","given":"Joel","non-dropping-particle":"","parse-names":false,"suffix":""},{"dropping-particle":"","family":"Richard","given":"Erik C","non-dropping-particle":"","parse-names":false,"suffix":""},{"dropping-particle":"","family":"Harber","given":"David M","non-dropping-particle":"","parse-names":false,"suffix":""},{"dropping-particle":"","family":"Lehman","given":"John H","non-dropping-particle":"","parse-names":false,"suffix":""},{"dropping-particle":"","family":"Stephens","given":"Michelle S","non-dropping-particle":"","parse-names":false,"suffix":""}],"container-title":"Image Sensing Technologies: Materials, Devices, Systems, and Applications VI","id":"ITEM-2","issued":{"date-parts":[["2019"]]},"page":"109800F","publisher":"International Society for Optics and Photonics","title":"BABAR: black array of broadband absolute radiometers for far infrared sensing","type":"paper-conference","volume":"10980"},"uris":["http://www.mendeley.com/documents/?uuid=16a770f3-9683-451c-8fdc-f33c3b883544"]},{"id":"ITEM-3","itemData":{"author":[{"dropping-particle":"","family":"Stephens","given":"Michelle","non-dropping-particle":"","parse-names":false,"suffix":""},{"dropping-particle":"","family":"Yung","given":"Chris","non-dropping-particle":"","parse-names":false,"suffix":""},{"dropping-particle":"","family":"Tomlin","given":"Nathan","non-dropping-particle":"","parse-names":false,"suffix":""},{"dropping-particle":"","family":"Lehman","given":"John","non-dropping-particle":"","parse-names":false,"suffix":""},{"dropping-particle":"","family":"Harber","given":"David","non-dropping-particle":"","parse-names":false,"suffix":""},{"dropping-particle":"","family":"Heuerman","given":"Karl","non-dropping-particle":"","parse-names":false,"suffix":""},{"dropping-particle":"","family":"Rutkowski","given":"Joel","non-dropping-particle":"","parse-names":false,"suffix":""},{"dropping-particle":"","family":"Straatsma","given":"Cameron","non-dropping-particle":"","parse-names":false,"suffix":""},{"dropping-particle":"","family":"Coddington","given":"Odele","non-dropping-particle":"","parse-names":false,"suffix":""}],"container-title":"Conference on Characterization and Radiometric Calibration for Remote Sensing","id":"ITEM-3","issued":{"date-parts":[["2020"]]},"title":"Broadband, Absolutely Calibrated Microbolometer Array Development","type":"paper-conference"},"uris":["http://www.mendeley.com/documents/?uuid=88744a6f-afe2-466c-abe7-e7f6110de173"]}],"mendeley":{"formattedCitation":"[5–7]","plainTextFormattedCitation":"[5–7]","previouslyFormattedCitation":"[5–7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sz w:val="24"/>
          <w:szCs w:val="24"/>
        </w:rPr>
        <w:t>[5–7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273D0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3754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tephens","given":"M","non-dropping-particle":"","parse-names":false,"suffix":""},{"dropping-particle":"","family":"Yung","given":"C S","non-dropping-particle":"","parse-names":false,"suffix":""},{"dropping-particle":"","family":"Tomlin","given":"N A","non-dropping-particle":"","parse-names":false,"suffix":""},{"dropping-particle":"","family":"Harber","given":"D","non-dropping-particle":"","parse-names":false,"suffix":""},{"dropping-particle":"","family":"Straatsma","given":"C","non-dropping-particle":"","parse-names":false,"suffix":""},{"dropping-particle":"","family":"Dan","given":"A","non-dropping-particle":"","parse-names":false,"suffix":""},{"dropping-particle":"","family":"Antunes","given":"E Freire","non-dropping-particle":"","parse-names":false,"suffix":""},{"dropping-particle":"","family":"Pilewskie","given":"P","non-dropping-particle":"","parse-names":false,"suffix":""},{"dropping-particle":"","family":"Coddington","given":"O","non-dropping-particle":"","parse-names":false,"suffix":""},{"dropping-particle":"","family":"Lehman","given":"J H","non-dropping-particle":"","parse-names":false,"suffix":""}],"container-title":"Infrared Sensors, Devices, and Applications XII","id":"ITEM-1","issued":{"date-parts":[["2022"]]},"page":"16-21","publisher":"SPIE","title":"Extremely broadband calibrated bolometers and microbolometer arrays for Earth radiation budget measurements","type":"paper-conference","volume":"12234"},"uris":["http://www.mendeley.com/documents/?uuid=e502ad49-6f7f-48c0-9678-8d57b61c3877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273D05">
        <w:rPr>
          <w:rFonts w:ascii="Times New Roman" w:hAnsi="Times New Roman" w:cs="Times New Roman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sz w:val="24"/>
          <w:szCs w:val="24"/>
        </w:rPr>
        <w:t>[8]</w:t>
      </w:r>
      <w:r w:rsidR="00273D05">
        <w:rPr>
          <w:rFonts w:ascii="Times New Roman" w:hAnsi="Times New Roman" w:cs="Times New Roman"/>
          <w:sz w:val="24"/>
          <w:szCs w:val="24"/>
        </w:rPr>
        <w:fldChar w:fldCharType="end"/>
      </w:r>
      <w:r w:rsidR="001B413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8360EE" w14:textId="12B8E419" w:rsidR="007A6FC9" w:rsidRDefault="00D709DA" w:rsidP="00D709DA">
      <w:pPr>
        <w:tabs>
          <w:tab w:val="left" w:pos="360"/>
          <w:tab w:val="left" w:pos="2028"/>
        </w:tabs>
        <w:spacing w:before="6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B52FC">
        <w:rPr>
          <w:rFonts w:ascii="Times New Roman" w:hAnsi="Times New Roman" w:cs="Times New Roman"/>
          <w:sz w:val="24"/>
          <w:szCs w:val="24"/>
        </w:rPr>
        <w:t>M</w:t>
      </w:r>
      <w:r w:rsidR="00D14368">
        <w:rPr>
          <w:rFonts w:ascii="Times New Roman" w:hAnsi="Times New Roman" w:cs="Times New Roman"/>
          <w:sz w:val="24"/>
          <w:szCs w:val="24"/>
        </w:rPr>
        <w:t xml:space="preserve">icrobolometer arrays </w:t>
      </w:r>
      <w:r w:rsidR="00B71A73">
        <w:rPr>
          <w:rFonts w:ascii="Times New Roman" w:hAnsi="Times New Roman" w:cs="Times New Roman"/>
          <w:sz w:val="24"/>
          <w:szCs w:val="24"/>
        </w:rPr>
        <w:t xml:space="preserve">are the de facto standard </w:t>
      </w:r>
      <w:r w:rsidR="009A1825">
        <w:rPr>
          <w:rFonts w:ascii="Times New Roman" w:hAnsi="Times New Roman" w:cs="Times New Roman"/>
          <w:sz w:val="24"/>
          <w:szCs w:val="24"/>
        </w:rPr>
        <w:t>for uncooled sensing of infrared radiation</w:t>
      </w:r>
      <w:r w:rsidR="00A722CB">
        <w:rPr>
          <w:rFonts w:ascii="Times New Roman" w:hAnsi="Times New Roman" w:cs="Times New Roman"/>
          <w:sz w:val="24"/>
          <w:szCs w:val="24"/>
        </w:rPr>
        <w:t>, yet are narrowband (</w:t>
      </w:r>
      <w:r w:rsidR="008D045C">
        <w:rPr>
          <w:rFonts w:ascii="Times New Roman" w:hAnsi="Times New Roman" w:cs="Times New Roman"/>
          <w:sz w:val="24"/>
          <w:szCs w:val="24"/>
        </w:rPr>
        <w:t>typically 8</w:t>
      </w:r>
      <w:r w:rsidR="003066C3">
        <w:rPr>
          <w:rFonts w:ascii="Times New Roman" w:hAnsi="Times New Roman" w:cs="Times New Roman"/>
          <w:sz w:val="24"/>
          <w:szCs w:val="24"/>
        </w:rPr>
        <w:t xml:space="preserve"> μm</w:t>
      </w:r>
      <w:r w:rsidR="008D045C">
        <w:rPr>
          <w:rFonts w:ascii="Times New Roman" w:hAnsi="Times New Roman" w:cs="Times New Roman"/>
          <w:sz w:val="24"/>
          <w:szCs w:val="24"/>
        </w:rPr>
        <w:t xml:space="preserve"> – 16 μm) and </w:t>
      </w:r>
      <w:r w:rsidR="001710C8">
        <w:rPr>
          <w:rFonts w:ascii="Times New Roman" w:hAnsi="Times New Roman" w:cs="Times New Roman"/>
          <w:sz w:val="24"/>
          <w:szCs w:val="24"/>
        </w:rPr>
        <w:t>are not typically used as</w:t>
      </w:r>
      <w:r w:rsidR="004D192D">
        <w:rPr>
          <w:rFonts w:ascii="Times New Roman" w:hAnsi="Times New Roman" w:cs="Times New Roman"/>
          <w:sz w:val="24"/>
          <w:szCs w:val="24"/>
        </w:rPr>
        <w:t xml:space="preserve"> radiometers (unless</w:t>
      </w:r>
      <w:r w:rsidR="006F7CD7">
        <w:rPr>
          <w:rFonts w:ascii="Times New Roman" w:hAnsi="Times New Roman" w:cs="Times New Roman"/>
          <w:sz w:val="24"/>
          <w:szCs w:val="24"/>
        </w:rPr>
        <w:t xml:space="preserve"> calibrated)</w:t>
      </w:r>
      <w:r w:rsidR="004F4EE2">
        <w:rPr>
          <w:rFonts w:ascii="Times New Roman" w:hAnsi="Times New Roman" w:cs="Times New Roman"/>
          <w:sz w:val="24"/>
          <w:szCs w:val="24"/>
        </w:rPr>
        <w:t xml:space="preserve"> </w:t>
      </w:r>
      <w:r w:rsidR="004F4EE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3754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iklaus","given":"Frank","non-dropping-particle":"","parse-names":false,"suffix":""},{"dropping-particle":"","family":"Vieider","given":"Christian","non-dropping-particle":"","parse-names":false,"suffix":""},{"dropping-particle":"","family":"Jakobsen","given":"Henrik","non-dropping-particle":"","parse-names":false,"suffix":""}],"container-title":"MEMS/MOEMS technologies and applications III","id":"ITEM-1","issued":{"date-parts":[["2008"]]},"page":"68360D","publisher":"International Society for Optics and Photonics","title":"MEMS-based uncooled infrared bolometer arrays: a review","type":"paper-conference","volume":"6836"},"uris":["http://www.mendeley.com/documents/?uuid=68fa0462-cae4-4596-b55a-6b10f2cab2e1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4F4EE2">
        <w:rPr>
          <w:rFonts w:ascii="Times New Roman" w:hAnsi="Times New Roman" w:cs="Times New Roman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sz w:val="24"/>
          <w:szCs w:val="24"/>
        </w:rPr>
        <w:t>[9]</w:t>
      </w:r>
      <w:r w:rsidR="004F4EE2">
        <w:rPr>
          <w:rFonts w:ascii="Times New Roman" w:hAnsi="Times New Roman" w:cs="Times New Roman"/>
          <w:sz w:val="24"/>
          <w:szCs w:val="24"/>
        </w:rPr>
        <w:fldChar w:fldCharType="end"/>
      </w:r>
      <w:r w:rsidR="002B7D88">
        <w:rPr>
          <w:rFonts w:ascii="Times New Roman" w:hAnsi="Times New Roman" w:cs="Times New Roman"/>
          <w:sz w:val="24"/>
          <w:szCs w:val="24"/>
        </w:rPr>
        <w:t>.</w:t>
      </w:r>
      <w:r w:rsidR="002C0730">
        <w:rPr>
          <w:rFonts w:ascii="Times New Roman" w:hAnsi="Times New Roman" w:cs="Times New Roman"/>
          <w:sz w:val="24"/>
          <w:szCs w:val="24"/>
        </w:rPr>
        <w:t xml:space="preserve"> </w:t>
      </w:r>
      <w:r w:rsidR="003853AB">
        <w:rPr>
          <w:rFonts w:ascii="Times New Roman" w:hAnsi="Times New Roman" w:cs="Times New Roman"/>
          <w:sz w:val="24"/>
          <w:szCs w:val="24"/>
        </w:rPr>
        <w:t xml:space="preserve">Bolometers with </w:t>
      </w:r>
      <w:r w:rsidR="00D7524E">
        <w:rPr>
          <w:rFonts w:ascii="Times New Roman" w:hAnsi="Times New Roman" w:cs="Times New Roman"/>
          <w:sz w:val="24"/>
          <w:szCs w:val="24"/>
        </w:rPr>
        <w:t>VACNT</w:t>
      </w:r>
      <w:r w:rsidR="00F139B5">
        <w:rPr>
          <w:rFonts w:ascii="Times New Roman" w:hAnsi="Times New Roman" w:cs="Times New Roman"/>
          <w:sz w:val="24"/>
          <w:szCs w:val="24"/>
        </w:rPr>
        <w:t xml:space="preserve"> absorbers</w:t>
      </w:r>
      <w:r w:rsidR="006E2815">
        <w:rPr>
          <w:rFonts w:ascii="Times New Roman" w:hAnsi="Times New Roman" w:cs="Times New Roman"/>
          <w:sz w:val="24"/>
          <w:szCs w:val="24"/>
        </w:rPr>
        <w:t xml:space="preserve"> </w:t>
      </w:r>
      <w:r w:rsidR="003853AB">
        <w:rPr>
          <w:rFonts w:ascii="Times New Roman" w:hAnsi="Times New Roman" w:cs="Times New Roman"/>
          <w:sz w:val="24"/>
          <w:szCs w:val="24"/>
        </w:rPr>
        <w:t>and</w:t>
      </w:r>
      <w:r w:rsidR="006E2815">
        <w:rPr>
          <w:rFonts w:ascii="Times New Roman" w:hAnsi="Times New Roman" w:cs="Times New Roman"/>
          <w:sz w:val="24"/>
          <w:szCs w:val="24"/>
        </w:rPr>
        <w:t xml:space="preserve"> </w:t>
      </w:r>
      <w:r w:rsidR="00C80FB2">
        <w:rPr>
          <w:rFonts w:ascii="Times New Roman" w:hAnsi="Times New Roman" w:cs="Times New Roman"/>
          <w:sz w:val="24"/>
          <w:szCs w:val="24"/>
        </w:rPr>
        <w:t>electrical substitution</w:t>
      </w:r>
      <w:r w:rsidR="003853AB">
        <w:rPr>
          <w:rFonts w:ascii="Times New Roman" w:hAnsi="Times New Roman" w:cs="Times New Roman"/>
          <w:sz w:val="24"/>
          <w:szCs w:val="24"/>
        </w:rPr>
        <w:t xml:space="preserve"> heating</w:t>
      </w:r>
      <w:r w:rsidR="00F139B5">
        <w:rPr>
          <w:rFonts w:ascii="Times New Roman" w:hAnsi="Times New Roman" w:cs="Times New Roman"/>
          <w:sz w:val="24"/>
          <w:szCs w:val="24"/>
        </w:rPr>
        <w:t xml:space="preserve"> have</w:t>
      </w:r>
      <w:r w:rsidR="003B7251">
        <w:rPr>
          <w:rFonts w:ascii="Times New Roman" w:hAnsi="Times New Roman" w:cs="Times New Roman"/>
          <w:sz w:val="24"/>
          <w:szCs w:val="24"/>
        </w:rPr>
        <w:t xml:space="preserve"> recently</w:t>
      </w:r>
      <w:r w:rsidR="00F139B5">
        <w:rPr>
          <w:rFonts w:ascii="Times New Roman" w:hAnsi="Times New Roman" w:cs="Times New Roman"/>
          <w:sz w:val="24"/>
          <w:szCs w:val="24"/>
        </w:rPr>
        <w:t xml:space="preserve"> been </w:t>
      </w:r>
      <w:r w:rsidR="00165EF8">
        <w:rPr>
          <w:rFonts w:ascii="Times New Roman" w:hAnsi="Times New Roman" w:cs="Times New Roman"/>
          <w:sz w:val="24"/>
          <w:szCs w:val="24"/>
        </w:rPr>
        <w:t xml:space="preserve">demonstrated </w:t>
      </w:r>
      <w:r w:rsidR="000575C2">
        <w:rPr>
          <w:rFonts w:ascii="Times New Roman" w:hAnsi="Times New Roman" w:cs="Times New Roman"/>
          <w:sz w:val="24"/>
          <w:szCs w:val="24"/>
        </w:rPr>
        <w:t xml:space="preserve">as </w:t>
      </w:r>
      <w:r w:rsidR="008530FA">
        <w:rPr>
          <w:rFonts w:ascii="Times New Roman" w:hAnsi="Times New Roman" w:cs="Times New Roman"/>
          <w:sz w:val="24"/>
          <w:szCs w:val="24"/>
        </w:rPr>
        <w:t>high-accuracy,</w:t>
      </w:r>
      <w:r w:rsidR="00483590">
        <w:rPr>
          <w:rFonts w:ascii="Times New Roman" w:hAnsi="Times New Roman" w:cs="Times New Roman"/>
          <w:sz w:val="24"/>
          <w:szCs w:val="24"/>
        </w:rPr>
        <w:t xml:space="preserve"> </w:t>
      </w:r>
      <w:r w:rsidR="00670659">
        <w:rPr>
          <w:rFonts w:ascii="Times New Roman" w:hAnsi="Times New Roman" w:cs="Times New Roman"/>
          <w:sz w:val="24"/>
          <w:szCs w:val="24"/>
        </w:rPr>
        <w:t>b</w:t>
      </w:r>
      <w:r w:rsidR="0015737E">
        <w:rPr>
          <w:rFonts w:ascii="Times New Roman" w:hAnsi="Times New Roman" w:cs="Times New Roman"/>
          <w:sz w:val="24"/>
          <w:szCs w:val="24"/>
        </w:rPr>
        <w:t>roadband</w:t>
      </w:r>
      <w:r w:rsidR="00483590">
        <w:rPr>
          <w:rFonts w:ascii="Times New Roman" w:hAnsi="Times New Roman" w:cs="Times New Roman"/>
          <w:sz w:val="24"/>
          <w:szCs w:val="24"/>
        </w:rPr>
        <w:t xml:space="preserve"> (0.3 μm – 100 μm)</w:t>
      </w:r>
      <w:r w:rsidR="00670659">
        <w:rPr>
          <w:rFonts w:ascii="Times New Roman" w:hAnsi="Times New Roman" w:cs="Times New Roman"/>
          <w:sz w:val="24"/>
          <w:szCs w:val="24"/>
        </w:rPr>
        <w:t xml:space="preserve"> radiometers compatible with silicon microfabrication techniques</w:t>
      </w:r>
      <w:r w:rsidR="00CD6F96">
        <w:rPr>
          <w:rFonts w:ascii="Times New Roman" w:hAnsi="Times New Roman" w:cs="Times New Roman"/>
          <w:sz w:val="24"/>
          <w:szCs w:val="24"/>
        </w:rPr>
        <w:t xml:space="preserve"> </w:t>
      </w:r>
      <w:r w:rsidR="00142BF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3754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931-9401","author":[{"dropping-particle":"","family":"Lehman","given":"John","non-dropping-particle":"","parse-names":false,"suffix":""},{"dropping-particle":"","family":"Yung","given":"Christopher","non-dropping-particle":"","parse-names":false,"suffix":""},{"dropping-particle":"","family":"Tomlin","given":"Nathan","non-dropping-particle":"","parse-names":false,"suffix":""},{"dropping-particle":"","family":"Conklin","given":"Davis","non-dropping-particle":"","parse-names":false,"suffix":""},{"dropping-particle":"","family":"Stephens","given":"Michelle","non-dropping-particle":"","parse-names":false,"suffix":""}],"container-title":"Applied physics reviews","id":"ITEM-1","issue":"1","issued":{"date-parts":[["2018"]]},"page":"11103","publisher":"AIP Publishing LLC","title":"Carbon nanotube-based black coatings","type":"article-journal","volume":"5"},"uris":["http://www.mendeley.com/documents/?uuid=eb90dc31-c1c9-4034-a9c4-9afada03a7fb"]},{"id":"ITEM-2","itemData":{"ISSN":"2158-3226","author":[{"dropping-particle":"","family":"Tomlin","given":"N A","non-dropping-particle":"","parse-names":false,"suffix":""},{"dropping-particle":"","family":"Yung","given":"C S","non-dropping-particle":"","parse-names":false,"suffix":""},{"dropping-particle":"","family":"Castleman","given":"Z","non-dropping-particle":"","parse-names":false,"suffix":""},{"dropping-particle":"","family":"Denoual","given":"M","non-dropping-particle":"","parse-names":false,"suffix":""},{"dropping-particle":"","family":"Drake","given":"G","non-dropping-particle":"","parse-names":false,"suffix":""},{"dropping-particle":"","family":"Farber","given":"N","non-dropping-particle":"","parse-names":false,"suffix":""},{"dropping-particle":"","family":"Harber","given":"D","non-dropping-particle":"","parse-names":false,"suffix":""},{"dropping-particle":"","family":"Heuerman","given":"K","non-dropping-particle":"","parse-names":false,"suffix":""},{"dropping-particle":"","family":"Kopp","given":"G","non-dropping-particle":"","parse-names":false,"suffix":""},{"dropping-particle":"","family":"Passe","given":"H","non-dropping-particle":"","parse-names":false,"suffix":""}],"container-title":"AIP Advances","id":"ITEM-2","issue":"5","issued":{"date-parts":[["2020"]]},"page":"55010","publisher":"AIP Publishing LLC","title":"Overview of microfabricated bolometers with vertically aligned carbon nanotube absorbers","type":"article-journal","volume":"10"},"uris":["http://www.mendeley.com/documents/?uuid=a75ed12b-ab50-4378-a4d4-baf274de5404"]}],"mendeley":{"formattedCitation":"[10,11]","plainTextFormattedCitation":"[10,11]","previouslyFormattedCitation":"[10,11]"},"properties":{"noteIndex":0},"schema":"https://github.com/citation-style-language/schema/raw/master/csl-citation.json"}</w:instrText>
      </w:r>
      <w:r w:rsidR="00142BFB">
        <w:rPr>
          <w:rFonts w:ascii="Times New Roman" w:hAnsi="Times New Roman" w:cs="Times New Roman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sz w:val="24"/>
          <w:szCs w:val="24"/>
        </w:rPr>
        <w:t>[10,11]</w:t>
      </w:r>
      <w:r w:rsidR="00142BFB">
        <w:rPr>
          <w:rFonts w:ascii="Times New Roman" w:hAnsi="Times New Roman" w:cs="Times New Roman"/>
          <w:sz w:val="24"/>
          <w:szCs w:val="24"/>
        </w:rPr>
        <w:fldChar w:fldCharType="end"/>
      </w:r>
      <w:r w:rsidR="00F139B5">
        <w:rPr>
          <w:rFonts w:ascii="Times New Roman" w:hAnsi="Times New Roman" w:cs="Times New Roman"/>
          <w:sz w:val="24"/>
          <w:szCs w:val="24"/>
        </w:rPr>
        <w:t>.</w:t>
      </w:r>
      <w:r w:rsidR="00507FAA">
        <w:rPr>
          <w:rFonts w:ascii="Times New Roman" w:hAnsi="Times New Roman" w:cs="Times New Roman"/>
          <w:sz w:val="24"/>
          <w:szCs w:val="24"/>
        </w:rPr>
        <w:t xml:space="preserve"> </w:t>
      </w:r>
      <w:r w:rsidR="007C1911">
        <w:rPr>
          <w:rFonts w:ascii="Times New Roman" w:hAnsi="Times New Roman" w:cs="Times New Roman"/>
          <w:sz w:val="24"/>
          <w:szCs w:val="24"/>
        </w:rPr>
        <w:t>Developing these single</w:t>
      </w:r>
      <w:r w:rsidR="00F029A2">
        <w:rPr>
          <w:rFonts w:ascii="Times New Roman" w:hAnsi="Times New Roman" w:cs="Times New Roman"/>
          <w:sz w:val="24"/>
          <w:szCs w:val="24"/>
        </w:rPr>
        <w:t>-</w:t>
      </w:r>
      <w:r w:rsidR="007C1911">
        <w:rPr>
          <w:rFonts w:ascii="Times New Roman" w:hAnsi="Times New Roman" w:cs="Times New Roman"/>
          <w:sz w:val="24"/>
          <w:szCs w:val="24"/>
        </w:rPr>
        <w:t xml:space="preserve">element </w:t>
      </w:r>
      <w:r w:rsidR="00E76EAB">
        <w:rPr>
          <w:rFonts w:ascii="Times New Roman" w:hAnsi="Times New Roman" w:cs="Times New Roman"/>
          <w:sz w:val="24"/>
          <w:szCs w:val="24"/>
        </w:rPr>
        <w:t>radiometers</w:t>
      </w:r>
      <w:r w:rsidR="007C1911">
        <w:rPr>
          <w:rFonts w:ascii="Times New Roman" w:hAnsi="Times New Roman" w:cs="Times New Roman"/>
          <w:sz w:val="24"/>
          <w:szCs w:val="24"/>
        </w:rPr>
        <w:t xml:space="preserve"> into a microbolometer array</w:t>
      </w:r>
      <w:r w:rsidR="00507FAA">
        <w:rPr>
          <w:rFonts w:ascii="Times New Roman" w:hAnsi="Times New Roman" w:cs="Times New Roman"/>
          <w:sz w:val="24"/>
          <w:szCs w:val="24"/>
        </w:rPr>
        <w:t xml:space="preserve"> is currently underway</w:t>
      </w:r>
      <w:r w:rsidR="003A0FB0">
        <w:rPr>
          <w:rFonts w:ascii="Times New Roman" w:hAnsi="Times New Roman" w:cs="Times New Roman"/>
          <w:sz w:val="24"/>
          <w:szCs w:val="24"/>
        </w:rPr>
        <w:t xml:space="preserve"> </w:t>
      </w:r>
      <w:r w:rsidR="003A0F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3754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Yung","given":"Christopher S","non-dropping-particle":"","parse-names":false,"suffix":""},{"dropping-particle":"","family":"Tomlin","given":"Nathan A","non-dropping-particle":"","parse-names":false,"suffix":""},{"dropping-particle":"","family":"Straatsma","given":"Cameron","non-dropping-particle":"","parse-names":false,"suffix":""},{"dropping-particle":"","family":"Rutkowski","given":"Joel","non-dropping-particle":"","parse-names":false,"suffix":""},{"dropping-particle":"","family":"Richard","given":"Erik C","non-dropping-particle":"","parse-names":false,"suffix":""},{"dropping-particle":"","family":"Harber","given":"David M","non-dropping-particle":"","parse-names":false,"suffix":""},{"dropping-particle":"","family":"Lehman","given":"John H","non-dropping-particle":"","parse-names":false,"suffix":""},{"dropping-particle":"","family":"Stephens","given":"Michelle S","non-dropping-particle":"","parse-names":false,"suffix":""}],"container-title":"Image Sensing Technologies: Materials, Devices, Systems, and Applications VI","id":"ITEM-1","issued":{"date-parts":[["2019"]]},"page":"109800F","publisher":"International Society for Optics and Photonics","title":"BABAR: black array of broadband absolute radiometers for far infrared sensing","type":"paper-conference","volume":"10980"},"uris":["http://www.mendeley.com/documents/?uuid=16a770f3-9683-451c-8fdc-f33c3b883544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3A0FB0">
        <w:rPr>
          <w:rFonts w:ascii="Times New Roman" w:hAnsi="Times New Roman" w:cs="Times New Roman"/>
          <w:sz w:val="24"/>
          <w:szCs w:val="24"/>
        </w:rPr>
        <w:fldChar w:fldCharType="separate"/>
      </w:r>
      <w:r w:rsidR="00653E5E" w:rsidRPr="00653E5E">
        <w:rPr>
          <w:rFonts w:ascii="Times New Roman" w:hAnsi="Times New Roman" w:cs="Times New Roman"/>
          <w:noProof/>
          <w:sz w:val="24"/>
          <w:szCs w:val="24"/>
        </w:rPr>
        <w:t>[6]</w:t>
      </w:r>
      <w:r w:rsidR="003A0FB0">
        <w:rPr>
          <w:rFonts w:ascii="Times New Roman" w:hAnsi="Times New Roman" w:cs="Times New Roman"/>
          <w:sz w:val="24"/>
          <w:szCs w:val="24"/>
        </w:rPr>
        <w:fldChar w:fldCharType="end"/>
      </w:r>
      <w:r w:rsidR="00421A2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ntunes","given":"E F","non-dropping-particle":"","parse-names":false,"suffix":""},{"dropping-particle":"","family":"Dan","given":"A","non-dropping-particle":"","parse-names":false,"suffix":""},{"dropping-particle":"","family":"Tomlin","given":"N A","non-dropping-particle":"","parse-names":false,"suffix":""},{"dropping-particle":"","family":"Yung","given":"C S","non-dropping-particle":"","parse-names":false,"suffix":""},{"dropping-particle":"","family":"Lehman","given":"J H","non-dropping-particle":"","parse-names":false,"suffix":""}],"container-title":"Latin America Optics and Photonics Conference","id":"ITEM-1","issued":{"date-parts":[["2022"]]},"page":"W1D-1","publisher":"Optica Publishing Group","title":"Optimizing Platinum Thermistor Performance for Long Wavelength Earth Remote Sensing Microbolometers","type":"paper-conference"},"uris":["http://www.mendeley.com/documents/?uuid=9d24a8c6-17ef-427a-b2e5-e04e7ff8f82a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421A2C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12]</w:t>
      </w:r>
      <w:r w:rsidR="00421A2C">
        <w:rPr>
          <w:rFonts w:ascii="Times New Roman" w:hAnsi="Times New Roman" w:cs="Times New Roman"/>
          <w:sz w:val="24"/>
          <w:szCs w:val="24"/>
        </w:rPr>
        <w:fldChar w:fldCharType="end"/>
      </w:r>
      <w:r w:rsidR="00421A2C">
        <w:rPr>
          <w:rFonts w:ascii="Times New Roman" w:hAnsi="Times New Roman" w:cs="Times New Roman"/>
          <w:sz w:val="24"/>
          <w:szCs w:val="24"/>
        </w:rPr>
        <w:t xml:space="preserve">. </w:t>
      </w:r>
      <w:r w:rsidR="00D46C6F">
        <w:rPr>
          <w:rFonts w:ascii="Times New Roman" w:hAnsi="Times New Roman" w:cs="Times New Roman"/>
          <w:sz w:val="24"/>
          <w:szCs w:val="24"/>
        </w:rPr>
        <w:t xml:space="preserve">A key component of a </w:t>
      </w:r>
      <w:r w:rsidR="00CD36E0">
        <w:rPr>
          <w:rFonts w:ascii="Times New Roman" w:hAnsi="Times New Roman" w:cs="Times New Roman"/>
          <w:sz w:val="24"/>
          <w:szCs w:val="24"/>
        </w:rPr>
        <w:t>microbolometer or radiometer is the thermometer</w:t>
      </w:r>
      <w:r w:rsidR="003A7AFC">
        <w:rPr>
          <w:rFonts w:ascii="Times New Roman" w:hAnsi="Times New Roman" w:cs="Times New Roman"/>
          <w:sz w:val="24"/>
          <w:szCs w:val="24"/>
        </w:rPr>
        <w:t>,</w:t>
      </w:r>
      <w:r w:rsidR="00AE5264">
        <w:rPr>
          <w:rFonts w:ascii="Times New Roman" w:hAnsi="Times New Roman" w:cs="Times New Roman"/>
          <w:sz w:val="24"/>
          <w:szCs w:val="24"/>
        </w:rPr>
        <w:t xml:space="preserve"> which measures the resulting rise</w:t>
      </w:r>
      <w:r w:rsidR="00042A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mperature of the </w:t>
      </w:r>
      <w:r w:rsidR="00E76EAB">
        <w:rPr>
          <w:rFonts w:ascii="Times New Roman" w:hAnsi="Times New Roman" w:cs="Times New Roman"/>
          <w:color w:val="000000" w:themeColor="text1"/>
          <w:sz w:val="24"/>
          <w:szCs w:val="24"/>
        </w:rPr>
        <w:t>detector</w:t>
      </w:r>
      <w:r w:rsidR="00042A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lement when </w:t>
      </w:r>
      <w:r w:rsidR="00D029E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042A17">
        <w:rPr>
          <w:rFonts w:ascii="Times New Roman" w:hAnsi="Times New Roman" w:cs="Times New Roman"/>
          <w:color w:val="000000" w:themeColor="text1"/>
          <w:sz w:val="24"/>
          <w:szCs w:val="24"/>
        </w:rPr>
        <w:t>radiant flux is incident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339CB">
        <w:rPr>
          <w:rFonts w:ascii="Times New Roman" w:hAnsi="Times New Roman" w:cs="Times New Roman"/>
          <w:color w:val="000000" w:themeColor="text1"/>
          <w:sz w:val="24"/>
          <w:szCs w:val="24"/>
        </w:rPr>
        <w:t>Typically, t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</w:t>
      </w:r>
      <w:r w:rsidR="00042A17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43123F">
        <w:rPr>
          <w:rFonts w:ascii="Times New Roman" w:hAnsi="Times New Roman" w:cs="Times New Roman"/>
          <w:color w:val="000000" w:themeColor="text1"/>
          <w:sz w:val="24"/>
          <w:szCs w:val="24"/>
        </w:rPr>
        <w:t>emperature chang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7F2D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asured </w:t>
      </w:r>
      <w:r w:rsidR="00406A82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7339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D441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n-film thermistor 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406A82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454D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ange in </w:t>
      </w:r>
      <w:r w:rsidR="005E1F58" w:rsidRPr="00B64D6F">
        <w:rPr>
          <w:rFonts w:ascii="Times New Roman" w:hAnsi="Times New Roman" w:cs="Times New Roman"/>
          <w:color w:val="000000" w:themeColor="text1"/>
          <w:sz w:val="24"/>
          <w:szCs w:val="24"/>
        </w:rPr>
        <w:t>electrical resistance</w:t>
      </w:r>
      <w:r w:rsidR="00A06D4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bookmarkStart w:id="1" w:name="_Hlk98852640"/>
      <w:r w:rsidR="00937F16">
        <w:rPr>
          <w:rFonts w:ascii="Times New Roman" w:hAnsi="Times New Roman" w:cs="Times New Roman"/>
          <w:sz w:val="24"/>
          <w:szCs w:val="24"/>
        </w:rPr>
        <w:t>T</w:t>
      </w:r>
      <w:r w:rsidR="00500D8A">
        <w:rPr>
          <w:rFonts w:ascii="Times New Roman" w:hAnsi="Times New Roman" w:cs="Times New Roman"/>
          <w:sz w:val="24"/>
          <w:szCs w:val="24"/>
        </w:rPr>
        <w:t xml:space="preserve">he </w:t>
      </w:r>
      <w:r w:rsidR="007369B7">
        <w:rPr>
          <w:rFonts w:ascii="Times New Roman" w:hAnsi="Times New Roman" w:cs="Times New Roman"/>
          <w:sz w:val="24"/>
          <w:szCs w:val="24"/>
        </w:rPr>
        <w:t xml:space="preserve">responsivity of </w:t>
      </w:r>
      <w:r w:rsidR="00500D8A">
        <w:rPr>
          <w:rFonts w:ascii="Times New Roman" w:hAnsi="Times New Roman" w:cs="Times New Roman"/>
          <w:sz w:val="24"/>
          <w:szCs w:val="24"/>
        </w:rPr>
        <w:t xml:space="preserve">a </w:t>
      </w:r>
      <w:r w:rsidR="007369B7">
        <w:rPr>
          <w:rFonts w:ascii="Times New Roman" w:hAnsi="Times New Roman" w:cs="Times New Roman"/>
          <w:sz w:val="24"/>
          <w:szCs w:val="24"/>
        </w:rPr>
        <w:t xml:space="preserve">detector is proportional to the </w:t>
      </w:r>
      <w:r w:rsidR="00962EB5">
        <w:rPr>
          <w:rFonts w:ascii="Times New Roman" w:hAnsi="Times New Roman" w:cs="Times New Roman"/>
          <w:sz w:val="24"/>
          <w:szCs w:val="24"/>
        </w:rPr>
        <w:t>temperature coefficient of resistance (TCR)</w:t>
      </w:r>
      <w:r w:rsidR="005A0DB5">
        <w:rPr>
          <w:rFonts w:ascii="Times New Roman" w:hAnsi="Times New Roman" w:cs="Times New Roman"/>
          <w:sz w:val="24"/>
          <w:szCs w:val="24"/>
        </w:rPr>
        <w:t xml:space="preserve"> </w:t>
      </w:r>
      <w:r w:rsidR="00271C74">
        <w:rPr>
          <w:rFonts w:ascii="Times New Roman" w:hAnsi="Times New Roman" w:cs="Times New Roman"/>
          <w:sz w:val="24"/>
          <w:szCs w:val="24"/>
        </w:rPr>
        <w:t>of the thermistor</w:t>
      </w:r>
      <w:r w:rsidR="00962EB5">
        <w:rPr>
          <w:rFonts w:ascii="Times New Roman" w:hAnsi="Times New Roman" w:cs="Times New Roman"/>
          <w:sz w:val="24"/>
          <w:szCs w:val="24"/>
        </w:rPr>
        <w:t xml:space="preserve"> </w:t>
      </w:r>
      <w:r w:rsidR="005A0DB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924-4247","author":[{"dropping-particle":"","family":"Banerjee","given":"Amit","non-dropping-particle":"","parse-names":false,"suffix":""},{"dropping-particle":"","family":"Satoh","given":"Hiroaki","non-dropping-particle":"","parse-names":false,"suffix":""},{"dropping-particle":"","family":"Sharma","given":"Yash","non-dropping-particle":"","parse-names":false,"suffix":""},{"dropping-particle":"","family":"Hiromoto","given":"Norihisa","non-dropping-particle":"","parse-names":false,"suffix":""},{"dropping-particle":"","family":"Inokawa","given":"Hiroshi","non-dropping-particle":"","parse-names":false,"suffix":""}],"container-title":"Sensors and Actuators A: Physical","id":"ITEM-1","issued":{"date-parts":[["2018"]]},"page":"49-57","publisher":"Elsevier","title":"Characterization of platinum and titanium thermistors for terahertz antenna-coupled bolometer applications","type":"article-journal","volume":"273"},"uris":["http://www.mendeley.com/documents/?uuid=23c25951-9e29-448f-abcf-c8327870e242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5A0DB5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13]</w:t>
      </w:r>
      <w:r w:rsidR="005A0DB5">
        <w:rPr>
          <w:rFonts w:ascii="Times New Roman" w:hAnsi="Times New Roman" w:cs="Times New Roman"/>
          <w:sz w:val="24"/>
          <w:szCs w:val="24"/>
        </w:rPr>
        <w:fldChar w:fldCharType="end"/>
      </w:r>
      <w:r w:rsidR="007369B7">
        <w:rPr>
          <w:rFonts w:ascii="Times New Roman" w:hAnsi="Times New Roman" w:cs="Times New Roman"/>
          <w:sz w:val="24"/>
          <w:szCs w:val="24"/>
        </w:rPr>
        <w:t xml:space="preserve">. </w:t>
      </w:r>
      <w:bookmarkEnd w:id="1"/>
      <w:r w:rsidR="000E7A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is regard, </w:t>
      </w:r>
      <w:r w:rsidR="00E32B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latinum </w:t>
      </w:r>
      <w:r w:rsidR="009A7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considered as a potential </w:t>
      </w:r>
      <w:r w:rsidR="001C4BF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mistor </w:t>
      </w:r>
      <w:r w:rsidR="009A7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oice because of </w:t>
      </w:r>
      <w:r w:rsidR="002F257A">
        <w:rPr>
          <w:rFonts w:ascii="Times New Roman" w:hAnsi="Times New Roman" w:cs="Times New Roman"/>
          <w:color w:val="000000" w:themeColor="text1"/>
          <w:sz w:val="24"/>
          <w:szCs w:val="24"/>
        </w:rPr>
        <w:t>its</w:t>
      </w:r>
      <w:r w:rsidR="004B65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w or absent 1/</w:t>
      </w:r>
      <w:r w:rsidR="004B6548" w:rsidRPr="0090614F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f</w:t>
      </w:r>
      <w:r w:rsidR="00D047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65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ise despite a low TCR </w:t>
      </w:r>
      <w:r w:rsidR="003A7A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ar </w:t>
      </w:r>
      <w:r w:rsidR="004B6548">
        <w:rPr>
          <w:rFonts w:ascii="Times New Roman" w:hAnsi="Times New Roman" w:cs="Times New Roman"/>
          <w:color w:val="000000" w:themeColor="text1"/>
          <w:sz w:val="24"/>
          <w:szCs w:val="24"/>
        </w:rPr>
        <w:t>0.3 %/</w:t>
      </w:r>
      <w:r w:rsidR="003A7AFC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4B6548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943D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270E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21-8979","author":[{"dropping-particle":"","family":"Shan","given":"P C","non-dropping-particle":"","parse-names":false,"suffix":""},{"dropping-particle":"","family":"Celik‐Butler","given":"Z","non-dropping-particle":"","parse-names":false,"suffix":""},{"dropping-particle":"","family":"Butler","given":"D P","non-dropping-particle":"","parse-names":false,"suffix":""},{"dropping-particle":"","family":"Jahanzeb","given":"A","non-dropping-particle":"","parse-names":false,"suffix":""},{"dropping-particle":"","family":"Travers","given":"C M","non-dropping-particle":"","parse-names":false,"suffix":""},{"dropping-particle":"","family":"Kula","given":"W","non-dropping-particle":"","parse-names":false,"suffix":""},{"dropping-particle":"","family":"Sobolewski","given":"Roman","non-dropping-particle":"","parse-names":false,"suffix":""}],"container-title":"Journal of Applied Physics","id":"ITEM-1","issue":"12","issued":{"date-parts":[["1996"]]},"page":"7118-7123","publisher":"American Institute of Physics","title":"Investigation of semiconducting YBaCuO thin films: A new room temperature bolometer","type":"article-journal","volume":"80"},"uris":["http://www.mendeley.com/documents/?uuid=2ff491f0-ded9-4783-a0a3-2523e8af19a8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D270E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4]</w:t>
      </w:r>
      <w:r w:rsidR="00D270E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B654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A7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A34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ddition, </w:t>
      </w:r>
      <w:r w:rsidR="00B85F0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t displays other favorable properties </w:t>
      </w:r>
      <w:r w:rsidR="00EC1986">
        <w:rPr>
          <w:rFonts w:ascii="Times New Roman" w:hAnsi="Times New Roman" w:cs="Times New Roman"/>
          <w:color w:val="000000" w:themeColor="text1"/>
          <w:sz w:val="24"/>
          <w:szCs w:val="24"/>
        </w:rPr>
        <w:t>such as</w:t>
      </w:r>
      <w:r w:rsidR="007F24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A72CF">
        <w:rPr>
          <w:rFonts w:ascii="Times New Roman" w:hAnsi="Times New Roman" w:cs="Times New Roman"/>
          <w:color w:val="000000" w:themeColor="text1"/>
          <w:sz w:val="24"/>
          <w:szCs w:val="24"/>
        </w:rPr>
        <w:t>chemical inert</w:t>
      </w:r>
      <w:r w:rsidR="00EC1986">
        <w:rPr>
          <w:rFonts w:ascii="Times New Roman" w:hAnsi="Times New Roman" w:cs="Times New Roman"/>
          <w:color w:val="000000" w:themeColor="text1"/>
          <w:sz w:val="24"/>
          <w:szCs w:val="24"/>
        </w:rPr>
        <w:t>ness</w:t>
      </w:r>
      <w:r w:rsidR="003259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9A7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cellent </w:t>
      </w:r>
      <w:r w:rsidR="00EC19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temperature </w:t>
      </w:r>
      <w:r w:rsidR="009A72CF">
        <w:rPr>
          <w:rFonts w:ascii="Times New Roman" w:hAnsi="Times New Roman" w:cs="Times New Roman"/>
          <w:color w:val="000000" w:themeColor="text1"/>
          <w:sz w:val="24"/>
          <w:szCs w:val="24"/>
        </w:rPr>
        <w:t>stability.</w:t>
      </w:r>
      <w:r w:rsidR="0002469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 qualities make Pt thermistors suitable for integration with VACNT bolometers (</w:t>
      </w:r>
      <w:r w:rsidR="008F6314">
        <w:rPr>
          <w:rFonts w:ascii="Times New Roman" w:hAnsi="Times New Roman" w:cs="Times New Roman"/>
          <w:color w:val="000000" w:themeColor="text1"/>
          <w:sz w:val="24"/>
          <w:szCs w:val="24"/>
        </w:rPr>
        <w:t>high-temperature growth</w:t>
      </w:r>
      <w:r w:rsidR="00024697">
        <w:rPr>
          <w:rFonts w:ascii="Times New Roman" w:hAnsi="Times New Roman" w:cs="Times New Roman"/>
          <w:color w:val="000000" w:themeColor="text1"/>
          <w:sz w:val="24"/>
          <w:szCs w:val="24"/>
        </w:rPr>
        <w:t>) and satellite instrumentation (long</w:t>
      </w:r>
      <w:r w:rsidR="00F029A2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024697">
        <w:rPr>
          <w:rFonts w:ascii="Times New Roman" w:hAnsi="Times New Roman" w:cs="Times New Roman"/>
          <w:color w:val="000000" w:themeColor="text1"/>
          <w:sz w:val="24"/>
          <w:szCs w:val="24"/>
        </w:rPr>
        <w:t>term stability)</w:t>
      </w:r>
      <w:r w:rsidR="00293B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40-6090","author":[{"dropping-particle":"","family":"Tokura","given":"H","non-dropping-particle":"","parse-names":false,"suffix":""},{"dropping-particle":"","family":"Window","given":"B","non-dropping-particle":"","parse-names":false,"suffix":""},{"dropping-particle":"","family":"Neely","given":"D","non-dropping-particle":"","parse-names":false,"suffix":""},{"dropping-particle":"","family":"Swain","given":"M","non-dropping-particle":"","parse-names":false,"suffix":""}],"container-title":"Thin Solid Films","id":"ITEM-1","issue":"1-2","issued":{"date-parts":[["1994"]]},"page":"344-348","publisher":"Elsevier","title":"Microstructure and mechanical properties of sputtered platinum films","type":"article-journal","volume":"253"},"uris":["http://www.mendeley.com/documents/?uuid=13fdad91-30ec-44db-a012-7b74311d20ff"]},{"id":"ITEM-2","itemData":{"ISSN":"1057-7157","author":[{"dropping-particle":"","family":"Firebaugh","given":"Samara L","non-dropping-particle":"","parse-names":false,"suffix":""},{"dropping-particle":"","family":"Jensen","given":"Klavs F","non-dropping-particle":"","parse-names":false,"suffix":""},{"dropping-particle":"","family":"Schmidt","given":"Martin A","non-dropping-particle":"","parse-names":false,"suffix":""}],"container-title":"Journal of Microelectromechanical systems","id":"ITEM-2","issue":"1","issued":{"date-parts":[["1998"]]},"page":"128-135","publisher":"IEEE","title":"Investigation of high-temperature degradation of platinum thin films with an in situ resistance measurement apparatus","type":"article-journal","volume":"7"},"uris":["http://www.mendeley.com/documents/?uuid=40c2609a-f88f-4f90-96a4-4aacd39ebc55"]},{"id":"ITEM-3","itemData":{"ISSN":"0924-4247","author":[{"dropping-particle":"","family":"Wang","given":"Letian","non-dropping-particle":"","parse-names":false,"suffix":""},{"dropping-particle":"","family":"Jin","given":"Zeqing","non-dropping-particle":"","parse-names":false,"suffix":""},{"dropping-particle":"","family":"Paeng","given":"Dongwoo","non-dropping-particle":"","parse-names":false,"suffix":""},{"dropping-particle":"","family":"Rho","given":"Yoonsoo","non-dropping-particle":"","parse-names":false,"suffix":""},{"dropping-particle":"","family":"Long","given":"Jiangyou","non-dropping-particle":"","parse-names":false,"suffix":""},{"dropping-particle":"","family":"Eliceiri","given":"Matthew","non-dropping-particle":"","parse-names":false,"suffix":""},{"dropping-particle":"","family":"Kim","given":"Y S","non-dropping-particle":"","parse-names":false,"suffix":""},{"dropping-particle":"","family":"Grigoropoulos","given":"Costas P","non-dropping-particle":"","parse-names":false,"suffix":""}],"container-title":"Sensors and Actuators A: Physical","id":"ITEM-3","issued":{"date-parts":[["2019"]]},"page":"111657","publisher":"Elsevier","title":"Laser machined ultrathin microscale platinum thermometers on transparent oxide substrates","type":"article-journal","volume":"300"},"uris":["http://www.mendeley.com/documents/?uuid=5b04afc3-ad16-4b9a-b876-654ea09cfa12"]},{"id":"ITEM-4","itemData":{"ISSN":"0040-6090","author":[{"dropping-particle":"","family":"Schössler","given":"Timo","non-dropping-particle":"","parse-names":false,"suffix":""},{"dropping-particle":"","family":"Schön","given":"Florian","non-dropping-particle":"","parse-names":false,"suffix":""},{"dropping-particle":"","family":"Lemier","given":"Christian","non-dropping-particle":"","parse-names":false,"suffix":""},{"dropping-particle":"","family":"Urban","given":"Gerald","non-dropping-particle":"","parse-names":false,"suffix":""}],"container-title":"Thin Solid Films","id":"ITEM-4","issued":{"date-parts":[["2020"]]},"page":"137877","publisher":"Elsevier","title":"Effect of high temperature annealing on resistivity and temperature coefficient of resistance of sputtered platinum thin films of SiO&lt;sub&gt;2&lt;/sub&gt;/Pt/SiO&lt;sub&gt;x&lt;/sub&gt; interfaces","type":"article-journal","volume":"698"},"uris":["http://www.mendeley.com/documents/?uuid=0be9e1e3-b104-4497-a6da-849b3a50fd30"]}],"mendeley":{"formattedCitation":"[15–18]","plainTextFormattedCitation":"[15–18]","previouslyFormattedCitation":"[15–18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5–18]</w: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6074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536AB36" w14:textId="1FD66F6B" w:rsidR="002D063B" w:rsidRDefault="00D709DA" w:rsidP="00D709D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64234">
        <w:rPr>
          <w:rFonts w:ascii="Times New Roman" w:hAnsi="Times New Roman" w:cs="Times New Roman"/>
          <w:sz w:val="24"/>
          <w:szCs w:val="24"/>
        </w:rPr>
        <w:t>E</w:t>
      </w:r>
      <w:r w:rsidR="00024B4C">
        <w:rPr>
          <w:rFonts w:ascii="Times New Roman" w:hAnsi="Times New Roman" w:cs="Times New Roman"/>
          <w:sz w:val="24"/>
          <w:szCs w:val="24"/>
        </w:rPr>
        <w:t xml:space="preserve">lectrical properties </w:t>
      </w:r>
      <w:r w:rsidR="00FD6797">
        <w:rPr>
          <w:rFonts w:ascii="Times New Roman" w:hAnsi="Times New Roman" w:cs="Times New Roman"/>
          <w:sz w:val="24"/>
          <w:szCs w:val="24"/>
        </w:rPr>
        <w:t>such as</w:t>
      </w:r>
      <w:r w:rsidR="00227894">
        <w:rPr>
          <w:rFonts w:ascii="Times New Roman" w:hAnsi="Times New Roman" w:cs="Times New Roman"/>
          <w:sz w:val="24"/>
          <w:szCs w:val="24"/>
        </w:rPr>
        <w:t xml:space="preserve"> TCR</w:t>
      </w:r>
      <w:r w:rsidR="00B64234">
        <w:rPr>
          <w:rFonts w:ascii="Times New Roman" w:hAnsi="Times New Roman" w:cs="Times New Roman"/>
          <w:sz w:val="24"/>
          <w:szCs w:val="24"/>
        </w:rPr>
        <w:t xml:space="preserve"> and</w:t>
      </w:r>
      <w:r w:rsidR="00227894">
        <w:rPr>
          <w:rFonts w:ascii="Times New Roman" w:hAnsi="Times New Roman" w:cs="Times New Roman"/>
          <w:sz w:val="24"/>
          <w:szCs w:val="24"/>
        </w:rPr>
        <w:t xml:space="preserve"> resistivity </w:t>
      </w:r>
      <w:r w:rsidR="00024B4C">
        <w:rPr>
          <w:rFonts w:ascii="Times New Roman" w:hAnsi="Times New Roman" w:cs="Times New Roman"/>
          <w:sz w:val="24"/>
          <w:szCs w:val="24"/>
        </w:rPr>
        <w:t xml:space="preserve">of </w:t>
      </w:r>
      <w:r w:rsidR="00FE5E92">
        <w:rPr>
          <w:rFonts w:ascii="Times New Roman" w:hAnsi="Times New Roman" w:cs="Times New Roman"/>
          <w:sz w:val="24"/>
          <w:szCs w:val="24"/>
        </w:rPr>
        <w:t>thin</w:t>
      </w:r>
      <w:r w:rsidR="00024B4C">
        <w:rPr>
          <w:rFonts w:ascii="Times New Roman" w:hAnsi="Times New Roman" w:cs="Times New Roman"/>
          <w:sz w:val="24"/>
          <w:szCs w:val="24"/>
        </w:rPr>
        <w:t xml:space="preserve"> film</w:t>
      </w:r>
      <w:r w:rsidR="00FE5E92">
        <w:rPr>
          <w:rFonts w:ascii="Times New Roman" w:hAnsi="Times New Roman" w:cs="Times New Roman"/>
          <w:sz w:val="24"/>
          <w:szCs w:val="24"/>
        </w:rPr>
        <w:t>s</w:t>
      </w:r>
      <w:r w:rsidR="00024B4C">
        <w:rPr>
          <w:rFonts w:ascii="Times New Roman" w:hAnsi="Times New Roman" w:cs="Times New Roman"/>
          <w:sz w:val="24"/>
          <w:szCs w:val="24"/>
        </w:rPr>
        <w:t xml:space="preserve"> strongly </w:t>
      </w:r>
      <w:r w:rsidR="000B25E8">
        <w:rPr>
          <w:rFonts w:ascii="Times New Roman" w:hAnsi="Times New Roman" w:cs="Times New Roman"/>
          <w:sz w:val="24"/>
          <w:szCs w:val="24"/>
        </w:rPr>
        <w:t>depend</w:t>
      </w:r>
      <w:r w:rsidR="00024B4C">
        <w:rPr>
          <w:rFonts w:ascii="Times New Roman" w:hAnsi="Times New Roman" w:cs="Times New Roman"/>
          <w:sz w:val="24"/>
          <w:szCs w:val="24"/>
        </w:rPr>
        <w:t xml:space="preserve"> on </w:t>
      </w:r>
      <w:r w:rsidR="00500D8A">
        <w:rPr>
          <w:rFonts w:ascii="Times New Roman" w:hAnsi="Times New Roman" w:cs="Times New Roman"/>
          <w:sz w:val="24"/>
          <w:szCs w:val="24"/>
        </w:rPr>
        <w:t xml:space="preserve">the </w:t>
      </w:r>
      <w:r w:rsidR="00227894">
        <w:rPr>
          <w:rFonts w:ascii="Times New Roman" w:hAnsi="Times New Roman" w:cs="Times New Roman"/>
          <w:sz w:val="24"/>
          <w:szCs w:val="24"/>
        </w:rPr>
        <w:t xml:space="preserve">density, crystallinity, </w:t>
      </w:r>
      <w:r w:rsidR="00024B4C">
        <w:rPr>
          <w:rFonts w:ascii="Times New Roman" w:hAnsi="Times New Roman" w:cs="Times New Roman"/>
          <w:sz w:val="24"/>
          <w:szCs w:val="24"/>
        </w:rPr>
        <w:t>surface microstructure</w:t>
      </w:r>
      <w:r w:rsidR="0087039C">
        <w:rPr>
          <w:rFonts w:ascii="Times New Roman" w:hAnsi="Times New Roman" w:cs="Times New Roman"/>
          <w:sz w:val="24"/>
          <w:szCs w:val="24"/>
        </w:rPr>
        <w:t>, and grain size</w:t>
      </w:r>
      <w:r w:rsidR="00227894">
        <w:rPr>
          <w:rFonts w:ascii="Times New Roman" w:hAnsi="Times New Roman" w:cs="Times New Roman"/>
          <w:sz w:val="24"/>
          <w:szCs w:val="24"/>
        </w:rPr>
        <w:t xml:space="preserve"> of the film</w:t>
      </w:r>
      <w:r w:rsidR="00C71115">
        <w:rPr>
          <w:rFonts w:ascii="Times New Roman" w:hAnsi="Times New Roman" w:cs="Times New Roman"/>
          <w:sz w:val="24"/>
          <w:szCs w:val="24"/>
        </w:rPr>
        <w:t>. Along with deposition process</w:t>
      </w:r>
      <w:r w:rsidR="00B1338C">
        <w:rPr>
          <w:rFonts w:ascii="Times New Roman" w:hAnsi="Times New Roman" w:cs="Times New Roman"/>
          <w:sz w:val="24"/>
          <w:szCs w:val="24"/>
        </w:rPr>
        <w:t xml:space="preserve"> parameters</w:t>
      </w:r>
      <w:r w:rsidR="00C71115">
        <w:rPr>
          <w:rFonts w:ascii="Times New Roman" w:hAnsi="Times New Roman" w:cs="Times New Roman"/>
          <w:sz w:val="24"/>
          <w:szCs w:val="24"/>
        </w:rPr>
        <w:t xml:space="preserve">, post-processing of the film </w:t>
      </w:r>
      <w:r w:rsidR="004B4AB1">
        <w:rPr>
          <w:rFonts w:ascii="Times New Roman" w:hAnsi="Times New Roman" w:cs="Times New Roman"/>
          <w:sz w:val="24"/>
          <w:szCs w:val="24"/>
        </w:rPr>
        <w:t>such as</w:t>
      </w:r>
      <w:r w:rsidR="00C71115">
        <w:rPr>
          <w:rFonts w:ascii="Times New Roman" w:hAnsi="Times New Roman" w:cs="Times New Roman"/>
          <w:sz w:val="24"/>
          <w:szCs w:val="24"/>
        </w:rPr>
        <w:t xml:space="preserve"> annealing can strongly influence electrical performance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734-2101","author":[{"dropping-particle":"","family":"Schmid","given":"U","non-dropping-particle":"","parse-names":false,"suffix":""},{"dropping-particle":"","family":"Seidel","given":"H","non-dropping-particle":"","parse-names":false,"suffix":""}],"container-title":"Journal of Vacuum Science &amp; Technology A: Vacuum, Surfaces, and Films","id":"ITEM-1","issue":"6","issued":{"date-parts":[["2006"]]},"page":"2139-2146","publisher":"American Vacuum Society","title":"Influence of thermal annealing on the resistivity of titanium/platinum thin films","type":"article-journal","volume":"24"},"uris":["http://www.mendeley.com/documents/?uuid=f5becd3c-29a5-4111-9dfe-e4e47d585353"]},{"id":"ITEM-2","itemData":{"author":[{"dropping-particle":"","family":"Sripumkhai","given":"W","non-dropping-particle":"","parse-names":false,"suffix":""},{"dropping-particle":"","family":"Porntheeraphat","given":"S","non-dropping-particle":"","parse-names":false,"suffix":""},{"dropping-particle":"","family":"Saekow","given":"B","non-dropping-particle":"","parse-names":false,"suffix":""},{"dropping-particle":"","family":"Bunjongpru","given":"W","non-dropping-particle":"","parse-names":false,"suffix":""},{"dropping-particle":"","family":"Rahong","given":"S","non-dropping-particle":"","parse-names":false,"suffix":""},{"dropping-particle":"","family":"Nukeaw","given":"J","non-dropping-particle":"","parse-names":false,"suffix":""}],"container-title":"Journal of the Microscopy Society of Thailand","id":"ITEM-2","issue":"1","issued":{"date-parts":[["2010"]]},"page":"51-54","title":"Effect of annealing temperature on platinum thin films prepared by electron beam evaporation","type":"article-journal","volume":"24"},"uris":["http://www.mendeley.com/documents/?uuid=887f381f-06b5-40a5-920a-610a792bb667"]},{"id":"ITEM-3","itemData":{"ISSN":"0169-4332","author":[{"dropping-particle":"","family":"Sreemany","given":"Monjoy","non-dropping-particle":"","parse-names":false,"suffix":""},{"dropping-particle":"","family":"Sen","given":"Suchitra","non-dropping-particle":"","parse-names":false,"suffix":""}],"container-title":"Applied Surface Science","id":"ITEM-3","issue":"5","issued":{"date-parts":[["2006"]]},"page":"2739-2746","publisher":"Elsevier","title":"Effect of substrate temperature and annealing temperature on the structural, electrical and microstructural properties of thin Pt films by rf magnetron sputtering","type":"article-journal","volume":"253"},"uris":["http://www.mendeley.com/documents/?uuid=e8f0f04e-5884-4b31-9b5c-6106fa98df51"]}],"mendeley":{"formattedCitation":"[19–21]","plainTextFormattedCitation":"[19–21]","previouslyFormattedCitation":"[19–21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19–21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024B4C">
        <w:rPr>
          <w:rFonts w:ascii="Times New Roman" w:hAnsi="Times New Roman" w:cs="Times New Roman"/>
          <w:sz w:val="24"/>
          <w:szCs w:val="24"/>
        </w:rPr>
        <w:t>.</w:t>
      </w:r>
      <w:r w:rsidR="00852F9A">
        <w:rPr>
          <w:rFonts w:ascii="Times New Roman" w:hAnsi="Times New Roman" w:cs="Times New Roman"/>
          <w:sz w:val="24"/>
          <w:szCs w:val="24"/>
        </w:rPr>
        <w:t xml:space="preserve"> An</w:t>
      </w:r>
      <w:r w:rsidR="00BF5118">
        <w:rPr>
          <w:rFonts w:ascii="Times New Roman" w:hAnsi="Times New Roman" w:cs="Times New Roman"/>
          <w:sz w:val="24"/>
          <w:szCs w:val="24"/>
        </w:rPr>
        <w:t xml:space="preserve">nealing a film </w:t>
      </w:r>
      <w:r w:rsidR="00C5639F">
        <w:rPr>
          <w:rFonts w:ascii="Times New Roman" w:hAnsi="Times New Roman" w:cs="Times New Roman"/>
          <w:sz w:val="24"/>
          <w:szCs w:val="24"/>
        </w:rPr>
        <w:t xml:space="preserve">can </w:t>
      </w:r>
      <w:r w:rsidR="002D063B">
        <w:rPr>
          <w:rFonts w:ascii="Times New Roman" w:hAnsi="Times New Roman" w:cs="Times New Roman"/>
          <w:sz w:val="24"/>
          <w:szCs w:val="24"/>
        </w:rPr>
        <w:t>cause recrystallization</w:t>
      </w:r>
      <w:r w:rsidR="00A20467">
        <w:rPr>
          <w:rFonts w:ascii="Times New Roman" w:hAnsi="Times New Roman" w:cs="Times New Roman"/>
          <w:sz w:val="24"/>
          <w:szCs w:val="24"/>
        </w:rPr>
        <w:t xml:space="preserve">, a </w:t>
      </w:r>
      <w:r w:rsidR="00BF5118">
        <w:rPr>
          <w:rFonts w:ascii="Times New Roman" w:hAnsi="Times New Roman" w:cs="Times New Roman"/>
          <w:sz w:val="24"/>
          <w:szCs w:val="24"/>
        </w:rPr>
        <w:t xml:space="preserve">process </w:t>
      </w:r>
      <w:r w:rsidR="00500D8A">
        <w:rPr>
          <w:rFonts w:ascii="Times New Roman" w:hAnsi="Times New Roman" w:cs="Times New Roman"/>
          <w:sz w:val="24"/>
          <w:szCs w:val="24"/>
        </w:rPr>
        <w:t>that</w:t>
      </w:r>
      <w:r w:rsidR="00BF5118">
        <w:rPr>
          <w:rFonts w:ascii="Times New Roman" w:hAnsi="Times New Roman" w:cs="Times New Roman"/>
          <w:sz w:val="24"/>
          <w:szCs w:val="24"/>
        </w:rPr>
        <w:t xml:space="preserve"> involves the </w:t>
      </w:r>
      <w:r w:rsidR="00A20467">
        <w:rPr>
          <w:rFonts w:ascii="Times New Roman" w:hAnsi="Times New Roman" w:cs="Times New Roman"/>
          <w:sz w:val="24"/>
          <w:szCs w:val="24"/>
        </w:rPr>
        <w:t xml:space="preserve">thermally activated </w:t>
      </w:r>
      <w:r w:rsidR="00BF5118">
        <w:rPr>
          <w:rFonts w:ascii="Times New Roman" w:hAnsi="Times New Roman" w:cs="Times New Roman"/>
          <w:sz w:val="24"/>
          <w:szCs w:val="24"/>
        </w:rPr>
        <w:t>motion of grains and subgrain</w:t>
      </w:r>
      <w:r w:rsidR="00D270E8">
        <w:rPr>
          <w:rFonts w:ascii="Times New Roman" w:hAnsi="Times New Roman" w:cs="Times New Roman"/>
          <w:sz w:val="24"/>
          <w:szCs w:val="24"/>
        </w:rPr>
        <w:t xml:space="preserve"> </w:t>
      </w:r>
      <w:r w:rsidR="00BF5118">
        <w:rPr>
          <w:rFonts w:ascii="Times New Roman" w:hAnsi="Times New Roman" w:cs="Times New Roman"/>
          <w:sz w:val="24"/>
          <w:szCs w:val="24"/>
        </w:rPr>
        <w:t>boundaries. Due to the movement of boundaries, defects</w:t>
      </w:r>
      <w:r w:rsidR="00E954E5">
        <w:rPr>
          <w:rFonts w:ascii="Times New Roman" w:hAnsi="Times New Roman" w:cs="Times New Roman"/>
          <w:sz w:val="24"/>
          <w:szCs w:val="24"/>
        </w:rPr>
        <w:t xml:space="preserve"> and/or </w:t>
      </w:r>
      <w:r w:rsidR="00BF5118">
        <w:rPr>
          <w:rFonts w:ascii="Times New Roman" w:hAnsi="Times New Roman" w:cs="Times New Roman"/>
          <w:sz w:val="24"/>
          <w:szCs w:val="24"/>
        </w:rPr>
        <w:t xml:space="preserve">dislocations in the material </w:t>
      </w:r>
      <w:r w:rsidR="00724510">
        <w:rPr>
          <w:rFonts w:ascii="Times New Roman" w:hAnsi="Times New Roman" w:cs="Times New Roman"/>
          <w:sz w:val="24"/>
          <w:szCs w:val="24"/>
        </w:rPr>
        <w:t>reduce significantly</w:t>
      </w:r>
      <w:r w:rsidR="00792837">
        <w:rPr>
          <w:rFonts w:ascii="Times New Roman" w:hAnsi="Times New Roman" w:cs="Times New Roman"/>
          <w:sz w:val="24"/>
          <w:szCs w:val="24"/>
        </w:rPr>
        <w:t>;</w:t>
      </w:r>
      <w:r w:rsidR="00724510">
        <w:rPr>
          <w:rFonts w:ascii="Times New Roman" w:hAnsi="Times New Roman" w:cs="Times New Roman"/>
          <w:sz w:val="24"/>
          <w:szCs w:val="24"/>
        </w:rPr>
        <w:t xml:space="preserve"> resulting in a </w:t>
      </w:r>
      <w:r w:rsidR="00806213">
        <w:rPr>
          <w:rFonts w:ascii="Times New Roman" w:hAnsi="Times New Roman" w:cs="Times New Roman"/>
          <w:sz w:val="24"/>
          <w:szCs w:val="24"/>
        </w:rPr>
        <w:t>film</w:t>
      </w:r>
      <w:r w:rsidR="00DD2471">
        <w:rPr>
          <w:rFonts w:ascii="Times New Roman" w:hAnsi="Times New Roman" w:cs="Times New Roman"/>
          <w:sz w:val="24"/>
          <w:szCs w:val="24"/>
        </w:rPr>
        <w:t xml:space="preserve"> with larger grains</w:t>
      </w:r>
      <w:r w:rsidR="00724510">
        <w:rPr>
          <w:rFonts w:ascii="Times New Roman" w:hAnsi="Times New Roman" w:cs="Times New Roman"/>
          <w:sz w:val="24"/>
          <w:szCs w:val="24"/>
        </w:rPr>
        <w:t xml:space="preserve"> </w:t>
      </w:r>
      <w:r w:rsidR="00DD2471">
        <w:rPr>
          <w:rFonts w:ascii="Times New Roman" w:hAnsi="Times New Roman" w:cs="Times New Roman"/>
          <w:sz w:val="24"/>
          <w:szCs w:val="24"/>
        </w:rPr>
        <w:t>and</w:t>
      </w:r>
      <w:r w:rsidR="00724510">
        <w:rPr>
          <w:rFonts w:ascii="Times New Roman" w:hAnsi="Times New Roman" w:cs="Times New Roman"/>
          <w:sz w:val="24"/>
          <w:szCs w:val="24"/>
        </w:rPr>
        <w:t xml:space="preserve"> low</w:t>
      </w:r>
      <w:r w:rsidR="00DD2471">
        <w:rPr>
          <w:rFonts w:ascii="Times New Roman" w:hAnsi="Times New Roman" w:cs="Times New Roman"/>
          <w:sz w:val="24"/>
          <w:szCs w:val="24"/>
        </w:rPr>
        <w:t>er</w:t>
      </w:r>
      <w:r w:rsidR="00724510">
        <w:rPr>
          <w:rFonts w:ascii="Times New Roman" w:hAnsi="Times New Roman" w:cs="Times New Roman"/>
          <w:sz w:val="24"/>
          <w:szCs w:val="24"/>
        </w:rPr>
        <w:t xml:space="preserve"> dislocation density</w:t>
      </w:r>
      <w:r w:rsidR="00F16749">
        <w:rPr>
          <w:rFonts w:ascii="Times New Roman" w:hAnsi="Times New Roman" w:cs="Times New Roman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921-5093","author":[{"dropping-particle":"","family":"Dai","given":"Ching-Liang","non-dropping-particle":"","parse-names":false,"suffix":""},{"dropping-particle":"","family":"Xiao","given":"Fu-Yuan","non-dropping-particle":"","parse-names":false,"suffix":""},{"dropping-particle":"","family":"Lee","given":"Chi-Yuan","non-dropping-particle":"","parse-names":false,"suffix":""},{"dropping-particle":"","family":"Cheng","given":"Ying-Chou","non-dropping-particle":"","parse-names":false,"suffix":""},{"dropping-particle":"","family":"Chang","given":"Pei-Zen","non-dropping-particle":"","parse-names":false,"suffix":""},{"dropping-particle":"","family":"Chang","given":"Shuo-Hung","non-dropping-particle":"","parse-names":false,"suffix":""}],"container-title":"Materials Science and Engineering: A","id":"ITEM-1","issue":"1-2","issued":{"date-parts":[["2004"]]},"page":"57-63","publisher":"Elsevier","title":"Thermal effects in PZT: diffusion of titanium and recrystallization of platinum","type":"article-journal","volume":"384"},"uris":["http://www.mendeley.com/documents/?uuid=0e93d654-af63-4475-be57-1b4bcd15d53e"]},{"id":"ITEM-2","itemData":{"ISSN":"0921-5093","author":[{"dropping-particle":"","family":"Jin","given":"Yuan","non-dropping-particle":"","parse-names":false,"suffix":""},{"dropping-particle":"","family":"Lin","given":"Brian","non-dropping-particle":"","parse-names":false,"suffix":""},{"dropping-particle":"","family":"Bernacki","given":"Marc","non-dropping-particle":"","parse-names":false,"suffix":""},{"dropping-particle":"","family":"Rohrer","given":"Gregory S","non-dropping-particle":"","parse-names":false,"suffix":""},{"dropping-particle":"","family":"Rollett","given":"A D","non-dropping-particle":"","parse-names":false,"suffix":""},{"dropping-particle":"","family":"Bozzolo","given":"Nathalie","non-dropping-particle":"","parse-names":false,"suffix":""}],"container-title":"Materials Science and Engineering: A","id":"ITEM-2","issued":{"date-parts":[["2014"]]},"page":"295-303","publisher":"Elsevier","title":"Annealing twin development during recrystallization and grain growth in pure nickel","type":"article-journal","volume":"597"},"uris":["http://www.mendeley.com/documents/?uuid=a77ff038-4b59-49fa-a771-7bf89a0e02bf"]}],"mendeley":{"formattedCitation":"[22,23]","plainTextFormattedCitation":"[22,23]","previouslyFormattedCitation":"[22,23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22,23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724510">
        <w:rPr>
          <w:rFonts w:ascii="Times New Roman" w:hAnsi="Times New Roman" w:cs="Times New Roman"/>
          <w:sz w:val="24"/>
          <w:szCs w:val="24"/>
        </w:rPr>
        <w:t xml:space="preserve">. </w:t>
      </w:r>
      <w:r w:rsidR="00D74396">
        <w:rPr>
          <w:rFonts w:ascii="Times New Roman" w:hAnsi="Times New Roman" w:cs="Times New Roman"/>
          <w:sz w:val="24"/>
          <w:szCs w:val="24"/>
        </w:rPr>
        <w:t xml:space="preserve">The prime factor </w:t>
      </w:r>
      <w:r w:rsidR="004B6F58">
        <w:rPr>
          <w:rFonts w:ascii="Times New Roman" w:hAnsi="Times New Roman" w:cs="Times New Roman"/>
          <w:sz w:val="24"/>
          <w:szCs w:val="24"/>
        </w:rPr>
        <w:t xml:space="preserve">determining </w:t>
      </w:r>
      <w:r w:rsidR="00D74396">
        <w:rPr>
          <w:rFonts w:ascii="Times New Roman" w:hAnsi="Times New Roman" w:cs="Times New Roman"/>
          <w:sz w:val="24"/>
          <w:szCs w:val="24"/>
        </w:rPr>
        <w:t xml:space="preserve">the recrystallization process is the </w:t>
      </w:r>
      <w:r w:rsidR="00BD5C1E">
        <w:rPr>
          <w:rFonts w:ascii="Times New Roman" w:hAnsi="Times New Roman" w:cs="Times New Roman"/>
          <w:sz w:val="24"/>
          <w:szCs w:val="24"/>
        </w:rPr>
        <w:t>energy difference between the deformed grain state and recrystallized state</w:t>
      </w:r>
      <w:r w:rsidR="009B20F1">
        <w:rPr>
          <w:rFonts w:ascii="Times New Roman" w:hAnsi="Times New Roman" w:cs="Times New Roman"/>
          <w:sz w:val="24"/>
          <w:szCs w:val="24"/>
        </w:rPr>
        <w:t xml:space="preserve"> </w:t>
      </w:r>
      <w:r w:rsidR="009B20F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468-2179","author":[{"dropping-particle":"","family":"Alaneme","given":"Kenneth Kanayo","non-dropping-particle":"","parse-names":false,"suffix":""},{"dropping-particle":"","family":"Okotete","given":"Eloho Anita","non-dropping-particle":"","parse-names":false,"suffix":""}],"container-title":"Journal of Science: Advanced Materials and Devices","id":"ITEM-1","issue":"1","issued":{"date-parts":[["2019"]]},"page":"19-33","publisher":"Elsevier","title":"Recrystallization mechanisms and microstructure development in emerging metallic materials: A review","type":"article-journal","volume":"4"},"uris":["http://www.mendeley.com/documents/?uuid=ce651683-0e4a-4d86-abd1-725dc30a24da"]}],"mendeley":{"formattedCitation":"[24]","plainTextFormattedCitation":"[24]","previouslyFormattedCitation":"[24]"},"properties":{"noteIndex":0},"schema":"https://github.com/citation-style-language/schema/raw/master/csl-citation.json"}</w:instrText>
      </w:r>
      <w:r w:rsidR="009B20F1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24]</w:t>
      </w:r>
      <w:r w:rsidR="009B20F1">
        <w:rPr>
          <w:rFonts w:ascii="Times New Roman" w:hAnsi="Times New Roman" w:cs="Times New Roman"/>
          <w:sz w:val="24"/>
          <w:szCs w:val="24"/>
        </w:rPr>
        <w:fldChar w:fldCharType="end"/>
      </w:r>
      <w:r w:rsidR="00BD5C1E">
        <w:rPr>
          <w:rFonts w:ascii="Times New Roman" w:hAnsi="Times New Roman" w:cs="Times New Roman"/>
          <w:sz w:val="24"/>
          <w:szCs w:val="24"/>
        </w:rPr>
        <w:t>.</w:t>
      </w:r>
      <w:r w:rsidR="001207D4">
        <w:rPr>
          <w:rFonts w:ascii="Times New Roman" w:hAnsi="Times New Roman" w:cs="Times New Roman"/>
          <w:sz w:val="24"/>
          <w:szCs w:val="24"/>
        </w:rPr>
        <w:t xml:space="preserve"> </w:t>
      </w:r>
      <w:r w:rsidR="008C64DF" w:rsidRPr="008C64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the </w:t>
      </w:r>
      <w:r w:rsidR="00821717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recrystallization process induces</w:t>
      </w:r>
      <w:r w:rsidR="00516529">
        <w:rPr>
          <w:rFonts w:ascii="Times New Roman" w:hAnsi="Times New Roman" w:cs="Times New Roman"/>
          <w:sz w:val="24"/>
          <w:szCs w:val="24"/>
        </w:rPr>
        <w:t xml:space="preserve"> several changes in </w:t>
      </w:r>
      <w:r w:rsidR="00462FD0">
        <w:rPr>
          <w:rFonts w:ascii="Times New Roman" w:hAnsi="Times New Roman" w:cs="Times New Roman"/>
          <w:sz w:val="24"/>
          <w:szCs w:val="24"/>
        </w:rPr>
        <w:t xml:space="preserve">the </w:t>
      </w:r>
      <w:r w:rsidR="00516529">
        <w:rPr>
          <w:rFonts w:ascii="Times New Roman" w:hAnsi="Times New Roman" w:cs="Times New Roman"/>
          <w:sz w:val="24"/>
          <w:szCs w:val="24"/>
        </w:rPr>
        <w:t xml:space="preserve">microstructure of the film, it is important to </w:t>
      </w:r>
      <w:r w:rsidR="006A1ABB">
        <w:rPr>
          <w:rFonts w:ascii="Times New Roman" w:hAnsi="Times New Roman" w:cs="Times New Roman"/>
          <w:sz w:val="24"/>
          <w:szCs w:val="24"/>
        </w:rPr>
        <w:t>understand how</w:t>
      </w:r>
      <w:r w:rsidR="00516529">
        <w:rPr>
          <w:rFonts w:ascii="Times New Roman" w:hAnsi="Times New Roman" w:cs="Times New Roman"/>
          <w:sz w:val="24"/>
          <w:szCs w:val="24"/>
        </w:rPr>
        <w:t xml:space="preserve"> annealing</w:t>
      </w:r>
      <w:r w:rsidR="00D029E0">
        <w:rPr>
          <w:rFonts w:ascii="Times New Roman" w:hAnsi="Times New Roman" w:cs="Times New Roman"/>
          <w:sz w:val="24"/>
          <w:szCs w:val="24"/>
        </w:rPr>
        <w:t>-</w:t>
      </w:r>
      <w:r w:rsidR="00516529">
        <w:rPr>
          <w:rFonts w:ascii="Times New Roman" w:hAnsi="Times New Roman" w:cs="Times New Roman"/>
          <w:sz w:val="24"/>
          <w:szCs w:val="24"/>
        </w:rPr>
        <w:t>induced recrystallization influence</w:t>
      </w:r>
      <w:r w:rsidR="006A1ABB">
        <w:rPr>
          <w:rFonts w:ascii="Times New Roman" w:hAnsi="Times New Roman" w:cs="Times New Roman"/>
          <w:sz w:val="24"/>
          <w:szCs w:val="24"/>
        </w:rPr>
        <w:t>s</w:t>
      </w:r>
      <w:r w:rsidR="00516529">
        <w:rPr>
          <w:rFonts w:ascii="Times New Roman" w:hAnsi="Times New Roman" w:cs="Times New Roman"/>
          <w:sz w:val="24"/>
          <w:szCs w:val="24"/>
        </w:rPr>
        <w:t xml:space="preserve"> </w:t>
      </w:r>
      <w:r w:rsidR="00AA7DAE">
        <w:rPr>
          <w:rFonts w:ascii="Times New Roman" w:hAnsi="Times New Roman" w:cs="Times New Roman"/>
          <w:sz w:val="24"/>
          <w:szCs w:val="24"/>
        </w:rPr>
        <w:t>the</w:t>
      </w:r>
      <w:r w:rsidR="008C64DF">
        <w:rPr>
          <w:rFonts w:ascii="Times New Roman" w:hAnsi="Times New Roman" w:cs="Times New Roman"/>
          <w:sz w:val="24"/>
          <w:szCs w:val="24"/>
        </w:rPr>
        <w:t xml:space="preserve"> TCR </w:t>
      </w:r>
      <w:r w:rsidR="00AA7DAE">
        <w:rPr>
          <w:rFonts w:ascii="Times New Roman" w:hAnsi="Times New Roman" w:cs="Times New Roman"/>
          <w:sz w:val="24"/>
          <w:szCs w:val="24"/>
        </w:rPr>
        <w:t>and resistivity of Pt thin film</w:t>
      </w:r>
      <w:r w:rsidR="008C64DF">
        <w:rPr>
          <w:rFonts w:ascii="Times New Roman" w:hAnsi="Times New Roman" w:cs="Times New Roman"/>
          <w:sz w:val="24"/>
          <w:szCs w:val="24"/>
        </w:rPr>
        <w:t xml:space="preserve"> thermistors</w:t>
      </w:r>
      <w:r w:rsidR="00516529">
        <w:rPr>
          <w:rFonts w:ascii="Times New Roman" w:hAnsi="Times New Roman" w:cs="Times New Roman"/>
          <w:sz w:val="24"/>
          <w:szCs w:val="24"/>
        </w:rPr>
        <w:t>.</w:t>
      </w:r>
    </w:p>
    <w:p w14:paraId="7303DF50" w14:textId="331BCFE1" w:rsidR="008D1F63" w:rsidRDefault="008C64DF" w:rsidP="00D709DA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ong with </w:t>
      </w:r>
      <w:r w:rsidR="003B572B">
        <w:rPr>
          <w:rFonts w:ascii="Times New Roman" w:hAnsi="Times New Roman" w:cs="Times New Roman"/>
          <w:sz w:val="24"/>
          <w:szCs w:val="24"/>
        </w:rPr>
        <w:t>controlling the</w:t>
      </w:r>
      <w:r>
        <w:rPr>
          <w:rFonts w:ascii="Times New Roman" w:hAnsi="Times New Roman" w:cs="Times New Roman"/>
          <w:sz w:val="24"/>
          <w:szCs w:val="24"/>
        </w:rPr>
        <w:t xml:space="preserve"> microstructure</w:t>
      </w:r>
      <w:r w:rsidR="003B572B">
        <w:rPr>
          <w:rFonts w:ascii="Times New Roman" w:hAnsi="Times New Roman" w:cs="Times New Roman"/>
          <w:sz w:val="24"/>
          <w:szCs w:val="24"/>
        </w:rPr>
        <w:t xml:space="preserve"> of the thermistor </w:t>
      </w:r>
      <w:r w:rsidR="000B25E8">
        <w:rPr>
          <w:rFonts w:ascii="Times New Roman" w:hAnsi="Times New Roman" w:cs="Times New Roman"/>
          <w:sz w:val="24"/>
          <w:szCs w:val="24"/>
        </w:rPr>
        <w:t>material</w:t>
      </w:r>
      <w:r w:rsidR="009A1117">
        <w:rPr>
          <w:rFonts w:ascii="Times New Roman" w:hAnsi="Times New Roman" w:cs="Times New Roman"/>
          <w:sz w:val="24"/>
          <w:szCs w:val="24"/>
        </w:rPr>
        <w:t xml:space="preserve"> through annealin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D029E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incorporation of </w:t>
      </w:r>
      <w:r w:rsidR="00710FF0">
        <w:rPr>
          <w:rFonts w:ascii="Times New Roman" w:hAnsi="Times New Roman" w:cs="Times New Roman"/>
          <w:sz w:val="24"/>
          <w:szCs w:val="24"/>
        </w:rPr>
        <w:t xml:space="preserve">a thin-film interlayer </w:t>
      </w:r>
      <w:r w:rsidR="00020BCA">
        <w:rPr>
          <w:rFonts w:ascii="Times New Roman" w:hAnsi="Times New Roman" w:cs="Times New Roman"/>
          <w:sz w:val="24"/>
          <w:szCs w:val="24"/>
        </w:rPr>
        <w:t>may</w:t>
      </w:r>
      <w:r>
        <w:rPr>
          <w:rFonts w:ascii="Times New Roman" w:hAnsi="Times New Roman" w:cs="Times New Roman"/>
          <w:sz w:val="24"/>
          <w:szCs w:val="24"/>
        </w:rPr>
        <w:t xml:space="preserve"> influenc</w:t>
      </w:r>
      <w:r w:rsidR="00020BCA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029E0">
        <w:rPr>
          <w:rFonts w:ascii="Times New Roman" w:hAnsi="Times New Roman" w:cs="Times New Roman"/>
          <w:sz w:val="24"/>
          <w:szCs w:val="24"/>
        </w:rPr>
        <w:t xml:space="preserve">the </w:t>
      </w:r>
      <w:r w:rsidR="00F06AE1">
        <w:rPr>
          <w:rFonts w:ascii="Times New Roman" w:hAnsi="Times New Roman" w:cs="Times New Roman"/>
          <w:sz w:val="24"/>
          <w:szCs w:val="24"/>
        </w:rPr>
        <w:t>properties</w:t>
      </w:r>
      <w:r>
        <w:rPr>
          <w:rFonts w:ascii="Times New Roman" w:hAnsi="Times New Roman" w:cs="Times New Roman"/>
          <w:sz w:val="24"/>
          <w:szCs w:val="24"/>
        </w:rPr>
        <w:t xml:space="preserve"> of the Pt film</w:t>
      </w:r>
      <w:r w:rsidR="009D5D3A">
        <w:rPr>
          <w:rFonts w:ascii="Times New Roman" w:hAnsi="Times New Roman" w:cs="Times New Roman"/>
          <w:sz w:val="24"/>
          <w:szCs w:val="24"/>
        </w:rPr>
        <w:t xml:space="preserve"> </w:t>
      </w:r>
      <w:r w:rsidR="009D5D3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babneh","given":"A","non-dropping-particle":"","parse-names":false,"suffix":""},{"dropping-particle":"","family":"Al-Omari","given":"A N","non-dropping-particle":"","parse-names":false,"suffix":""},{"dropping-particle":"","family":"Marschibois","given":"M","non-dropping-particle":"","parse-names":false,"suffix":""},{"dropping-particle":"","family":"Feili","given":"D","non-dropping-particle":"","parse-names":false,"suffix":""},{"dropping-particle":"","family":"Seidel","given":"H","non-dropping-particle":"","parse-names":false,"suffix":""}],"container-title":"Smart Sensors, Actuators, and MEMS VI","id":"ITEM-1","issued":{"date-parts":[["2013"]]},"page":"87631Z","publisher":"International Society for Optics and Photonics","title":"Investigations on the high temperature compatibility of various adhesion layers for platinum","type":"paper-conference","volume":"8763"},"uris":["http://www.mendeley.com/documents/?uuid=122ff11d-ff86-4646-bd62-673d71c1a90c"]}],"mendeley":{"formattedCitation":"[25]","plainTextFormattedCitation":"[25]","previouslyFormattedCitation":"[25]"},"properties":{"noteIndex":0},"schema":"https://github.com/citation-style-language/schema/raw/master/csl-citation.json"}</w:instrText>
      </w:r>
      <w:r w:rsidR="009D5D3A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25]</w:t>
      </w:r>
      <w:r w:rsidR="009D5D3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52F9A">
        <w:rPr>
          <w:rFonts w:ascii="Times New Roman" w:hAnsi="Times New Roman" w:cs="Times New Roman"/>
          <w:sz w:val="24"/>
          <w:szCs w:val="24"/>
        </w:rPr>
        <w:t>F</w:t>
      </w:r>
      <w:r w:rsidR="00F06AE1">
        <w:rPr>
          <w:rFonts w:ascii="Times New Roman" w:hAnsi="Times New Roman" w:cs="Times New Roman"/>
          <w:sz w:val="24"/>
          <w:szCs w:val="24"/>
        </w:rPr>
        <w:t>or example</w:t>
      </w:r>
      <w:r>
        <w:rPr>
          <w:rFonts w:ascii="Times New Roman" w:hAnsi="Times New Roman" w:cs="Times New Roman"/>
          <w:sz w:val="24"/>
          <w:szCs w:val="24"/>
        </w:rPr>
        <w:t>,</w:t>
      </w:r>
      <w:r w:rsidR="00852F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presence of </w:t>
      </w:r>
      <w:r w:rsidR="007A2D9B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 xml:space="preserve">interlayer plays </w:t>
      </w:r>
      <w:r w:rsidR="00BB59AE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 xml:space="preserve">important role in improving </w:t>
      </w:r>
      <w:r w:rsidR="00D029E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adhesion of the film </w:t>
      </w:r>
      <w:r w:rsidR="002A137D">
        <w:rPr>
          <w:rFonts w:ascii="Times New Roman" w:hAnsi="Times New Roman" w:cs="Times New Roman"/>
          <w:sz w:val="24"/>
          <w:szCs w:val="24"/>
        </w:rPr>
        <w:t>to</w:t>
      </w:r>
      <w:r w:rsidR="00C8751A">
        <w:rPr>
          <w:rFonts w:ascii="Times New Roman" w:hAnsi="Times New Roman" w:cs="Times New Roman"/>
          <w:sz w:val="24"/>
          <w:szCs w:val="24"/>
        </w:rPr>
        <w:t xml:space="preserve"> </w:t>
      </w:r>
      <w:r w:rsidR="00BB59AE">
        <w:rPr>
          <w:rFonts w:ascii="Times New Roman" w:hAnsi="Times New Roman" w:cs="Times New Roman"/>
          <w:sz w:val="24"/>
          <w:szCs w:val="24"/>
        </w:rPr>
        <w:t>the underlying substrate such as</w:t>
      </w:r>
      <w:r>
        <w:rPr>
          <w:rFonts w:ascii="Times New Roman" w:hAnsi="Times New Roman" w:cs="Times New Roman"/>
          <w:sz w:val="24"/>
          <w:szCs w:val="24"/>
        </w:rPr>
        <w:t xml:space="preserve"> silicon oxide (SiO</w:t>
      </w:r>
      <w:r w:rsidRPr="008C64D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>) or silicon nitride (SiN</w:t>
      </w:r>
      <w:r w:rsidRPr="008C64D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>). At high annealing temperature</w:t>
      </w:r>
      <w:r w:rsidR="00007EC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5C5D47">
        <w:rPr>
          <w:rFonts w:ascii="Times New Roman" w:hAnsi="Times New Roman" w:cs="Times New Roman"/>
          <w:sz w:val="24"/>
          <w:szCs w:val="24"/>
        </w:rPr>
        <w:t xml:space="preserve">maintaining </w:t>
      </w:r>
      <w:r>
        <w:rPr>
          <w:rFonts w:ascii="Times New Roman" w:hAnsi="Times New Roman" w:cs="Times New Roman"/>
          <w:sz w:val="24"/>
          <w:szCs w:val="24"/>
        </w:rPr>
        <w:t xml:space="preserve">film adhesion </w:t>
      </w:r>
      <w:r w:rsidR="005C5D47">
        <w:rPr>
          <w:rFonts w:ascii="Times New Roman" w:hAnsi="Times New Roman" w:cs="Times New Roman"/>
          <w:sz w:val="24"/>
          <w:szCs w:val="24"/>
        </w:rPr>
        <w:t>may be</w:t>
      </w:r>
      <w:r>
        <w:rPr>
          <w:rFonts w:ascii="Times New Roman" w:hAnsi="Times New Roman" w:cs="Times New Roman"/>
          <w:sz w:val="24"/>
          <w:szCs w:val="24"/>
        </w:rPr>
        <w:t xml:space="preserve"> challenging</w:t>
      </w:r>
      <w:r w:rsidR="009F7F9C">
        <w:rPr>
          <w:rFonts w:ascii="Times New Roman" w:hAnsi="Times New Roman" w:cs="Times New Roman"/>
          <w:sz w:val="24"/>
          <w:szCs w:val="24"/>
        </w:rPr>
        <w:t xml:space="preserve"> </w:t>
      </w:r>
      <w:r w:rsidR="006C53C5">
        <w:rPr>
          <w:rFonts w:ascii="Times New Roman" w:hAnsi="Times New Roman" w:cs="Times New Roman"/>
          <w:sz w:val="24"/>
          <w:szCs w:val="24"/>
        </w:rPr>
        <w:t>due to</w:t>
      </w:r>
      <w:r w:rsidR="001E0713">
        <w:rPr>
          <w:rFonts w:ascii="Times New Roman" w:hAnsi="Times New Roman" w:cs="Times New Roman"/>
          <w:sz w:val="24"/>
          <w:szCs w:val="24"/>
        </w:rPr>
        <w:t xml:space="preserve"> microstructural changes such as</w:t>
      </w:r>
      <w:r w:rsidR="006C53C5">
        <w:rPr>
          <w:rFonts w:ascii="Times New Roman" w:hAnsi="Times New Roman" w:cs="Times New Roman"/>
          <w:sz w:val="24"/>
          <w:szCs w:val="24"/>
        </w:rPr>
        <w:t xml:space="preserve"> </w:t>
      </w:r>
      <w:r w:rsidR="009F7F9C">
        <w:rPr>
          <w:rFonts w:ascii="Times New Roman" w:hAnsi="Times New Roman" w:cs="Times New Roman"/>
          <w:sz w:val="24"/>
          <w:szCs w:val="24"/>
        </w:rPr>
        <w:t xml:space="preserve">hillock formation, grain coarsening, hole formation, </w:t>
      </w:r>
      <w:r w:rsidR="00C877C6">
        <w:rPr>
          <w:rFonts w:ascii="Times New Roman" w:hAnsi="Times New Roman" w:cs="Times New Roman"/>
          <w:sz w:val="24"/>
          <w:szCs w:val="24"/>
        </w:rPr>
        <w:t xml:space="preserve">and </w:t>
      </w:r>
      <w:r w:rsidR="009F7F9C">
        <w:rPr>
          <w:rFonts w:ascii="Times New Roman" w:hAnsi="Times New Roman" w:cs="Times New Roman"/>
          <w:sz w:val="24"/>
          <w:szCs w:val="24"/>
        </w:rPr>
        <w:t>agglomeration</w:t>
      </w:r>
      <w:r w:rsidR="00A5060C">
        <w:rPr>
          <w:rFonts w:ascii="Times New Roman" w:hAnsi="Times New Roman" w:cs="Times New Roman"/>
          <w:sz w:val="24"/>
          <w:szCs w:val="24"/>
        </w:rPr>
        <w:t>.</w:t>
      </w:r>
      <w:r w:rsidR="00244A4A">
        <w:rPr>
          <w:rFonts w:ascii="Times New Roman" w:hAnsi="Times New Roman" w:cs="Times New Roman"/>
          <w:sz w:val="24"/>
          <w:szCs w:val="24"/>
        </w:rPr>
        <w:t xml:space="preserve"> </w:t>
      </w:r>
      <w:r w:rsidR="00C877C6">
        <w:rPr>
          <w:rFonts w:ascii="Times New Roman" w:hAnsi="Times New Roman" w:cs="Times New Roman"/>
          <w:sz w:val="24"/>
          <w:szCs w:val="24"/>
        </w:rPr>
        <w:t>In addition, s</w:t>
      </w:r>
      <w:r w:rsidR="00244A4A">
        <w:rPr>
          <w:rFonts w:ascii="Times New Roman" w:hAnsi="Times New Roman" w:cs="Times New Roman"/>
          <w:sz w:val="24"/>
          <w:szCs w:val="24"/>
        </w:rPr>
        <w:t>uch changes in</w:t>
      </w:r>
      <w:r w:rsidR="009F7F9C">
        <w:rPr>
          <w:rFonts w:ascii="Times New Roman" w:hAnsi="Times New Roman" w:cs="Times New Roman"/>
          <w:sz w:val="24"/>
          <w:szCs w:val="24"/>
        </w:rPr>
        <w:t xml:space="preserve"> </w:t>
      </w:r>
      <w:r w:rsidR="00C877C6">
        <w:rPr>
          <w:rFonts w:ascii="Times New Roman" w:hAnsi="Times New Roman" w:cs="Times New Roman"/>
          <w:sz w:val="24"/>
          <w:szCs w:val="24"/>
        </w:rPr>
        <w:t>microstructure</w:t>
      </w:r>
      <w:r w:rsidR="009F7F9C">
        <w:rPr>
          <w:rFonts w:ascii="Times New Roman" w:hAnsi="Times New Roman" w:cs="Times New Roman"/>
          <w:sz w:val="24"/>
          <w:szCs w:val="24"/>
        </w:rPr>
        <w:t xml:space="preserve"> </w:t>
      </w:r>
      <w:r w:rsidR="003D1688">
        <w:rPr>
          <w:rFonts w:ascii="Times New Roman" w:hAnsi="Times New Roman" w:cs="Times New Roman"/>
          <w:sz w:val="24"/>
          <w:szCs w:val="24"/>
        </w:rPr>
        <w:t>may result in</w:t>
      </w:r>
      <w:r w:rsidR="009F7F9C">
        <w:rPr>
          <w:rFonts w:ascii="Times New Roman" w:hAnsi="Times New Roman" w:cs="Times New Roman"/>
          <w:sz w:val="24"/>
          <w:szCs w:val="24"/>
        </w:rPr>
        <w:t xml:space="preserve"> </w:t>
      </w:r>
      <w:r w:rsidR="00451869">
        <w:rPr>
          <w:rFonts w:ascii="Times New Roman" w:hAnsi="Times New Roman" w:cs="Times New Roman"/>
          <w:sz w:val="24"/>
          <w:szCs w:val="24"/>
        </w:rPr>
        <w:t>degraded</w:t>
      </w:r>
      <w:r w:rsidR="009F7F9C">
        <w:rPr>
          <w:rFonts w:ascii="Times New Roman" w:hAnsi="Times New Roman" w:cs="Times New Roman"/>
          <w:sz w:val="24"/>
          <w:szCs w:val="24"/>
        </w:rPr>
        <w:t xml:space="preserve"> electrical </w:t>
      </w:r>
      <w:r w:rsidR="003D1688">
        <w:rPr>
          <w:rFonts w:ascii="Times New Roman" w:hAnsi="Times New Roman" w:cs="Times New Roman"/>
          <w:sz w:val="24"/>
          <w:szCs w:val="24"/>
        </w:rPr>
        <w:t>properties</w:t>
      </w:r>
      <w:r w:rsidR="005162D7">
        <w:rPr>
          <w:rFonts w:ascii="Times New Roman" w:hAnsi="Times New Roman" w:cs="Times New Roman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925-4005","author":[{"dropping-particle":"","family":"Ciftyürek","given":"Engin","non-dropping-particle":"","parse-names":false,"suffix":""},{"dropping-particle":"","family":"Sabolsky","given":"Katarzyna","non-dropping-particle":"","parse-names":false,"suffix":""},{"dropping-particle":"","family":"Sabolsky","given":"Edward M","non-dropping-particle":"","parse-names":false,"suffix":""}],"container-title":"Sensors and Actuators B: Chemical","id":"ITEM-1","issued":{"date-parts":[["2013"]]},"page":"702-714","publisher":"Elsevier","title":"Platinum thin film electrodes for high-temperature chemical sensor applications","type":"article-journal","volume":"181"},"uris":["http://www.mendeley.com/documents/?uuid=e9a244d3-ed42-4a77-8266-27792454cc26"]},{"id":"ITEM-2","itemData":{"ISSN":"0925-4005","author":[{"dropping-particle":"V","family":"Patel","given":"Sanjay","non-dropping-particle":"","parse-names":false,"suffix":""},{"dropping-particle":"","family":"DiBattista","given":"Michael","non-dropping-particle":"","parse-names":false,"suffix":""},{"dropping-particle":"","family":"Gland","given":"John L","non-dropping-particle":"","parse-names":false,"suffix":""},{"dropping-particle":"","family":"Schwank","given":"Johannes W","non-dropping-particle":"","parse-names":false,"suffix":""}],"container-title":"Sensors and Actuators B: Chemical","id":"ITEM-2","issue":"1-2","issued":{"date-parts":[["1996"]]},"page":"27-35","publisher":"Elsevier","title":"Survivability of a silicon-based microelectronic gas-detector structure for high-temperature flow applications","type":"article-journal","volume":"37"},"uris":["http://www.mendeley.com/documents/?uuid=0d49aa57-a82a-4104-8788-072923c49039"]},{"id":"ITEM-3","itemData":{"ISSN":"0169-4332","author":[{"dropping-particle":"","family":"Mardare","given":"C C","non-dropping-particle":"","parse-names":false,"suffix":""},{"dropping-particle":"","family":"Joanni","given":"E","non-dropping-particle":"","parse-names":false,"suffix":""},{"dropping-particle":"","family":"Mardare","given":"A I","non-dropping-particle":"","parse-names":false,"suffix":""},{"dropping-particle":"","family":"Fernandes","given":"J R A","non-dropping-particle":"","parse-names":false,"suffix":""},{"dropping-particle":"","family":"Sá","given":"C P M","non-dropping-particle":"De","parse-names":false,"suffix":""},{"dropping-particle":"","family":"Tavares","given":"P B","non-dropping-particle":"","parse-names":false,"suffix":""}],"container-title":"Applied surface science","id":"ITEM-3","issue":"1-4","issued":{"date-parts":[["2005"]]},"page":"113-124","publisher":"Elsevier","title":"Effects of adhesion layer (Ti or Zr) and Pt deposition temperature on the properties of PZT thin films deposited by RF magnetron sputtering","type":"article-journal","volume":"243"},"uris":["http://www.mendeley.com/documents/?uuid=821c631e-c955-41d3-b9a0-efca5201dcfd"]}],"mendeley":{"formattedCitation":"[26–28]","plainTextFormattedCitation":"[26–28]","previouslyFormattedCitation":"[26–28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26–28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9F7F9C">
        <w:rPr>
          <w:rFonts w:ascii="Times New Roman" w:hAnsi="Times New Roman" w:cs="Times New Roman"/>
          <w:sz w:val="24"/>
          <w:szCs w:val="24"/>
        </w:rPr>
        <w:t xml:space="preserve">. </w:t>
      </w:r>
      <w:r w:rsidR="00720B33">
        <w:rPr>
          <w:rFonts w:ascii="Times New Roman" w:hAnsi="Times New Roman" w:cs="Times New Roman"/>
          <w:sz w:val="24"/>
          <w:szCs w:val="24"/>
        </w:rPr>
        <w:t>With c</w:t>
      </w:r>
      <w:r w:rsidR="00204107">
        <w:rPr>
          <w:rFonts w:ascii="Times New Roman" w:hAnsi="Times New Roman" w:cs="Times New Roman"/>
          <w:sz w:val="24"/>
          <w:szCs w:val="24"/>
        </w:rPr>
        <w:t>ommonly used adhesion layers such as</w:t>
      </w:r>
      <w:r w:rsidR="00DB1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>Ta or T</w:t>
      </w:r>
      <w:r w:rsidR="00A5060C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>, there are reports o</w:t>
      </w:r>
      <w:r w:rsidR="00E800A0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diffusion of these </w:t>
      </w:r>
      <w:r w:rsidR="00E67A76">
        <w:rPr>
          <w:rFonts w:ascii="Times New Roman" w:hAnsi="Times New Roman" w:cs="Times New Roman"/>
          <w:color w:val="000000" w:themeColor="text1"/>
          <w:sz w:val="24"/>
          <w:szCs w:val="24"/>
        </w:rPr>
        <w:t>elements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67A76">
        <w:rPr>
          <w:rFonts w:ascii="Times New Roman" w:hAnsi="Times New Roman" w:cs="Times New Roman"/>
          <w:color w:val="000000" w:themeColor="text1"/>
          <w:sz w:val="24"/>
          <w:szCs w:val="24"/>
        </w:rPr>
        <w:t>into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>Pt layer, resulting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increase in resistivity and degradation </w:t>
      </w:r>
      <w:r w:rsidR="00E67A76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CR</w:t>
      </w:r>
      <w:r w:rsidR="00D82BB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40-6090","author":[{"dropping-particle":"","family":"Schmid","given":"U","non-dropping-particle":"","parse-names":false,"suffix":""},{"dropping-particle":"","family":"Seidel","given":"H","non-dropping-particle":"","parse-names":false,"suffix":""}],"container-title":"Thin Solid Films","id":"ITEM-1","issue":"6","issued":{"date-parts":[["2008"]]},"page":"898-906","publisher":"Elsevier","title":"Effect of high temperature annealing on the electrical performance of titanium/platinum thin films","type":"article-journal","volume":"516"},"uris":["http://www.mendeley.com/documents/?uuid=9275ade5-5473-4d42-8c1e-29490bd76a2d"]},{"id":"ITEM-2","itemData":{"ISSN":"0924-4247","author":[{"dropping-particle":"","family":"Courbat","given":"Jérome","non-dropping-particle":"","parse-names":false,"suffix":""},{"dropping-particle":"","family":"Briand","given":"Danick","non-dropping-particle":"","parse-names":false,"suffix":""},{"dropping-particle":"","family":"Rooij","given":"Nicolaas F","non-dropping-particle":"de","parse-names":false,"suffix":""}],"container-title":"Sensors and Actuators A: Physical","id":"ITEM-2","issue":"1","issued":{"date-parts":[["2008"]]},"page":"284-291","publisher":"Elsevier","title":"Reliability improvement of suspended platinum-based micro-heating elements","type":"article-journal","volume":"142"},"uris":["http://www.mendeley.com/documents/?uuid=3ca69ab6-5b11-4254-be92-552866c7b980"]}],"mendeley":{"formattedCitation":"[29,30]","plainTextFormattedCitation":"[29,30]","previouslyFormattedCitation":"[29,30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9,30]</w: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74FC7" w:rsidRP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71EEC" w:rsidRPr="001C3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</w:t>
      </w:r>
      <w:r w:rsidR="00F8744F" w:rsidRPr="001C3D20">
        <w:rPr>
          <w:rFonts w:ascii="Times New Roman" w:hAnsi="Times New Roman" w:cs="Times New Roman"/>
          <w:color w:val="000000" w:themeColor="text1"/>
          <w:sz w:val="24"/>
          <w:szCs w:val="24"/>
        </w:rPr>
        <w:t>diffusion</w:t>
      </w:r>
      <w:r w:rsidR="00B71EEC" w:rsidRPr="001C3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also be correlated with </w:t>
      </w:r>
      <w:r w:rsidR="00451869">
        <w:rPr>
          <w:rFonts w:ascii="Times New Roman" w:hAnsi="Times New Roman" w:cs="Times New Roman"/>
          <w:color w:val="000000" w:themeColor="text1"/>
          <w:sz w:val="24"/>
          <w:szCs w:val="24"/>
        </w:rPr>
        <w:t>reduced</w:t>
      </w:r>
      <w:r w:rsidR="00B71EEC" w:rsidRPr="001C3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hesion </w:t>
      </w:r>
      <w:r w:rsidR="00171872">
        <w:rPr>
          <w:rFonts w:ascii="Times New Roman" w:hAnsi="Times New Roman" w:cs="Times New Roman"/>
          <w:color w:val="000000" w:themeColor="text1"/>
          <w:sz w:val="24"/>
          <w:szCs w:val="24"/>
        </w:rPr>
        <w:t>at</w:t>
      </w:r>
      <w:r w:rsidR="00B71EEC" w:rsidRPr="001C3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t/Ti or Pt/Ta</w:t>
      </w:r>
      <w:r w:rsidR="00B71EEC" w:rsidRPr="00EE4CB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C3D20">
        <w:rPr>
          <w:rFonts w:ascii="Times New Roman" w:hAnsi="Times New Roman" w:cs="Times New Roman"/>
          <w:color w:val="000000" w:themeColor="text1"/>
          <w:sz w:val="24"/>
          <w:szCs w:val="24"/>
        </w:rPr>
        <w:t>interface</w:t>
      </w:r>
      <w:r w:rsid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Olowolafe et al. demonstrated </w:t>
      </w:r>
      <w:r w:rsidR="00CC74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>when</w:t>
      </w:r>
      <w:r w:rsidR="00CC74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1EEC">
        <w:rPr>
          <w:rFonts w:ascii="Times New Roman" w:hAnsi="Times New Roman" w:cs="Times New Roman"/>
          <w:color w:val="000000" w:themeColor="text1"/>
          <w:sz w:val="24"/>
          <w:szCs w:val="24"/>
        </w:rPr>
        <w:t>Pt/Ti/SiO</w:t>
      </w:r>
      <w:r w:rsidR="00B71EEC" w:rsidRPr="000C59D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B71E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lm was annealed in 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0C59D7" w:rsidRPr="000C59D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nvironment at 600</w:t>
      </w:r>
      <w:r w:rsidR="00ED7A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>°C, several components like Pt</w:t>
      </w:r>
      <w:r w:rsidR="000C59D7" w:rsidRPr="000C59D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3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>Si, PtTi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iO</w:t>
      </w:r>
      <w:r w:rsidR="000C59D7" w:rsidRPr="000C59D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0C59D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</w:t>
      </w:r>
      <w:r w:rsidR="006815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med </w:t>
      </w:r>
      <w:r w:rsidR="006815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21-8979","author":[{"dropping-particle":"","family":"Olowolafe","given":"J O","non-dropping-particle":"","parse-names":false,"suffix":""},{"dropping-particle":"","family":"Jones Jr","given":"R E","non-dropping-particle":"","parse-names":false,"suffix":""},{"dropping-particle":"","family":"Campbell","given":"Aa C","non-dropping-particle":"","parse-names":false,"suffix":""},{"dropping-particle":"","family":"Hegde","given":"R I","non-dropping-particle":"","parse-names":false,"suffix":""},{"dropping-particle":"","family":"Mogab","given":"C J","non-dropping-particle":"","parse-names":false,"suffix":""},{"dropping-particle":"","family":"Gregory","given":"R B","non-dropping-particle":"","parse-names":false,"suffix":""}],"container-title":"Journal of applied physics","id":"ITEM-1","issue":"4","issued":{"date-parts":[["1993"]]},"page":"1764-1772","publisher":"American Institute of Physics","title":"Effects of anneal ambients and Pt thickness on Pt/Ti and Pt/Ti/TiN interfacial reactions","type":"article-journal","volume":"73"},"uris":["http://www.mendeley.com/documents/?uuid=597a3dc1-a81c-4585-a2b5-661bfa259ff8"]}],"mendeley":{"formattedCitation":"[31]","plainTextFormattedCitation":"[31]","previouslyFormattedCitation":"[31]"},"properties":{"noteIndex":0},"schema":"https://github.com/citation-style-language/schema/raw/master/csl-citation.json"}</w:instrText>
      </w:r>
      <w:r w:rsidR="006815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1]</w:t>
      </w:r>
      <w:r w:rsidR="0068153F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15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0C59D7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ang et al. 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lucidated that 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annealing of Pt/Ti/SiN</w:t>
      </w:r>
      <w:r w:rsidR="00DD1446" w:rsidRPr="003657A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/Si specimen at 600</w:t>
      </w:r>
      <w:r w:rsidR="00BB59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°C for 30 min in O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mbient lack</w:t>
      </w:r>
      <w:r w:rsidR="000C2238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hesion due to </w:t>
      </w:r>
      <w:r w:rsidR="00D029E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formation of</w:t>
      </w:r>
      <w:r w:rsidR="000C223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951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brittle TiO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2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hase, depletion of</w:t>
      </w:r>
      <w:r w:rsidR="009951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 adhesion layer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9951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increase in internal stress</w:t>
      </w:r>
      <w:r w:rsid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D7D2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1347-4065","author":[{"dropping-particle":"","family":"Kang","given":"Unbyoung","non-dropping-particle":"","parse-names":false,"suffix":""},{"dropping-particle":"","family":"Lee","given":"Taegon","non-dropping-particle":"","parse-names":false,"suffix":""},{"dropping-particle":"","family":"Young-HoKim","given":"Young-HoKim","non-dropping-particle":"","parse-names":false,"suffix":""}],"container-title":"Japanese journal of applied physics","id":"ITEM-1","issue":"7R","issued":{"date-parts":[["1999"]]},"page":"4147","publisher":"IOP Publishing","title":"Pt/Ti thin film adhesion on SiN&lt;sub&gt;x&lt;/sub&gt;/Si substrates","type":"article-journal","volume":"38"},"uris":["http://www.mendeley.com/documents/?uuid=d0d36b48-5904-44f4-af9d-41f3de96e991"]}],"mendeley":{"formattedCitation":"[32]","plainTextFormattedCitation":"[32]","previouslyFormattedCitation":"[32]"},"properties":{"noteIndex":0},"schema":"https://github.com/citation-style-language/schema/raw/master/csl-citation.json"}</w:instrText>
      </w:r>
      <w:r w:rsidR="006D7D2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2]</w:t>
      </w:r>
      <w:r w:rsidR="006D7D2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D1446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1591B" w:rsidRP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was shown by Bernhardt </w:t>
      </w:r>
      <w:r w:rsidR="004B4CAD">
        <w:rPr>
          <w:rFonts w:ascii="Times New Roman" w:hAnsi="Times New Roman" w:cs="Times New Roman"/>
          <w:color w:val="000000" w:themeColor="text1"/>
          <w:sz w:val="24"/>
          <w:szCs w:val="24"/>
        </w:rPr>
        <w:t>et al.</w:t>
      </w:r>
      <w:r w:rsidR="00122D2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B4CA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Zr layer can significantly improve the adhesion of </w:t>
      </w:r>
      <w:r w:rsidR="0099511F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t film compared to</w:t>
      </w:r>
      <w:r w:rsidR="00BB59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 interlayer. However, oxidation </w:t>
      </w:r>
      <w:r w:rsidR="007B002C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2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Zr layer </w:t>
      </w:r>
      <w:r w:rsidR="007B002C">
        <w:rPr>
          <w:rFonts w:ascii="Times New Roman" w:hAnsi="Times New Roman" w:cs="Times New Roman"/>
          <w:color w:val="000000" w:themeColor="text1"/>
          <w:sz w:val="24"/>
          <w:szCs w:val="24"/>
        </w:rPr>
        <w:t>is evident when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</w:t>
      </w:r>
      <w:r w:rsidR="007B002C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700</w:t>
      </w:r>
      <w:r w:rsidR="00BB59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="007B002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B002C" w:rsidRPr="00BA774B">
        <w:rPr>
          <w:rFonts w:ascii="Times New Roman" w:hAnsi="Times New Roman" w:cs="Times New Roman"/>
          <w:color w:val="000000" w:themeColor="text1"/>
          <w:sz w:val="24"/>
          <w:szCs w:val="24"/>
        </w:rPr>
        <w:t>in ai</w:t>
      </w:r>
      <w:r w:rsidR="00FC101E" w:rsidRPr="00BA774B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4B4CA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B4CA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925-4005","author":[{"dropping-particle":"","family":"Bernhardt","given":"G","non-dropping-particle":"","parse-names":false,"suffix":""},{"dropping-particle":"","family":"Silvestre","given":"C","non-dropping-particle":"","parse-names":false,"suffix":""},{"dropping-particle":"","family":"LeCursi","given":"N","non-dropping-particle":"","parse-names":false,"suffix":""},{"dropping-particle":"","family":"Moulzolf","given":"S C","non-dropping-particle":"","parse-names":false,"suffix":""},{"dropping-particle":"","family":"Frankel","given":"D J","non-dropping-particle":"","parse-names":false,"suffix":""},{"dropping-particle":"","family":"Lad","given":"R J","non-dropping-particle":"","parse-names":false,"suffix":""}],"container-title":"Sensors and Actuators B: Chemical","id":"ITEM-1","issue":"1-2","issued":{"date-parts":[["2001"]]},"page":"368-374","publisher":"Elsevier","title":"Performance of Zr and Ti adhesion layers for bonding of platinum metallization to sapphire substrates","type":"article-journal","volume":"77"},"uris":["http://www.mendeley.com/documents/?uuid=a430145c-e0da-447e-9d22-f6dfb5d0007d"]}],"mendeley":{"formattedCitation":"[33]","plainTextFormattedCitation":"[33]","previouslyFormattedCitation":"[33]"},"properties":{"noteIndex":0},"schema":"https://github.com/citation-style-language/schema/raw/master/csl-citation.json"}</w:instrText>
      </w:r>
      <w:r w:rsidR="004B4CA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3]</w:t>
      </w:r>
      <w:r w:rsidR="004B4CA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>Concerning th</w:t>
      </w:r>
      <w:r w:rsidR="006D7D27">
        <w:rPr>
          <w:rFonts w:ascii="Times New Roman" w:hAnsi="Times New Roman" w:cs="Times New Roman"/>
          <w:color w:val="000000" w:themeColor="text1"/>
          <w:sz w:val="24"/>
          <w:szCs w:val="24"/>
        </w:rPr>
        <w:t>ese issues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D7D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5D017C">
        <w:rPr>
          <w:rFonts w:ascii="Times New Roman" w:hAnsi="Times New Roman" w:cs="Times New Roman"/>
          <w:color w:val="000000" w:themeColor="text1"/>
          <w:sz w:val="24"/>
          <w:szCs w:val="24"/>
        </w:rPr>
        <w:t>n oxidation</w:t>
      </w:r>
      <w:r w:rsidR="00D029E0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5D017C">
        <w:rPr>
          <w:rFonts w:ascii="Times New Roman" w:hAnsi="Times New Roman" w:cs="Times New Roman"/>
          <w:color w:val="000000" w:themeColor="text1"/>
          <w:sz w:val="24"/>
          <w:szCs w:val="24"/>
        </w:rPr>
        <w:t>resistant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layer </w:t>
      </w:r>
      <w:r w:rsidR="00F851D4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lac</w:t>
      </w:r>
      <w:r w:rsidR="00F851D4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</w:t>
      </w:r>
      <w:r w:rsidR="00CF3C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a, </w:t>
      </w:r>
      <w:r w:rsidR="006F4F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CF3C83">
        <w:rPr>
          <w:rFonts w:ascii="Times New Roman" w:hAnsi="Times New Roman" w:cs="Times New Roman"/>
          <w:color w:val="000000" w:themeColor="text1"/>
          <w:sz w:val="24"/>
          <w:szCs w:val="24"/>
        </w:rPr>
        <w:t>Zr t</w:t>
      </w:r>
      <w:r w:rsidR="0083002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t can </w:t>
      </w:r>
      <w:r w:rsidR="00852F9A">
        <w:rPr>
          <w:rFonts w:ascii="Times New Roman" w:hAnsi="Times New Roman" w:cs="Times New Roman"/>
          <w:color w:val="000000" w:themeColor="text1"/>
          <w:sz w:val="24"/>
          <w:szCs w:val="24"/>
        </w:rPr>
        <w:t>hinder</w:t>
      </w:r>
      <w:r w:rsidR="00CF3C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diffusion </w:t>
      </w:r>
      <w:r w:rsidR="004711EC">
        <w:rPr>
          <w:rFonts w:ascii="Times New Roman" w:hAnsi="Times New Roman" w:cs="Times New Roman"/>
          <w:color w:val="000000" w:themeColor="text1"/>
          <w:sz w:val="24"/>
          <w:szCs w:val="24"/>
        </w:rPr>
        <w:t>is needed.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</w:t>
      </w:r>
      <w:r w:rsidR="006F4F41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se, one needs to consider a material </w:t>
      </w:r>
      <w:r w:rsidR="00F029A2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withstand high thermal annealing temperature</w:t>
      </w:r>
      <w:r w:rsidR="006F4F4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&gt;</w:t>
      </w:r>
      <w:r w:rsidR="006F4F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>600</w:t>
      </w:r>
      <w:r w:rsidR="006F4F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°C) </w:t>
      </w:r>
      <w:r w:rsidR="002F4C61">
        <w:rPr>
          <w:rFonts w:ascii="Times New Roman" w:hAnsi="Times New Roman" w:cs="Times New Roman"/>
          <w:color w:val="000000" w:themeColor="text1"/>
          <w:sz w:val="24"/>
          <w:szCs w:val="24"/>
        </w:rPr>
        <w:t>for extended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me</w:t>
      </w:r>
      <w:r w:rsidR="002F4C6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different atmosphere</w:t>
      </w:r>
      <w:r w:rsidR="005D017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F1591B" w:rsidRPr="00F1591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CF3C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sidering all these </w:t>
      </w:r>
      <w:r w:rsidR="00852F9A">
        <w:rPr>
          <w:rFonts w:ascii="Times New Roman" w:hAnsi="Times New Roman" w:cs="Times New Roman"/>
          <w:color w:val="000000" w:themeColor="text1"/>
          <w:sz w:val="24"/>
          <w:szCs w:val="24"/>
        </w:rPr>
        <w:t>aspects</w:t>
      </w:r>
      <w:r w:rsidR="00F516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F3C83">
        <w:rPr>
          <w:rFonts w:ascii="Times New Roman" w:hAnsi="Times New Roman" w:cs="Times New Roman"/>
          <w:color w:val="000000" w:themeColor="text1"/>
          <w:sz w:val="24"/>
          <w:szCs w:val="24"/>
        </w:rPr>
        <w:t>the use of metal oxides ha</w:t>
      </w:r>
      <w:r w:rsidR="00C363F5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F3C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en proposed </w:t>
      </w:r>
      <w:r w:rsidR="002C73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C363F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2C73BB">
        <w:rPr>
          <w:rFonts w:ascii="Times New Roman" w:hAnsi="Times New Roman" w:cs="Times New Roman"/>
          <w:color w:val="000000" w:themeColor="text1"/>
          <w:sz w:val="24"/>
          <w:szCs w:val="24"/>
        </w:rPr>
        <w:t>substrate or interlayer</w:t>
      </w:r>
      <w:r w:rsidR="009154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D6361">
        <w:rPr>
          <w:rFonts w:ascii="Times New Roman" w:hAnsi="Times New Roman" w:cs="Times New Roman"/>
          <w:color w:val="000000" w:themeColor="text1"/>
          <w:sz w:val="24"/>
          <w:szCs w:val="24"/>
        </w:rPr>
        <w:t>A number of m</w:t>
      </w:r>
      <w:r w:rsidR="0091545D">
        <w:rPr>
          <w:rFonts w:ascii="Times New Roman" w:hAnsi="Times New Roman" w:cs="Times New Roman"/>
          <w:color w:val="000000" w:themeColor="text1"/>
          <w:sz w:val="24"/>
          <w:szCs w:val="24"/>
        </w:rPr>
        <w:t>etal oxides</w:t>
      </w:r>
      <w:r w:rsidR="00BD63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.g. AlO</w:t>
      </w:r>
      <w:r w:rsidR="00BD6361" w:rsidRPr="001B715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BD6361">
        <w:rPr>
          <w:rFonts w:ascii="Times New Roman" w:hAnsi="Times New Roman" w:cs="Times New Roman"/>
          <w:color w:val="000000" w:themeColor="text1"/>
          <w:sz w:val="24"/>
          <w:szCs w:val="24"/>
        </w:rPr>
        <w:t>, SiO</w:t>
      </w:r>
      <w:r w:rsidR="002708FB" w:rsidRPr="002708F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2708FB">
        <w:rPr>
          <w:rFonts w:ascii="Times New Roman" w:hAnsi="Times New Roman" w:cs="Times New Roman"/>
          <w:color w:val="000000" w:themeColor="text1"/>
          <w:sz w:val="24"/>
          <w:szCs w:val="24"/>
        </w:rPr>
        <w:t>, MgO</w:t>
      </w:r>
      <w:r w:rsidR="00BD6361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C648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21A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ve </w:t>
      </w:r>
      <w:r w:rsidR="008F7F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 </w:t>
      </w:r>
      <w:r w:rsidR="00A659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sociation temperatures </w:t>
      </w:r>
      <w:r w:rsidR="00A21ACF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6593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ypically </w:t>
      </w:r>
      <w:r w:rsidR="003D2D0E">
        <w:rPr>
          <w:rFonts w:ascii="Times New Roman" w:hAnsi="Times New Roman" w:cs="Times New Roman"/>
          <w:color w:val="000000" w:themeColor="text1"/>
          <w:sz w:val="24"/>
          <w:szCs w:val="24"/>
        </w:rPr>
        <w:t>&gt; 1000 °C)</w:t>
      </w:r>
      <w:r w:rsidR="00641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re commonly used as diffusion barriers</w:t>
      </w:r>
      <w:r w:rsidR="004B2BE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754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DOI":"10.1016/B978-044452787-5.00012-3","author":[{"dropping-particle":"","family":"Gleeson","given":"B","non-dropping-particle":"","parse-names":false,"suffix":""}],"container-title":"Richardson J A et al. (eds.) Shreir's corrosion","id":"ITEM-1","issued":{"date-parts":[["2010"]]},"page":"180-194","publisher":"Elsevier Oxford","title":"Thermodynamics and Theory of External and Internal Oxidation of Alloys","type":"article-journal","volume":"1"},"uris":["http://www.mendeley.com/documents/?uuid=c171de45-abbe-4034-b310-ca7b865d04e3"]}],"mendeley":{"formattedCitation":"[34]","plainTextFormattedCitation":"[34]","previouslyFormattedCitation":"[34]"},"properties":{"noteIndex":0},"schema":"https://github.com/citation-style-language/schema/raw/master/csl-citation.json"}</w:instrText>
      </w:r>
      <w:r w:rsidR="0093754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4]</w:t>
      </w:r>
      <w:r w:rsidR="0093754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2070-206X","author":[{"dropping-particle":"V","family":"Kiryukhantsev-Korneev","given":"Ph","non-dropping-particle":"","parse-names":false,"suffix":""},{"dropping-particle":"","family":"Kuptsov","given":"K A","non-dropping-particle":"","parse-names":false,"suffix":""},{"dropping-particle":"","family":"Tabachkova","given":"N Yu","non-dropping-particle":"","parse-names":false,"suffix":""},{"dropping-particle":"V","family":"Andreev","given":"N","non-dropping-particle":"","parse-names":false,"suffix":""},{"dropping-particle":"","family":"Sagalova","given":"T B","non-dropping-particle":"","parse-names":false,"suffix":""},{"dropping-particle":"","family":"Golizadeh","given":"M","non-dropping-particle":"","parse-names":false,"suffix":""},{"dropping-particle":"V","family":"Bondarev","given":"A","non-dropping-particle":"","parse-names":false,"suffix":""}],"container-title":"Protection of Metals and Physical Chemistry of Surfaces","id":"ITEM-1","issue":"5","issued":{"date-parts":[["2021"]]},"page":"1008-1024","publisher":"Springer","title":"Studying the Diffusion-barrier Properties, Thermal Stability and Oxidation Resistance of TiAlSiCN, TiAlSiCN/AlO&lt;sub&gt;x&lt;/sub&gt;, and TiAlSiCN/SiBCN Coatings","type":"article-journal","volume":"57"},"uris":["http://www.mendeley.com/documents/?uuid=b59d7f9c-325f-4bc7-9fd0-0597bef53ba2"]},{"id":"ITEM-2","itemData":{"ISSN":"0254-0584","author":[{"dropping-particle":"","family":"Xu","given":"Shenghang","non-dropping-particle":"","parse-names":false,"suffix":""},{"dropping-particle":"","family":"Lu","given":"Tingting","non-dropping-particle":"","parse-names":false,"suffix":""},{"dropping-particle":"","family":"Shen","given":"Kaijie","non-dropping-particle":"","parse-names":false,"suffix":""},{"dropping-particle":"","family":"Lan","given":"Junjie","non-dropping-particle":"","parse-names":false,"suffix":""},{"dropping-particle":"","family":"Hu","given":"Bin","non-dropping-particle":"","parse-names":false,"suffix":""},{"dropping-particle":"","family":"Zhang","given":"Huibin","non-dropping-particle":"","parse-names":false,"suffix":""},{"dropping-particle":"","family":"Tang","given":"Yiping","non-dropping-particle":"","parse-names":false,"suffix":""},{"dropping-particle":"","family":"Cao","given":"Huazhen","non-dropping-particle":"","parse-names":false,"suffix":""},{"dropping-particle":"","family":"Zheng","given":"Guoqu","non-dropping-particle":"","parse-names":false,"suffix":""}],"container-title":"Materials Chemistry and Physics","id":"ITEM-2","issued":{"date-parts":[["2022"]]},"page":"125306","publisher":"Elsevier","title":"High temperature oxidation resistance of Ti-5553 alloy with electro-deposited SiO&lt;sub&gt;2&lt;/sub&gt; coating","type":"article-journal","volume":"275"},"uris":["http://www.mendeley.com/documents/?uuid=9085905e-0fc3-488d-964f-ce4e0c2a81a7"]}],"mendeley":{"formattedCitation":"[35,36]","plainTextFormattedCitation":"[35,36]","previouslyFormattedCitation":"[35,36]"},"properties":{"noteIndex":0},"schema":"https://github.com/citation-style-language/schema/raw/master/csl-citation.json"}</w:instrText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5,36]</w:t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B715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E6557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280C12">
        <w:rPr>
          <w:rFonts w:ascii="Times New Roman" w:hAnsi="Times New Roman" w:cs="Times New Roman"/>
          <w:color w:val="000000" w:themeColor="text1"/>
          <w:sz w:val="24"/>
          <w:szCs w:val="24"/>
        </w:rPr>
        <w:t>luminum</w:t>
      </w:r>
      <w:r w:rsidR="00623C6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xide (AlO</w:t>
      </w:r>
      <w:r w:rsidR="00623C64" w:rsidRPr="00623C64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623C64">
        <w:rPr>
          <w:rFonts w:ascii="Times New Roman" w:hAnsi="Times New Roman" w:cs="Times New Roman"/>
          <w:color w:val="000000" w:themeColor="text1"/>
          <w:sz w:val="24"/>
          <w:szCs w:val="24"/>
        </w:rPr>
        <w:t>) is a promising material due to its chemical stability a</w:t>
      </w:r>
      <w:r w:rsidR="00F05887">
        <w:rPr>
          <w:rFonts w:ascii="Times New Roman" w:hAnsi="Times New Roman" w:cs="Times New Roman"/>
          <w:color w:val="000000" w:themeColor="text1"/>
          <w:sz w:val="24"/>
          <w:szCs w:val="24"/>
        </w:rPr>
        <w:t>nd</w:t>
      </w:r>
      <w:r w:rsidR="00623C6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w diffusion coefficient</w:t>
      </w:r>
      <w:r w:rsidR="00EC6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5887">
        <w:rPr>
          <w:rFonts w:ascii="Times New Roman" w:hAnsi="Times New Roman" w:cs="Times New Roman"/>
          <w:color w:val="000000" w:themeColor="text1"/>
          <w:sz w:val="24"/>
          <w:szCs w:val="24"/>
        </w:rPr>
        <w:t>at elevated temperatures</w:t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2159-2535","author":[{"dropping-particle":"","family":"Guarnieri","given":"Vittorio","non-dropping-particle":"","parse-names":false,"suffix":""},{"dropping-particle":"","family":"Biazi","given":"Leonardo","non-dropping-particle":"","parse-names":false,"suffix":""},{"dropping-particle":"","family":"Marchiori","given":"Roberto","non-dropping-particle":"","parse-names":false,"suffix":""},{"dropping-particle":"","family":"Lago","given":"Alexandre","non-dropping-particle":"","parse-names":false,"suffix":""}],"container-title":"Biomatter","id":"ITEM-1","issue":"1","issued":{"date-parts":[["2014"]]},"page":"e28822","publisher":"Taylor &amp; Francis","title":"Platinum metallization for MEMS application: Focus on coating adhesion for biomedical applications","type":"article-journal","volume":"4"},"uris":["http://www.mendeley.com/documents/?uuid=b32e49f9-3b4b-4417-b4c4-b2d6fde2b448"]},{"id":"ITEM-2","itemData":{"ISSN":"0924-4247","author":[{"dropping-particle":"","family":"Kalinin","given":"I A","non-dropping-particle":"","parse-names":false,"suffix":""},{"dropping-particle":"V","family":"Roslyakov","given":"I","non-dropping-particle":"","parse-names":false,"suffix":""},{"dropping-particle":"","family":"Tsymbarenko","given":"D M","non-dropping-particle":"","parse-names":false,"suffix":""},{"dropping-particle":"","family":"Bograchev","given":"D A","non-dropping-particle":"","parse-names":false,"suffix":""},{"dropping-particle":"V","family":"Krivetskiy","given":"V","non-dropping-particle":"","parse-names":false,"suffix":""},{"dropping-particle":"","family":"Napolskii","given":"K S","non-dropping-particle":"","parse-names":false,"suffix":""}],"container-title":"Sensors and Actuators A: Physical","id":"ITEM-2","issued":{"date-parts":[["2021"]]},"page":"112457","publisher":"Elsevier","title":"Microhotplates based on Pt and Pt-Rh films: The impact of composition, structure, and thermal treatment on functional properties","type":"article-journal","volume":"317"},"uris":["http://www.mendeley.com/documents/?uuid=5da88758-1cbe-42c2-a13c-ac4949a9f8a5"]},{"id":"ITEM-3","itemData":{"ISBN":"1424425808","author":[{"dropping-particle":"","family":"Fricke","given":"Soeren","non-dropping-particle":"","parse-names":false,"suffix":""},{"dropping-particle":"","family":"Friedberger","given":"Alois","non-dropping-particle":"","parse-names":false,"suffix":""},{"dropping-particle":"","family":"Mueller","given":"Gerhard","non-dropping-particle":"","parse-names":false,"suffix":""},{"dropping-particle":"","family":"Seidel","given":"Helmut","non-dropping-particle":"","parse-names":false,"suffix":""},{"dropping-particle":"","family":"Schmid","given":"Ulrich","non-dropping-particle":"","parse-names":false,"suffix":""}],"container-title":"SENSORS, 2008 IEEE","id":"ITEM-3","issued":{"date-parts":[["2008"]]},"page":"1532-1535","publisher":"IEEE","title":"Strain gauge factor and TCR of sputter deposited Pt thin films up to 850 C","type":"paper-conference"},"uris":["http://www.mendeley.com/documents/?uuid=ca50db26-4a0b-4c6d-9c8e-99582a6fcfba"]}],"mendeley":{"formattedCitation":"[37–39]","plainTextFormattedCitation":"[37–39]","previouslyFormattedCitation":"[37–39]"},"properties":{"noteIndex":0},"schema":"https://github.com/citation-style-language/schema/raw/master/csl-citation.json"}</w:instrText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7–39]</w:t>
      </w:r>
      <w:r w:rsidR="005061F7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23C6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609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609B8" w:rsidRPr="009609B8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AlO</w:t>
      </w:r>
      <w:r w:rsidR="009609B8" w:rsidRPr="009609B8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9609B8" w:rsidRPr="009609B8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can act as a diffusion barrier to protect </w:t>
      </w:r>
      <w:r w:rsidR="00D029E0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609B8" w:rsidRPr="009609B8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Pt layer from undesired interdiffusion at the interface between Pt and SiN</w:t>
      </w:r>
      <w:r w:rsidR="009609B8" w:rsidRPr="009609B8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9609B8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.</w:t>
      </w:r>
    </w:p>
    <w:p w14:paraId="7C510FA1" w14:textId="0F7ED843" w:rsidR="00D47933" w:rsidRDefault="00D709DA" w:rsidP="00D709D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81076">
        <w:rPr>
          <w:rFonts w:ascii="Times New Roman" w:hAnsi="Times New Roman" w:cs="Times New Roman"/>
          <w:sz w:val="24"/>
          <w:szCs w:val="24"/>
        </w:rPr>
        <w:t>The pro</w:t>
      </w:r>
      <w:r w:rsidR="00044E00">
        <w:rPr>
          <w:rFonts w:ascii="Times New Roman" w:hAnsi="Times New Roman" w:cs="Times New Roman"/>
          <w:sz w:val="24"/>
          <w:szCs w:val="24"/>
        </w:rPr>
        <w:t>perties</w:t>
      </w:r>
      <w:r w:rsidR="00A81076">
        <w:rPr>
          <w:rFonts w:ascii="Times New Roman" w:hAnsi="Times New Roman" w:cs="Times New Roman"/>
          <w:sz w:val="24"/>
          <w:szCs w:val="24"/>
        </w:rPr>
        <w:t xml:space="preserve"> of</w:t>
      </w:r>
      <w:r w:rsidR="00044E00">
        <w:rPr>
          <w:rFonts w:ascii="Times New Roman" w:hAnsi="Times New Roman" w:cs="Times New Roman"/>
          <w:sz w:val="24"/>
          <w:szCs w:val="24"/>
        </w:rPr>
        <w:t xml:space="preserve"> a</w:t>
      </w:r>
      <w:r w:rsidR="00A81076">
        <w:rPr>
          <w:rFonts w:ascii="Times New Roman" w:hAnsi="Times New Roman" w:cs="Times New Roman"/>
          <w:sz w:val="24"/>
          <w:szCs w:val="24"/>
        </w:rPr>
        <w:t xml:space="preserve"> </w:t>
      </w:r>
      <w:r w:rsidR="00506335">
        <w:rPr>
          <w:rFonts w:ascii="Times New Roman" w:hAnsi="Times New Roman" w:cs="Times New Roman"/>
          <w:sz w:val="24"/>
          <w:szCs w:val="24"/>
        </w:rPr>
        <w:t xml:space="preserve">sputtered </w:t>
      </w:r>
      <w:r w:rsidR="00A81076">
        <w:rPr>
          <w:rFonts w:ascii="Times New Roman" w:hAnsi="Times New Roman" w:cs="Times New Roman"/>
          <w:sz w:val="24"/>
          <w:szCs w:val="24"/>
        </w:rPr>
        <w:t xml:space="preserve">interlayer </w:t>
      </w:r>
      <w:r w:rsidR="00FA5A84">
        <w:rPr>
          <w:rFonts w:ascii="Times New Roman" w:hAnsi="Times New Roman" w:cs="Times New Roman"/>
          <w:sz w:val="24"/>
          <w:szCs w:val="24"/>
        </w:rPr>
        <w:t xml:space="preserve">can be </w:t>
      </w:r>
      <w:r w:rsidR="001B1F29">
        <w:rPr>
          <w:rFonts w:ascii="Times New Roman" w:hAnsi="Times New Roman" w:cs="Times New Roman"/>
          <w:sz w:val="24"/>
          <w:szCs w:val="24"/>
        </w:rPr>
        <w:t>altere</w:t>
      </w:r>
      <w:r w:rsidR="00FA5A84">
        <w:rPr>
          <w:rFonts w:ascii="Times New Roman" w:hAnsi="Times New Roman" w:cs="Times New Roman"/>
          <w:sz w:val="24"/>
          <w:szCs w:val="24"/>
        </w:rPr>
        <w:t xml:space="preserve">d simply by </w:t>
      </w:r>
      <w:r w:rsidR="00D029E0">
        <w:rPr>
          <w:rFonts w:ascii="Times New Roman" w:hAnsi="Times New Roman" w:cs="Times New Roman"/>
          <w:sz w:val="24"/>
          <w:szCs w:val="24"/>
        </w:rPr>
        <w:t xml:space="preserve">the </w:t>
      </w:r>
      <w:r w:rsidR="00FA5A84">
        <w:rPr>
          <w:rFonts w:ascii="Times New Roman" w:hAnsi="Times New Roman" w:cs="Times New Roman"/>
          <w:sz w:val="24"/>
          <w:szCs w:val="24"/>
        </w:rPr>
        <w:t xml:space="preserve">choice of the </w:t>
      </w:r>
      <w:r w:rsidR="00E73E19">
        <w:rPr>
          <w:rFonts w:ascii="Times New Roman" w:hAnsi="Times New Roman" w:cs="Times New Roman"/>
          <w:sz w:val="24"/>
          <w:szCs w:val="24"/>
        </w:rPr>
        <w:t>method used.</w:t>
      </w:r>
      <w:r w:rsidR="00A81076">
        <w:rPr>
          <w:rFonts w:ascii="Times New Roman" w:hAnsi="Times New Roman" w:cs="Times New Roman"/>
          <w:sz w:val="24"/>
          <w:szCs w:val="24"/>
        </w:rPr>
        <w:t xml:space="preserve"> </w:t>
      </w:r>
      <w:r w:rsidR="00E73E19">
        <w:rPr>
          <w:rFonts w:ascii="Times New Roman" w:hAnsi="Times New Roman" w:cs="Times New Roman"/>
          <w:sz w:val="24"/>
          <w:szCs w:val="24"/>
        </w:rPr>
        <w:t>D</w:t>
      </w:r>
      <w:r w:rsidR="0086433F">
        <w:rPr>
          <w:rFonts w:ascii="Times New Roman" w:hAnsi="Times New Roman" w:cs="Times New Roman"/>
          <w:sz w:val="24"/>
          <w:szCs w:val="24"/>
        </w:rPr>
        <w:t xml:space="preserve">irect </w:t>
      </w:r>
      <w:r w:rsidR="00DA6BAD">
        <w:rPr>
          <w:rFonts w:ascii="Times New Roman" w:hAnsi="Times New Roman" w:cs="Times New Roman"/>
          <w:sz w:val="24"/>
          <w:szCs w:val="24"/>
        </w:rPr>
        <w:t>c</w:t>
      </w:r>
      <w:r w:rsidR="0086433F">
        <w:rPr>
          <w:rFonts w:ascii="Times New Roman" w:hAnsi="Times New Roman" w:cs="Times New Roman"/>
          <w:sz w:val="24"/>
          <w:szCs w:val="24"/>
        </w:rPr>
        <w:t>urrent (DC)</w:t>
      </w:r>
      <w:r w:rsidR="00A81076">
        <w:rPr>
          <w:rFonts w:ascii="Times New Roman" w:hAnsi="Times New Roman" w:cs="Times New Roman"/>
          <w:sz w:val="24"/>
          <w:szCs w:val="24"/>
        </w:rPr>
        <w:t>,</w:t>
      </w:r>
      <w:r w:rsidR="0086433F">
        <w:rPr>
          <w:rFonts w:ascii="Times New Roman" w:hAnsi="Times New Roman" w:cs="Times New Roman"/>
          <w:sz w:val="24"/>
          <w:szCs w:val="24"/>
        </w:rPr>
        <w:t xml:space="preserve"> </w:t>
      </w:r>
      <w:r w:rsidR="00DA6BAD">
        <w:rPr>
          <w:rFonts w:ascii="Times New Roman" w:hAnsi="Times New Roman" w:cs="Times New Roman"/>
          <w:sz w:val="24"/>
          <w:szCs w:val="24"/>
        </w:rPr>
        <w:t>r</w:t>
      </w:r>
      <w:r w:rsidR="0086433F">
        <w:rPr>
          <w:rFonts w:ascii="Times New Roman" w:hAnsi="Times New Roman" w:cs="Times New Roman"/>
          <w:sz w:val="24"/>
          <w:szCs w:val="24"/>
        </w:rPr>
        <w:t xml:space="preserve">adio </w:t>
      </w:r>
      <w:r w:rsidR="00DA6BAD">
        <w:rPr>
          <w:rFonts w:ascii="Times New Roman" w:hAnsi="Times New Roman" w:cs="Times New Roman"/>
          <w:sz w:val="24"/>
          <w:szCs w:val="24"/>
        </w:rPr>
        <w:t>f</w:t>
      </w:r>
      <w:r w:rsidR="0086433F">
        <w:rPr>
          <w:rFonts w:ascii="Times New Roman" w:hAnsi="Times New Roman" w:cs="Times New Roman"/>
          <w:sz w:val="24"/>
          <w:szCs w:val="24"/>
        </w:rPr>
        <w:t>requency (</w:t>
      </w:r>
      <w:r w:rsidR="00A81076">
        <w:rPr>
          <w:rFonts w:ascii="Times New Roman" w:hAnsi="Times New Roman" w:cs="Times New Roman"/>
          <w:sz w:val="24"/>
          <w:szCs w:val="24"/>
        </w:rPr>
        <w:t>RF</w:t>
      </w:r>
      <w:r w:rsidR="0086433F">
        <w:rPr>
          <w:rFonts w:ascii="Times New Roman" w:hAnsi="Times New Roman" w:cs="Times New Roman"/>
          <w:sz w:val="24"/>
          <w:szCs w:val="24"/>
        </w:rPr>
        <w:t>)</w:t>
      </w:r>
      <w:r w:rsidR="00A81076">
        <w:rPr>
          <w:rFonts w:ascii="Times New Roman" w:hAnsi="Times New Roman" w:cs="Times New Roman"/>
          <w:sz w:val="24"/>
          <w:szCs w:val="24"/>
        </w:rPr>
        <w:t xml:space="preserve">, </w:t>
      </w:r>
      <w:r w:rsidR="00E8510A">
        <w:rPr>
          <w:rFonts w:ascii="Times New Roman" w:hAnsi="Times New Roman" w:cs="Times New Roman"/>
          <w:sz w:val="24"/>
          <w:szCs w:val="24"/>
        </w:rPr>
        <w:t xml:space="preserve">or </w:t>
      </w:r>
      <w:r w:rsidR="00DA6BAD">
        <w:rPr>
          <w:rFonts w:ascii="Times New Roman" w:hAnsi="Times New Roman" w:cs="Times New Roman"/>
          <w:sz w:val="24"/>
          <w:szCs w:val="24"/>
        </w:rPr>
        <w:t>h</w:t>
      </w:r>
      <w:r w:rsidR="00D06C6A">
        <w:rPr>
          <w:rFonts w:ascii="Times New Roman" w:hAnsi="Times New Roman" w:cs="Times New Roman"/>
          <w:sz w:val="24"/>
          <w:szCs w:val="24"/>
        </w:rPr>
        <w:t xml:space="preserve">igh </w:t>
      </w:r>
      <w:r w:rsidR="00DA6BAD">
        <w:rPr>
          <w:rFonts w:ascii="Times New Roman" w:hAnsi="Times New Roman" w:cs="Times New Roman"/>
          <w:sz w:val="24"/>
          <w:szCs w:val="24"/>
        </w:rPr>
        <w:t>p</w:t>
      </w:r>
      <w:r w:rsidR="00D06C6A">
        <w:rPr>
          <w:rFonts w:ascii="Times New Roman" w:hAnsi="Times New Roman" w:cs="Times New Roman"/>
          <w:sz w:val="24"/>
          <w:szCs w:val="24"/>
        </w:rPr>
        <w:t xml:space="preserve">ower </w:t>
      </w:r>
      <w:r w:rsidR="00DA6BAD">
        <w:rPr>
          <w:rFonts w:ascii="Times New Roman" w:hAnsi="Times New Roman" w:cs="Times New Roman"/>
          <w:sz w:val="24"/>
          <w:szCs w:val="24"/>
        </w:rPr>
        <w:t>i</w:t>
      </w:r>
      <w:r w:rsidR="00D06C6A">
        <w:rPr>
          <w:rFonts w:ascii="Times New Roman" w:hAnsi="Times New Roman" w:cs="Times New Roman"/>
          <w:sz w:val="24"/>
          <w:szCs w:val="24"/>
        </w:rPr>
        <w:t xml:space="preserve">mpulse </w:t>
      </w:r>
      <w:r w:rsidR="00DA6BAD">
        <w:rPr>
          <w:rFonts w:ascii="Times New Roman" w:hAnsi="Times New Roman" w:cs="Times New Roman"/>
          <w:sz w:val="24"/>
          <w:szCs w:val="24"/>
        </w:rPr>
        <w:t>m</w:t>
      </w:r>
      <w:r w:rsidR="00D06C6A">
        <w:rPr>
          <w:rFonts w:ascii="Times New Roman" w:hAnsi="Times New Roman" w:cs="Times New Roman"/>
          <w:sz w:val="24"/>
          <w:szCs w:val="24"/>
        </w:rPr>
        <w:t xml:space="preserve">agnetron </w:t>
      </w:r>
      <w:r w:rsidR="00DA6BAD">
        <w:rPr>
          <w:rFonts w:ascii="Times New Roman" w:hAnsi="Times New Roman" w:cs="Times New Roman"/>
          <w:sz w:val="24"/>
          <w:szCs w:val="24"/>
        </w:rPr>
        <w:t>s</w:t>
      </w:r>
      <w:r w:rsidR="00D06C6A">
        <w:rPr>
          <w:rFonts w:ascii="Times New Roman" w:hAnsi="Times New Roman" w:cs="Times New Roman"/>
          <w:sz w:val="24"/>
          <w:szCs w:val="24"/>
        </w:rPr>
        <w:t>puttering (</w:t>
      </w:r>
      <w:r w:rsidR="00A81076">
        <w:rPr>
          <w:rFonts w:ascii="Times New Roman" w:hAnsi="Times New Roman" w:cs="Times New Roman"/>
          <w:sz w:val="24"/>
          <w:szCs w:val="24"/>
        </w:rPr>
        <w:t>H</w:t>
      </w:r>
      <w:r w:rsidR="00D06C6A">
        <w:rPr>
          <w:rFonts w:ascii="Times New Roman" w:hAnsi="Times New Roman" w:cs="Times New Roman"/>
          <w:sz w:val="24"/>
          <w:szCs w:val="24"/>
        </w:rPr>
        <w:t>i</w:t>
      </w:r>
      <w:r w:rsidR="00A81076">
        <w:rPr>
          <w:rFonts w:ascii="Times New Roman" w:hAnsi="Times New Roman" w:cs="Times New Roman"/>
          <w:sz w:val="24"/>
          <w:szCs w:val="24"/>
        </w:rPr>
        <w:t>PIMS</w:t>
      </w:r>
      <w:r w:rsidR="00D06C6A">
        <w:rPr>
          <w:rFonts w:ascii="Times New Roman" w:hAnsi="Times New Roman" w:cs="Times New Roman"/>
          <w:sz w:val="24"/>
          <w:szCs w:val="24"/>
        </w:rPr>
        <w:t>)</w:t>
      </w:r>
      <w:r w:rsidR="00A81076">
        <w:rPr>
          <w:rFonts w:ascii="Times New Roman" w:hAnsi="Times New Roman" w:cs="Times New Roman"/>
          <w:sz w:val="24"/>
          <w:szCs w:val="24"/>
        </w:rPr>
        <w:t xml:space="preserve"> </w:t>
      </w:r>
      <w:r w:rsidR="00E73E19">
        <w:rPr>
          <w:rFonts w:ascii="Times New Roman" w:hAnsi="Times New Roman" w:cs="Times New Roman"/>
          <w:sz w:val="24"/>
          <w:szCs w:val="24"/>
        </w:rPr>
        <w:t>have</w:t>
      </w:r>
      <w:r w:rsidR="00E1181A">
        <w:rPr>
          <w:rFonts w:ascii="Times New Roman" w:hAnsi="Times New Roman" w:cs="Times New Roman"/>
          <w:sz w:val="24"/>
          <w:szCs w:val="24"/>
        </w:rPr>
        <w:t xml:space="preserve"> each</w:t>
      </w:r>
      <w:r w:rsidR="00E73E19">
        <w:rPr>
          <w:rFonts w:ascii="Times New Roman" w:hAnsi="Times New Roman" w:cs="Times New Roman"/>
          <w:sz w:val="24"/>
          <w:szCs w:val="24"/>
        </w:rPr>
        <w:t xml:space="preserve"> been shown to</w:t>
      </w:r>
      <w:r w:rsidR="002872F6">
        <w:rPr>
          <w:rFonts w:ascii="Times New Roman" w:hAnsi="Times New Roman" w:cs="Times New Roman"/>
          <w:sz w:val="24"/>
          <w:szCs w:val="24"/>
        </w:rPr>
        <w:t xml:space="preserve"> exhibit</w:t>
      </w:r>
      <w:r w:rsidR="001B1F29">
        <w:rPr>
          <w:rFonts w:ascii="Times New Roman" w:hAnsi="Times New Roman" w:cs="Times New Roman"/>
          <w:sz w:val="24"/>
          <w:szCs w:val="24"/>
        </w:rPr>
        <w:t xml:space="preserve"> </w:t>
      </w:r>
      <w:r w:rsidR="00E1181A">
        <w:rPr>
          <w:rFonts w:ascii="Times New Roman" w:hAnsi="Times New Roman" w:cs="Times New Roman"/>
          <w:sz w:val="24"/>
          <w:szCs w:val="24"/>
        </w:rPr>
        <w:t>significant differences in the deposited</w:t>
      </w:r>
      <w:r w:rsidR="00A81076">
        <w:rPr>
          <w:rFonts w:ascii="Times New Roman" w:hAnsi="Times New Roman" w:cs="Times New Roman"/>
          <w:sz w:val="24"/>
          <w:szCs w:val="24"/>
        </w:rPr>
        <w:t xml:space="preserve"> </w:t>
      </w:r>
      <w:r w:rsidR="00E1181A">
        <w:rPr>
          <w:rFonts w:ascii="Times New Roman" w:hAnsi="Times New Roman" w:cs="Times New Roman"/>
          <w:sz w:val="24"/>
          <w:szCs w:val="24"/>
        </w:rPr>
        <w:t>m</w:t>
      </w:r>
      <w:r w:rsidR="00A81076">
        <w:rPr>
          <w:rFonts w:ascii="Times New Roman" w:hAnsi="Times New Roman" w:cs="Times New Roman"/>
          <w:sz w:val="24"/>
          <w:szCs w:val="24"/>
        </w:rPr>
        <w:t>icrostructure of</w:t>
      </w:r>
      <w:r w:rsidR="00E8510A">
        <w:rPr>
          <w:rFonts w:ascii="Times New Roman" w:hAnsi="Times New Roman" w:cs="Times New Roman"/>
          <w:sz w:val="24"/>
          <w:szCs w:val="24"/>
        </w:rPr>
        <w:t xml:space="preserve"> </w:t>
      </w:r>
      <w:r w:rsidR="00B64CE8">
        <w:rPr>
          <w:rFonts w:ascii="Times New Roman" w:hAnsi="Times New Roman" w:cs="Times New Roman"/>
          <w:sz w:val="24"/>
          <w:szCs w:val="24"/>
        </w:rPr>
        <w:t xml:space="preserve">any </w:t>
      </w:r>
      <w:r w:rsidR="00A81076">
        <w:rPr>
          <w:rFonts w:ascii="Times New Roman" w:hAnsi="Times New Roman" w:cs="Times New Roman"/>
          <w:sz w:val="24"/>
          <w:szCs w:val="24"/>
        </w:rPr>
        <w:t>film</w:t>
      </w:r>
      <w:r w:rsidR="007B404C">
        <w:rPr>
          <w:rFonts w:ascii="Times New Roman" w:hAnsi="Times New Roman" w:cs="Times New Roman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169-4332","author":[{"dropping-particle":"","family":"Dong","given":"Xiang","non-dropping-particle":"","parse-names":false,"suffix":""},{"dropping-particle":"","family":"Su","given":"Yuanjie","non-dropping-particle":"","parse-names":false,"suffix":""},{"dropping-particle":"","family":"Wu","given":"Zhiming","non-dropping-particle":"","parse-names":false,"suffix":""},{"dropping-particle":"","family":"Xu","given":"Xiangdong","non-dropping-particle":"","parse-names":false,"suffix":""},{"dropping-particle":"","family":"Xiang","given":"Zihao","non-dropping-particle":"","parse-names":false,"suffix":""},{"dropping-particle":"","family":"Shi","given":"Yuanlin","non-dropping-particle":"","parse-names":false,"suffix":""},{"dropping-particle":"","family":"Chen","given":"Wenyu","non-dropping-particle":"","parse-names":false,"suffix":""},{"dropping-particle":"","family":"Dai","given":"Jinhong","non-dropping-particle":"","parse-names":false,"suffix":""},{"dropping-particle":"","family":"Huang","given":"Zhangying","non-dropping-particle":"","parse-names":false,"suffix":""},{"dropping-particle":"","family":"Wang","given":"Tao","non-dropping-particle":"","parse-names":false,"suffix":""}],"container-title":"Applied Surface Science","id":"ITEM-1","issued":{"date-parts":[["2021"]]},"page":"150138","publisher":"Elsevier","title":"Reactive pulsed DC magnetron sputtering deposition of vanadium oxide thin films: Role of pulse frequency on the film growth and properties","type":"article-journal","volume":"562"},"uris":["http://www.mendeley.com/documents/?uuid=8e40a4a0-f746-4146-bba4-b7ccf96297b7"]},{"id":"ITEM-2","itemData":{"ISSN":"1347-4065","author":[{"dropping-particle":"","family":"Yoshitake","given":"Masaaki","non-dropping-particle":"","parse-names":false,"suffix":""},{"dropping-particle":"","family":"Yotsuya","given":"Tsutom Yotsuya Tsutom","non-dropping-particle":"","parse-names":false,"suffix":""},{"dropping-particle":"","family":"Ogawa","given":"Soichi Ogawa Soichi","non-dropping-particle":"","parse-names":false,"suffix":""}],"container-title":"Japanese journal of applied physics","id":"ITEM-2","issue":"12R","issued":{"date-parts":[["1992"]]},"page":"4002","publisher":"IOP Publishing","title":"Effects of nitrogen pressure and RF power on the properties of reactive magnetron sputtered Zr-N films and an application to a thermistor","type":"article-journal","volume":"31"},"uris":["http://www.mendeley.com/documents/?uuid=1022584a-87b4-4f52-99dc-c9e8bb4ef6d9"]},{"id":"ITEM-3","itemData":{"ISSN":"0040-6090","author":[{"dropping-particle":"","family":"Sultan","given":"M T","non-dropping-particle":"","parse-names":false,"suffix":""},{"dropping-particle":"","family":"Ignatova","given":"K","non-dropping-particle":"","parse-names":false,"suffix":""},{"dropping-particle":"","family":"Thorsteinsson","given":"E B","non-dropping-particle":"","parse-names":false,"suffix":""},{"dropping-particle":"","family":"Arnalds","given":"U B","non-dropping-particle":"","parse-names":false,"suffix":""}],"container-title":"Thin Solid Films","id":"ITEM-3","issued":{"date-parts":[["2022"]]},"page":"139048","publisher":"Elsevier","title":"Structural morphology and electrical transitions of V&lt;sub&gt;2&lt;/sub&gt;O&lt;sub&gt;3&lt;/sub&gt; thin films grown on SiO&lt;sub&gt;2&lt;/sub&gt;/Si by high power impulse magnetron sputtering","type":"article-journal","volume":"742"},"uris":["http://www.mendeley.com/documents/?uuid=651387a7-6df2-46b1-90c1-4716e26bbcc5"]}],"mendeley":{"formattedCitation":"[40–42]","plainTextFormattedCitation":"[40–42]","previouslyFormattedCitation":"[40–42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40–42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A81076">
        <w:rPr>
          <w:rFonts w:ascii="Times New Roman" w:hAnsi="Times New Roman" w:cs="Times New Roman"/>
          <w:sz w:val="24"/>
          <w:szCs w:val="24"/>
        </w:rPr>
        <w:t xml:space="preserve">. </w:t>
      </w:r>
      <w:r w:rsidR="00C82FAF">
        <w:rPr>
          <w:rFonts w:ascii="Times New Roman" w:hAnsi="Times New Roman" w:cs="Times New Roman"/>
          <w:sz w:val="24"/>
          <w:szCs w:val="24"/>
        </w:rPr>
        <w:t>Compared to DC and RF</w:t>
      </w:r>
      <w:r w:rsidR="00DF027B">
        <w:rPr>
          <w:rFonts w:ascii="Times New Roman" w:hAnsi="Times New Roman" w:cs="Times New Roman"/>
          <w:sz w:val="24"/>
          <w:szCs w:val="24"/>
        </w:rPr>
        <w:t xml:space="preserve"> sputtering proces</w:t>
      </w:r>
      <w:r w:rsidR="00462FD0">
        <w:rPr>
          <w:rFonts w:ascii="Times New Roman" w:hAnsi="Times New Roman" w:cs="Times New Roman"/>
          <w:sz w:val="24"/>
          <w:szCs w:val="24"/>
        </w:rPr>
        <w:t>se</w:t>
      </w:r>
      <w:r w:rsidR="00DF027B">
        <w:rPr>
          <w:rFonts w:ascii="Times New Roman" w:hAnsi="Times New Roman" w:cs="Times New Roman"/>
          <w:sz w:val="24"/>
          <w:szCs w:val="24"/>
        </w:rPr>
        <w:t>s</w:t>
      </w:r>
      <w:r w:rsidR="00DF027B" w:rsidRPr="002C32A8">
        <w:rPr>
          <w:rFonts w:ascii="Times New Roman" w:hAnsi="Times New Roman" w:cs="Times New Roman"/>
          <w:sz w:val="24"/>
          <w:szCs w:val="24"/>
        </w:rPr>
        <w:t>, HiPIMS technology allows</w:t>
      </w:r>
      <w:r w:rsidR="00C82FAF" w:rsidRPr="002C32A8">
        <w:rPr>
          <w:rFonts w:ascii="Times New Roman" w:hAnsi="Times New Roman" w:cs="Times New Roman"/>
          <w:sz w:val="24"/>
          <w:szCs w:val="24"/>
        </w:rPr>
        <w:t xml:space="preserve"> for </w:t>
      </w:r>
      <w:r w:rsidR="008238EB" w:rsidRPr="002C32A8">
        <w:rPr>
          <w:rFonts w:ascii="Times New Roman" w:hAnsi="Times New Roman" w:cs="Times New Roman"/>
          <w:sz w:val="24"/>
          <w:szCs w:val="24"/>
        </w:rPr>
        <w:t xml:space="preserve">high </w:t>
      </w:r>
      <w:r w:rsidR="004F239E" w:rsidRPr="002C32A8">
        <w:rPr>
          <w:rFonts w:ascii="Times New Roman" w:hAnsi="Times New Roman" w:cs="Times New Roman"/>
          <w:sz w:val="24"/>
          <w:szCs w:val="24"/>
        </w:rPr>
        <w:t>power densities not p</w:t>
      </w:r>
      <w:r w:rsidR="00AB0EEB" w:rsidRPr="002C32A8">
        <w:rPr>
          <w:rFonts w:ascii="Times New Roman" w:hAnsi="Times New Roman" w:cs="Times New Roman"/>
          <w:sz w:val="24"/>
          <w:szCs w:val="24"/>
        </w:rPr>
        <w:t>reviously possible.</w:t>
      </w:r>
      <w:r w:rsidR="00C82FAF" w:rsidRPr="002C32A8">
        <w:rPr>
          <w:rFonts w:ascii="Times New Roman" w:hAnsi="Times New Roman" w:cs="Times New Roman"/>
          <w:sz w:val="24"/>
          <w:szCs w:val="24"/>
        </w:rPr>
        <w:t xml:space="preserve"> </w:t>
      </w:r>
      <w:r w:rsidR="004E6688" w:rsidRPr="002C32A8">
        <w:rPr>
          <w:rFonts w:ascii="Times New Roman" w:hAnsi="Times New Roman" w:cs="Times New Roman"/>
          <w:sz w:val="24"/>
          <w:szCs w:val="24"/>
        </w:rPr>
        <w:t>P</w:t>
      </w:r>
      <w:r w:rsidR="00C82FAF" w:rsidRPr="002C32A8">
        <w:rPr>
          <w:rFonts w:ascii="Times New Roman" w:hAnsi="Times New Roman" w:cs="Times New Roman"/>
          <w:sz w:val="24"/>
          <w:szCs w:val="24"/>
        </w:rPr>
        <w:t xml:space="preserve">rocess </w:t>
      </w:r>
      <w:r w:rsidR="004E6688" w:rsidRPr="002C32A8">
        <w:rPr>
          <w:rFonts w:ascii="Times New Roman" w:hAnsi="Times New Roman" w:cs="Times New Roman"/>
          <w:sz w:val="24"/>
          <w:szCs w:val="24"/>
        </w:rPr>
        <w:t xml:space="preserve">control over very high power densities </w:t>
      </w:r>
      <w:r w:rsidR="002C32A8" w:rsidRPr="002C32A8">
        <w:rPr>
          <w:rFonts w:ascii="Times New Roman" w:hAnsi="Times New Roman" w:cs="Times New Roman"/>
          <w:sz w:val="24"/>
          <w:szCs w:val="24"/>
        </w:rPr>
        <w:t xml:space="preserve">offers </w:t>
      </w:r>
      <w:r w:rsidR="00462FD0" w:rsidRPr="002C32A8">
        <w:rPr>
          <w:rFonts w:ascii="Times New Roman" w:hAnsi="Times New Roman" w:cs="Times New Roman"/>
          <w:sz w:val="24"/>
          <w:szCs w:val="24"/>
        </w:rPr>
        <w:t xml:space="preserve">the </w:t>
      </w:r>
      <w:r w:rsidR="00DF027B" w:rsidRPr="002C32A8">
        <w:rPr>
          <w:rFonts w:ascii="Times New Roman" w:hAnsi="Times New Roman" w:cs="Times New Roman"/>
          <w:sz w:val="24"/>
          <w:szCs w:val="24"/>
        </w:rPr>
        <w:t>generation of</w:t>
      </w:r>
      <w:r w:rsidR="00792837">
        <w:rPr>
          <w:rFonts w:ascii="Times New Roman" w:hAnsi="Times New Roman" w:cs="Times New Roman"/>
          <w:sz w:val="24"/>
          <w:szCs w:val="24"/>
        </w:rPr>
        <w:t>:</w:t>
      </w:r>
      <w:r w:rsidR="00DF027B" w:rsidRPr="002C32A8">
        <w:rPr>
          <w:rFonts w:ascii="Times New Roman" w:hAnsi="Times New Roman" w:cs="Times New Roman"/>
          <w:sz w:val="24"/>
          <w:szCs w:val="24"/>
        </w:rPr>
        <w:t xml:space="preserve"> intense pulse</w:t>
      </w:r>
      <w:r w:rsidR="00792837">
        <w:rPr>
          <w:rFonts w:ascii="Times New Roman" w:hAnsi="Times New Roman" w:cs="Times New Roman"/>
          <w:sz w:val="24"/>
          <w:szCs w:val="24"/>
        </w:rPr>
        <w:t>s</w:t>
      </w:r>
      <w:r w:rsidR="00DF027B" w:rsidRPr="002C32A8">
        <w:rPr>
          <w:rFonts w:ascii="Times New Roman" w:hAnsi="Times New Roman" w:cs="Times New Roman"/>
          <w:sz w:val="24"/>
          <w:szCs w:val="24"/>
        </w:rPr>
        <w:t xml:space="preserve"> of sputtering power, </w:t>
      </w:r>
      <w:r w:rsidR="00792837">
        <w:rPr>
          <w:rFonts w:ascii="Times New Roman" w:hAnsi="Times New Roman" w:cs="Times New Roman"/>
          <w:sz w:val="24"/>
          <w:szCs w:val="24"/>
        </w:rPr>
        <w:t>a</w:t>
      </w:r>
      <w:r w:rsidR="00DF027B" w:rsidRPr="002C32A8">
        <w:rPr>
          <w:rFonts w:ascii="Times New Roman" w:hAnsi="Times New Roman" w:cs="Times New Roman"/>
          <w:sz w:val="24"/>
          <w:szCs w:val="24"/>
        </w:rPr>
        <w:t xml:space="preserve"> highly ionized plasma, </w:t>
      </w:r>
      <w:r w:rsidR="009916A9" w:rsidRPr="002C32A8">
        <w:rPr>
          <w:rFonts w:ascii="Times New Roman" w:hAnsi="Times New Roman" w:cs="Times New Roman"/>
          <w:sz w:val="24"/>
          <w:szCs w:val="24"/>
        </w:rPr>
        <w:t xml:space="preserve">and </w:t>
      </w:r>
      <w:r w:rsidR="00DF027B" w:rsidRPr="002C32A8">
        <w:rPr>
          <w:rFonts w:ascii="Times New Roman" w:hAnsi="Times New Roman" w:cs="Times New Roman"/>
          <w:sz w:val="24"/>
          <w:szCs w:val="24"/>
        </w:rPr>
        <w:t>high energy adatom</w:t>
      </w:r>
      <w:r w:rsidR="0027762B" w:rsidRPr="002C32A8">
        <w:rPr>
          <w:rFonts w:ascii="Times New Roman" w:hAnsi="Times New Roman" w:cs="Times New Roman"/>
          <w:sz w:val="24"/>
          <w:szCs w:val="24"/>
        </w:rPr>
        <w:t>s</w:t>
      </w:r>
      <w:r w:rsidR="0027762B">
        <w:rPr>
          <w:rFonts w:ascii="Times New Roman" w:hAnsi="Times New Roman" w:cs="Times New Roman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257-8972","author":[{"dropping-particle":"","family":"Sarakinos","given":"Kostas","non-dropping-particle":"","parse-names":false,"suffix":""},{"dropping-particle":"","family":"Alami","given":"J","non-dropping-particle":"","parse-names":false,"suffix":""},{"dropping-particle":"","family":"Konstantinidis","given":"Stephanos","non-dropping-particle":"","parse-names":false,"suffix":""}],"container-title":"Surface and coatings technology","id":"ITEM-1","issue":"11","issued":{"date-parts":[["2010"]]},"page":"1661-1684","publisher":"Elsevier","title":"High power pulsed magnetron sputtering: A review on scientific and engineering state of the art","type":"article-journal","volume":"204"},"uris":["http://www.mendeley.com/documents/?uuid=483bb2bb-3511-47c3-87ae-727e35593fc2"]},{"id":"ITEM-2","itemData":{"ISSN":"0257-8972","author":[{"dropping-particle":"","family":"Anders","given":"Andre","non-dropping-particle":"","parse-names":false,"suffix":""}],"container-title":"Surface and Coatings Technology","id":"ITEM-2","issued":{"date-parts":[["2014"]]},"page":"308-325","publisher":"Elsevier","title":"A review comparing cathodic arcs and high power impulse magnetron sputtering (HiPIMS)","type":"article-journal","volume":"257"},"uris":["http://www.mendeley.com/documents/?uuid=c9accf94-181f-45cf-ac0f-3db77f1af36a"]}],"mendeley":{"formattedCitation":"[43,44]","plainTextFormattedCitation":"[43,44]","previouslyFormattedCitation":"[43,44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43,44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DF027B">
        <w:rPr>
          <w:rFonts w:ascii="Times New Roman" w:hAnsi="Times New Roman" w:cs="Times New Roman"/>
          <w:sz w:val="24"/>
          <w:szCs w:val="24"/>
        </w:rPr>
        <w:t xml:space="preserve">. </w:t>
      </w:r>
      <w:r w:rsidR="0027762B">
        <w:rPr>
          <w:rFonts w:ascii="Times New Roman" w:hAnsi="Times New Roman" w:cs="Times New Roman"/>
          <w:sz w:val="24"/>
          <w:szCs w:val="24"/>
        </w:rPr>
        <w:t>These advantages can influence the thin film nucleation morphology, crystallinity, adhesion, density, and residual stress</w:t>
      </w:r>
      <w:r w:rsidR="00C86599">
        <w:rPr>
          <w:rFonts w:ascii="Times New Roman" w:hAnsi="Times New Roman" w:cs="Times New Roman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169-4332","author":[{"dropping-particle":"","family":"Sultan","given":"M T","non-dropping-particle":"","parse-names":false,"suffix":""},{"dropping-particle":"","family":"Gudmundsson","given":"Jon Tomas","non-dropping-particle":"","parse-names":false,"suffix":""},{"dropping-particle":"","family":"Manolescu","given":"A","non-dropping-particle":"","parse-names":false,"suffix":""},{"dropping-particle":"","family":"Teodorescu","given":"V S","non-dropping-particle":"","parse-names":false,"suffix":""},{"dropping-particle":"","family":"Ciurea","given":"M L","non-dropping-particle":"","parse-names":false,"suffix":""},{"dropping-particle":"","family":"Svavarsson","given":"H G","non-dropping-particle":"","parse-names":false,"suffix":""}],"container-title":"Applied Surface Science","id":"ITEM-1","issued":{"date-parts":[["2020"]]},"page":"145552","publisher":"Elsevier","title":"Obtaining SiGe nanocrystallites between crystalline TiO&lt;sub&gt;2&lt;/sub&gt; layers by HiPIMS without annealing","type":"article-journal","volume":"511"},"uris":["http://www.mendeley.com/documents/?uuid=ef712e28-f8c7-4d09-bf58-40de5bff46b8"]},{"id":"ITEM-2","itemData":{"ISSN":"0257-8972","author":[{"dropping-particle":"","family":"Hála","given":"Matěj","non-dropping-particle":"","parse-names":false,"suffix":""},{"dropping-particle":"","family":"Vernhes","given":"Richard","non-dropping-particle":"","parse-names":false,"suffix":""},{"dropping-particle":"","family":"Zabeida","given":"Oleg","non-dropping-particle":"","parse-names":false,"suffix":""},{"dropping-particle":"","family":"Bousser","given":"E","non-dropping-particle":"","parse-names":false,"suffix":""},{"dropping-particle":"","family":"Klemberg-Sapieha","given":"Jolanta-Ewa","non-dropping-particle":"","parse-names":false,"suffix":""},{"dropping-particle":"","family":"Sargent","given":"R","non-dropping-particle":"","parse-names":false,"suffix":""},{"dropping-particle":"","family":"Martinu","given":"L","non-dropping-particle":"","parse-names":false,"suffix":""}],"container-title":"Surface and Coatings Technology","id":"ITEM-2","issued":{"date-parts":[["2014"]]},"page":"33-37","publisher":"Elsevier","title":"Growth and properties of high index Ta&lt;sub&gt;2&lt;/sub&gt;O&lt;sub&gt;5 &lt;/sub&gt; optical coatings prepared by HiPIMS and other methods","type":"article-journal","volume":"241"},"uris":["http://www.mendeley.com/documents/?uuid=900e0335-0b97-4a21-ab94-42269a5b6aeb"]}],"mendeley":{"formattedCitation":"[45,46]","plainTextFormattedCitation":"[45,46]","previouslyFormattedCitation":"[45,46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45,46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="00AD595D">
        <w:rPr>
          <w:rFonts w:ascii="Times New Roman" w:hAnsi="Times New Roman" w:cs="Times New Roman"/>
          <w:sz w:val="24"/>
          <w:szCs w:val="24"/>
        </w:rPr>
        <w:t>.</w:t>
      </w:r>
      <w:r w:rsidR="00D029E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BE4598" w14:textId="64F80D79" w:rsidR="0064434C" w:rsidRPr="007A6FC9" w:rsidRDefault="006D1C34" w:rsidP="00191A5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</w:t>
      </w:r>
      <w:r w:rsidR="007C3753">
        <w:rPr>
          <w:rFonts w:ascii="Times New Roman" w:hAnsi="Times New Roman" w:cs="Times New Roman"/>
          <w:sz w:val="24"/>
          <w:szCs w:val="24"/>
        </w:rPr>
        <w:t xml:space="preserve">his work is focused on </w:t>
      </w:r>
      <w:r w:rsidR="00462FD0">
        <w:rPr>
          <w:rFonts w:ascii="Times New Roman" w:hAnsi="Times New Roman" w:cs="Times New Roman"/>
          <w:sz w:val="24"/>
          <w:szCs w:val="24"/>
        </w:rPr>
        <w:t xml:space="preserve">the </w:t>
      </w:r>
      <w:r w:rsidR="007C3753">
        <w:rPr>
          <w:rFonts w:ascii="Times New Roman" w:hAnsi="Times New Roman" w:cs="Times New Roman"/>
          <w:sz w:val="24"/>
          <w:szCs w:val="24"/>
        </w:rPr>
        <w:t xml:space="preserve">investigation of </w:t>
      </w:r>
      <w:r w:rsidR="00796201">
        <w:rPr>
          <w:rFonts w:ascii="Times New Roman" w:hAnsi="Times New Roman" w:cs="Times New Roman"/>
          <w:sz w:val="24"/>
          <w:szCs w:val="24"/>
        </w:rPr>
        <w:t xml:space="preserve">lithographically patterned </w:t>
      </w:r>
      <w:r w:rsidR="007C3753">
        <w:rPr>
          <w:rFonts w:ascii="Times New Roman" w:hAnsi="Times New Roman" w:cs="Times New Roman"/>
          <w:sz w:val="24"/>
          <w:szCs w:val="24"/>
        </w:rPr>
        <w:t>Pt/AlO</w:t>
      </w:r>
      <w:r w:rsidR="007C3753" w:rsidRPr="007C3753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C3753">
        <w:rPr>
          <w:rFonts w:ascii="Times New Roman" w:hAnsi="Times New Roman" w:cs="Times New Roman"/>
          <w:sz w:val="24"/>
          <w:szCs w:val="24"/>
        </w:rPr>
        <w:t xml:space="preserve"> thermistors on Si</w:t>
      </w:r>
      <w:r w:rsidR="00DF027B">
        <w:rPr>
          <w:rFonts w:ascii="Times New Roman" w:hAnsi="Times New Roman" w:cs="Times New Roman"/>
          <w:sz w:val="24"/>
          <w:szCs w:val="24"/>
        </w:rPr>
        <w:t>N</w:t>
      </w:r>
      <w:r w:rsidR="00DF027B" w:rsidRPr="00AA197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DF027B">
        <w:rPr>
          <w:rFonts w:ascii="Times New Roman" w:hAnsi="Times New Roman" w:cs="Times New Roman"/>
          <w:sz w:val="24"/>
          <w:szCs w:val="24"/>
        </w:rPr>
        <w:t>/SiO</w:t>
      </w:r>
      <w:r w:rsidR="00DF027B" w:rsidRPr="00DF027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DF027B">
        <w:rPr>
          <w:rFonts w:ascii="Times New Roman" w:hAnsi="Times New Roman" w:cs="Times New Roman"/>
          <w:sz w:val="24"/>
          <w:szCs w:val="24"/>
        </w:rPr>
        <w:t>/Si</w:t>
      </w:r>
      <w:r w:rsidR="007C3753">
        <w:rPr>
          <w:rFonts w:ascii="Times New Roman" w:hAnsi="Times New Roman" w:cs="Times New Roman"/>
          <w:sz w:val="24"/>
          <w:szCs w:val="24"/>
        </w:rPr>
        <w:t xml:space="preserve"> substrate</w:t>
      </w:r>
      <w:r w:rsidR="007C3E57">
        <w:rPr>
          <w:rFonts w:ascii="Times New Roman" w:hAnsi="Times New Roman" w:cs="Times New Roman"/>
          <w:sz w:val="24"/>
          <w:szCs w:val="24"/>
        </w:rPr>
        <w:t>s</w:t>
      </w:r>
      <w:r w:rsidR="00954A40">
        <w:rPr>
          <w:rFonts w:ascii="Times New Roman" w:hAnsi="Times New Roman" w:cs="Times New Roman"/>
          <w:sz w:val="24"/>
          <w:szCs w:val="24"/>
        </w:rPr>
        <w:t xml:space="preserve"> using </w:t>
      </w:r>
      <w:r w:rsidR="002416F1">
        <w:rPr>
          <w:rFonts w:ascii="Times New Roman" w:hAnsi="Times New Roman" w:cs="Times New Roman"/>
          <w:sz w:val="24"/>
          <w:szCs w:val="24"/>
        </w:rPr>
        <w:t>lift</w:t>
      </w:r>
      <w:r w:rsidR="00792837">
        <w:rPr>
          <w:rFonts w:ascii="Times New Roman" w:hAnsi="Times New Roman" w:cs="Times New Roman"/>
          <w:sz w:val="24"/>
          <w:szCs w:val="24"/>
        </w:rPr>
        <w:t>-</w:t>
      </w:r>
      <w:r w:rsidR="002416F1">
        <w:rPr>
          <w:rFonts w:ascii="Times New Roman" w:hAnsi="Times New Roman" w:cs="Times New Roman"/>
          <w:sz w:val="24"/>
          <w:szCs w:val="24"/>
        </w:rPr>
        <w:t xml:space="preserve">off </w:t>
      </w:r>
      <w:r w:rsidR="00792837">
        <w:rPr>
          <w:rFonts w:ascii="Times New Roman" w:hAnsi="Times New Roman" w:cs="Times New Roman"/>
          <w:sz w:val="24"/>
          <w:szCs w:val="24"/>
        </w:rPr>
        <w:t>lithography</w:t>
      </w:r>
      <w:r w:rsidR="00F566CD">
        <w:rPr>
          <w:rFonts w:ascii="Times New Roman" w:hAnsi="Times New Roman" w:cs="Times New Roman"/>
          <w:sz w:val="24"/>
          <w:szCs w:val="24"/>
        </w:rPr>
        <w:t xml:space="preserve">. </w:t>
      </w:r>
      <w:r w:rsidR="007C3753">
        <w:rPr>
          <w:rFonts w:ascii="Times New Roman" w:hAnsi="Times New Roman" w:cs="Times New Roman"/>
          <w:sz w:val="24"/>
          <w:szCs w:val="24"/>
        </w:rPr>
        <w:t>H</w:t>
      </w:r>
      <w:r w:rsidR="00DF027B">
        <w:rPr>
          <w:rFonts w:ascii="Times New Roman" w:hAnsi="Times New Roman" w:cs="Times New Roman"/>
          <w:sz w:val="24"/>
          <w:szCs w:val="24"/>
        </w:rPr>
        <w:t>i</w:t>
      </w:r>
      <w:r w:rsidR="007C3753">
        <w:rPr>
          <w:rFonts w:ascii="Times New Roman" w:hAnsi="Times New Roman" w:cs="Times New Roman"/>
          <w:sz w:val="24"/>
          <w:szCs w:val="24"/>
        </w:rPr>
        <w:t xml:space="preserve">PIMS </w:t>
      </w:r>
      <w:r w:rsidR="00AA197E">
        <w:rPr>
          <w:rFonts w:ascii="Times New Roman" w:hAnsi="Times New Roman" w:cs="Times New Roman"/>
          <w:sz w:val="24"/>
          <w:szCs w:val="24"/>
        </w:rPr>
        <w:t>wa</w:t>
      </w:r>
      <w:r w:rsidR="007C3753">
        <w:rPr>
          <w:rFonts w:ascii="Times New Roman" w:hAnsi="Times New Roman" w:cs="Times New Roman"/>
          <w:sz w:val="24"/>
          <w:szCs w:val="24"/>
        </w:rPr>
        <w:t>s employed to deposit AlO</w:t>
      </w:r>
      <w:r w:rsidR="007C3753" w:rsidRPr="007C3753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C3753">
        <w:rPr>
          <w:rFonts w:ascii="Times New Roman" w:hAnsi="Times New Roman" w:cs="Times New Roman"/>
          <w:sz w:val="24"/>
          <w:szCs w:val="24"/>
        </w:rPr>
        <w:t xml:space="preserve"> </w:t>
      </w:r>
      <w:r w:rsidR="00DF027B">
        <w:rPr>
          <w:rFonts w:ascii="Times New Roman" w:hAnsi="Times New Roman" w:cs="Times New Roman"/>
          <w:sz w:val="24"/>
          <w:szCs w:val="24"/>
        </w:rPr>
        <w:t xml:space="preserve">as an interlayer and </w:t>
      </w:r>
      <w:r w:rsidR="00C37B0B">
        <w:rPr>
          <w:rFonts w:ascii="Times New Roman" w:hAnsi="Times New Roman" w:cs="Times New Roman"/>
          <w:sz w:val="24"/>
          <w:szCs w:val="24"/>
        </w:rPr>
        <w:t xml:space="preserve">the </w:t>
      </w:r>
      <w:r w:rsidR="00DF027B">
        <w:rPr>
          <w:rFonts w:ascii="Times New Roman" w:hAnsi="Times New Roman" w:cs="Times New Roman"/>
          <w:sz w:val="24"/>
          <w:szCs w:val="24"/>
        </w:rPr>
        <w:t xml:space="preserve">Pt film </w:t>
      </w:r>
      <w:r w:rsidR="00A57C9A">
        <w:rPr>
          <w:rFonts w:ascii="Times New Roman" w:hAnsi="Times New Roman" w:cs="Times New Roman"/>
          <w:sz w:val="24"/>
          <w:szCs w:val="24"/>
        </w:rPr>
        <w:t>was</w:t>
      </w:r>
      <w:r w:rsidR="00DF027B">
        <w:rPr>
          <w:rFonts w:ascii="Times New Roman" w:hAnsi="Times New Roman" w:cs="Times New Roman"/>
          <w:sz w:val="24"/>
          <w:szCs w:val="24"/>
        </w:rPr>
        <w:t xml:space="preserve"> deposited by DC magnetron sputtering</w:t>
      </w:r>
      <w:r w:rsidR="007C3753">
        <w:rPr>
          <w:rFonts w:ascii="Times New Roman" w:hAnsi="Times New Roman" w:cs="Times New Roman"/>
          <w:sz w:val="24"/>
          <w:szCs w:val="24"/>
        </w:rPr>
        <w:t xml:space="preserve">. </w:t>
      </w:r>
      <w:r w:rsidR="004E1150">
        <w:rPr>
          <w:rFonts w:ascii="Times New Roman" w:hAnsi="Times New Roman" w:cs="Times New Roman"/>
          <w:sz w:val="24"/>
          <w:szCs w:val="24"/>
        </w:rPr>
        <w:t>To get a clear understanding o</w:t>
      </w:r>
      <w:r w:rsidR="00462FD0">
        <w:rPr>
          <w:rFonts w:ascii="Times New Roman" w:hAnsi="Times New Roman" w:cs="Times New Roman"/>
          <w:sz w:val="24"/>
          <w:szCs w:val="24"/>
        </w:rPr>
        <w:t>f</w:t>
      </w:r>
      <w:r w:rsidR="004E1150">
        <w:rPr>
          <w:rFonts w:ascii="Times New Roman" w:hAnsi="Times New Roman" w:cs="Times New Roman"/>
          <w:sz w:val="24"/>
          <w:szCs w:val="24"/>
        </w:rPr>
        <w:t xml:space="preserve"> </w:t>
      </w:r>
      <w:r w:rsidR="00462FD0">
        <w:rPr>
          <w:rFonts w:ascii="Times New Roman" w:hAnsi="Times New Roman" w:cs="Times New Roman"/>
          <w:sz w:val="24"/>
          <w:szCs w:val="24"/>
        </w:rPr>
        <w:t xml:space="preserve">the </w:t>
      </w:r>
      <w:r w:rsidR="004E1150">
        <w:rPr>
          <w:rFonts w:ascii="Times New Roman" w:hAnsi="Times New Roman" w:cs="Times New Roman"/>
          <w:sz w:val="24"/>
          <w:szCs w:val="24"/>
        </w:rPr>
        <w:t xml:space="preserve">recrystallization process and </w:t>
      </w:r>
      <w:r w:rsidR="001F08ED">
        <w:rPr>
          <w:rFonts w:ascii="Times New Roman" w:hAnsi="Times New Roman" w:cs="Times New Roman"/>
          <w:sz w:val="24"/>
          <w:szCs w:val="24"/>
        </w:rPr>
        <w:t>its</w:t>
      </w:r>
      <w:r w:rsidR="004E1150">
        <w:rPr>
          <w:rFonts w:ascii="Times New Roman" w:hAnsi="Times New Roman" w:cs="Times New Roman"/>
          <w:sz w:val="24"/>
          <w:szCs w:val="24"/>
        </w:rPr>
        <w:t xml:space="preserve"> influence on </w:t>
      </w:r>
      <w:r w:rsidR="00462FD0">
        <w:rPr>
          <w:rFonts w:ascii="Times New Roman" w:hAnsi="Times New Roman" w:cs="Times New Roman"/>
          <w:sz w:val="24"/>
          <w:szCs w:val="24"/>
        </w:rPr>
        <w:t xml:space="preserve">the </w:t>
      </w:r>
      <w:r w:rsidR="00312E4B">
        <w:rPr>
          <w:rFonts w:ascii="Times New Roman" w:hAnsi="Times New Roman" w:cs="Times New Roman"/>
          <w:sz w:val="24"/>
          <w:szCs w:val="24"/>
        </w:rPr>
        <w:t>electrical properties</w:t>
      </w:r>
      <w:r w:rsidR="004E1150">
        <w:rPr>
          <w:rFonts w:ascii="Times New Roman" w:hAnsi="Times New Roman" w:cs="Times New Roman"/>
          <w:sz w:val="24"/>
          <w:szCs w:val="24"/>
        </w:rPr>
        <w:t xml:space="preserve"> of the film,</w:t>
      </w:r>
      <w:r w:rsidR="00AA197E">
        <w:rPr>
          <w:rFonts w:ascii="Times New Roman" w:hAnsi="Times New Roman" w:cs="Times New Roman"/>
          <w:sz w:val="24"/>
          <w:szCs w:val="24"/>
        </w:rPr>
        <w:t xml:space="preserve"> </w:t>
      </w:r>
      <w:r w:rsidR="004E1150">
        <w:rPr>
          <w:rFonts w:ascii="Times New Roman" w:hAnsi="Times New Roman" w:cs="Times New Roman"/>
          <w:sz w:val="24"/>
          <w:szCs w:val="24"/>
        </w:rPr>
        <w:t>Pt/AlO</w:t>
      </w:r>
      <w:r w:rsidR="004E1150" w:rsidRPr="004E1150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4E1150">
        <w:rPr>
          <w:rFonts w:ascii="Times New Roman" w:hAnsi="Times New Roman" w:cs="Times New Roman"/>
          <w:sz w:val="24"/>
          <w:szCs w:val="24"/>
        </w:rPr>
        <w:t xml:space="preserve"> thermistors were annealed at different temperature</w:t>
      </w:r>
      <w:r w:rsidR="00462FD0">
        <w:rPr>
          <w:rFonts w:ascii="Times New Roman" w:hAnsi="Times New Roman" w:cs="Times New Roman"/>
          <w:sz w:val="24"/>
          <w:szCs w:val="24"/>
        </w:rPr>
        <w:t>s</w:t>
      </w:r>
      <w:r w:rsidR="004E1150">
        <w:rPr>
          <w:rFonts w:ascii="Times New Roman" w:hAnsi="Times New Roman" w:cs="Times New Roman"/>
          <w:sz w:val="24"/>
          <w:szCs w:val="24"/>
        </w:rPr>
        <w:t>, time</w:t>
      </w:r>
      <w:r w:rsidR="005101C0">
        <w:rPr>
          <w:rFonts w:ascii="Times New Roman" w:hAnsi="Times New Roman" w:cs="Times New Roman"/>
          <w:sz w:val="24"/>
          <w:szCs w:val="24"/>
        </w:rPr>
        <w:t>s</w:t>
      </w:r>
      <w:r w:rsidR="00462FD0">
        <w:rPr>
          <w:rFonts w:ascii="Times New Roman" w:hAnsi="Times New Roman" w:cs="Times New Roman"/>
          <w:sz w:val="24"/>
          <w:szCs w:val="24"/>
        </w:rPr>
        <w:t>,</w:t>
      </w:r>
      <w:r w:rsidR="004E1150">
        <w:rPr>
          <w:rFonts w:ascii="Times New Roman" w:hAnsi="Times New Roman" w:cs="Times New Roman"/>
          <w:sz w:val="24"/>
          <w:szCs w:val="24"/>
        </w:rPr>
        <w:t xml:space="preserve"> and </w:t>
      </w:r>
      <w:r w:rsidR="005101C0">
        <w:rPr>
          <w:rFonts w:ascii="Times New Roman" w:hAnsi="Times New Roman" w:cs="Times New Roman"/>
          <w:sz w:val="24"/>
          <w:szCs w:val="24"/>
        </w:rPr>
        <w:t xml:space="preserve">gaseous </w:t>
      </w:r>
      <w:r w:rsidR="004E1150">
        <w:rPr>
          <w:rFonts w:ascii="Times New Roman" w:hAnsi="Times New Roman" w:cs="Times New Roman"/>
          <w:sz w:val="24"/>
          <w:szCs w:val="24"/>
        </w:rPr>
        <w:t>environment</w:t>
      </w:r>
      <w:r w:rsidR="00462FD0">
        <w:rPr>
          <w:rFonts w:ascii="Times New Roman" w:hAnsi="Times New Roman" w:cs="Times New Roman"/>
          <w:sz w:val="24"/>
          <w:szCs w:val="24"/>
        </w:rPr>
        <w:t>s</w:t>
      </w:r>
      <w:r w:rsidR="004E1150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0818D3">
        <w:rPr>
          <w:rFonts w:ascii="Times New Roman" w:hAnsi="Times New Roman" w:cs="Times New Roman"/>
          <w:sz w:val="24"/>
          <w:szCs w:val="24"/>
        </w:rPr>
        <w:t>A</w:t>
      </w:r>
      <w:r w:rsidR="007C6FCD">
        <w:rPr>
          <w:rFonts w:ascii="Times New Roman" w:hAnsi="Times New Roman" w:cs="Times New Roman"/>
          <w:sz w:val="24"/>
          <w:szCs w:val="24"/>
        </w:rPr>
        <w:t>s-deposited</w:t>
      </w:r>
      <w:proofErr w:type="gramEnd"/>
      <w:r w:rsidR="007C6FCD">
        <w:rPr>
          <w:rFonts w:ascii="Times New Roman" w:hAnsi="Times New Roman" w:cs="Times New Roman"/>
          <w:sz w:val="24"/>
          <w:szCs w:val="24"/>
        </w:rPr>
        <w:t xml:space="preserve"> and annealed </w:t>
      </w:r>
      <w:r w:rsidR="001F08ED">
        <w:rPr>
          <w:rFonts w:ascii="Times New Roman" w:hAnsi="Times New Roman" w:cs="Times New Roman"/>
          <w:sz w:val="24"/>
          <w:szCs w:val="24"/>
        </w:rPr>
        <w:t>Pt/AlO</w:t>
      </w:r>
      <w:r w:rsidR="001F08ED" w:rsidRPr="001F08ED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1F08ED">
        <w:rPr>
          <w:rFonts w:ascii="Times New Roman" w:hAnsi="Times New Roman" w:cs="Times New Roman"/>
          <w:sz w:val="24"/>
          <w:szCs w:val="24"/>
        </w:rPr>
        <w:t xml:space="preserve"> </w:t>
      </w:r>
      <w:r w:rsidR="009011CB">
        <w:rPr>
          <w:rFonts w:ascii="Times New Roman" w:hAnsi="Times New Roman" w:cs="Times New Roman"/>
          <w:sz w:val="24"/>
          <w:szCs w:val="24"/>
        </w:rPr>
        <w:t xml:space="preserve">were </w:t>
      </w:r>
      <w:r w:rsidR="0035364A">
        <w:rPr>
          <w:rFonts w:ascii="Times New Roman" w:hAnsi="Times New Roman" w:cs="Times New Roman"/>
          <w:sz w:val="24"/>
          <w:szCs w:val="24"/>
        </w:rPr>
        <w:t xml:space="preserve">inspected for </w:t>
      </w:r>
      <w:r w:rsidR="007C6FCD">
        <w:rPr>
          <w:rFonts w:ascii="Times New Roman" w:hAnsi="Times New Roman" w:cs="Times New Roman"/>
          <w:sz w:val="24"/>
          <w:szCs w:val="24"/>
        </w:rPr>
        <w:t>surface morphology</w:t>
      </w:r>
      <w:r w:rsidR="00312E4B">
        <w:rPr>
          <w:rFonts w:ascii="Times New Roman" w:hAnsi="Times New Roman" w:cs="Times New Roman"/>
          <w:sz w:val="24"/>
          <w:szCs w:val="24"/>
        </w:rPr>
        <w:t xml:space="preserve"> and </w:t>
      </w:r>
      <w:r w:rsidR="007C6FCD">
        <w:rPr>
          <w:rFonts w:ascii="Times New Roman" w:hAnsi="Times New Roman" w:cs="Times New Roman"/>
          <w:sz w:val="24"/>
          <w:szCs w:val="24"/>
        </w:rPr>
        <w:t xml:space="preserve">grain size. </w:t>
      </w:r>
      <w:r w:rsidR="000818D3">
        <w:rPr>
          <w:rFonts w:ascii="Times New Roman" w:hAnsi="Times New Roman" w:cs="Times New Roman"/>
          <w:sz w:val="24"/>
          <w:szCs w:val="24"/>
        </w:rPr>
        <w:t>R</w:t>
      </w:r>
      <w:r w:rsidR="007C6FCD">
        <w:rPr>
          <w:rFonts w:ascii="Times New Roman" w:hAnsi="Times New Roman" w:cs="Times New Roman"/>
          <w:sz w:val="24"/>
          <w:szCs w:val="24"/>
        </w:rPr>
        <w:t xml:space="preserve">esistivity and </w:t>
      </w:r>
      <w:r w:rsidR="0035364A">
        <w:rPr>
          <w:rFonts w:ascii="Times New Roman" w:hAnsi="Times New Roman" w:cs="Times New Roman"/>
          <w:sz w:val="24"/>
          <w:szCs w:val="24"/>
        </w:rPr>
        <w:t>TCR</w:t>
      </w:r>
      <w:r w:rsidR="007C6FCD">
        <w:rPr>
          <w:rFonts w:ascii="Times New Roman" w:hAnsi="Times New Roman" w:cs="Times New Roman"/>
          <w:sz w:val="24"/>
          <w:szCs w:val="24"/>
        </w:rPr>
        <w:t xml:space="preserve"> of the </w:t>
      </w:r>
      <w:r w:rsidR="00AA197E">
        <w:rPr>
          <w:rFonts w:ascii="Times New Roman" w:hAnsi="Times New Roman" w:cs="Times New Roman"/>
          <w:sz w:val="24"/>
          <w:szCs w:val="24"/>
        </w:rPr>
        <w:t>Pt/AlO</w:t>
      </w:r>
      <w:r w:rsidR="00AA197E" w:rsidRPr="00AA197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C6FCD">
        <w:rPr>
          <w:rFonts w:ascii="Times New Roman" w:hAnsi="Times New Roman" w:cs="Times New Roman"/>
          <w:sz w:val="24"/>
          <w:szCs w:val="24"/>
        </w:rPr>
        <w:t xml:space="preserve"> </w:t>
      </w:r>
      <w:r w:rsidR="009011CB">
        <w:rPr>
          <w:rFonts w:ascii="Times New Roman" w:hAnsi="Times New Roman" w:cs="Times New Roman"/>
          <w:sz w:val="24"/>
          <w:szCs w:val="24"/>
        </w:rPr>
        <w:t>were</w:t>
      </w:r>
      <w:r w:rsidR="007C6FCD">
        <w:rPr>
          <w:rFonts w:ascii="Times New Roman" w:hAnsi="Times New Roman" w:cs="Times New Roman"/>
          <w:sz w:val="24"/>
          <w:szCs w:val="24"/>
        </w:rPr>
        <w:t xml:space="preserve"> </w:t>
      </w:r>
      <w:r w:rsidR="0035364A">
        <w:rPr>
          <w:rFonts w:ascii="Times New Roman" w:hAnsi="Times New Roman" w:cs="Times New Roman"/>
          <w:sz w:val="24"/>
          <w:szCs w:val="24"/>
        </w:rPr>
        <w:t>measur</w:t>
      </w:r>
      <w:r w:rsidR="001F08ED">
        <w:rPr>
          <w:rFonts w:ascii="Times New Roman" w:hAnsi="Times New Roman" w:cs="Times New Roman"/>
          <w:sz w:val="24"/>
          <w:szCs w:val="24"/>
        </w:rPr>
        <w:t>ed</w:t>
      </w:r>
      <w:r w:rsidR="007C6FCD">
        <w:rPr>
          <w:rFonts w:ascii="Times New Roman" w:hAnsi="Times New Roman" w:cs="Times New Roman"/>
          <w:sz w:val="24"/>
          <w:szCs w:val="24"/>
        </w:rPr>
        <w:t xml:space="preserve"> </w:t>
      </w:r>
      <w:r w:rsidR="00AA197E">
        <w:rPr>
          <w:rFonts w:ascii="Times New Roman" w:hAnsi="Times New Roman" w:cs="Times New Roman"/>
          <w:sz w:val="24"/>
          <w:szCs w:val="24"/>
        </w:rPr>
        <w:t xml:space="preserve">after </w:t>
      </w:r>
      <w:r w:rsidR="00B70C7D">
        <w:rPr>
          <w:rFonts w:ascii="Times New Roman" w:hAnsi="Times New Roman" w:cs="Times New Roman"/>
          <w:sz w:val="24"/>
          <w:szCs w:val="24"/>
        </w:rPr>
        <w:t xml:space="preserve">exposure </w:t>
      </w:r>
      <w:r w:rsidR="00AA197E">
        <w:rPr>
          <w:rFonts w:ascii="Times New Roman" w:hAnsi="Times New Roman" w:cs="Times New Roman"/>
          <w:sz w:val="24"/>
          <w:szCs w:val="24"/>
        </w:rPr>
        <w:t>to different annealing conditions</w:t>
      </w:r>
      <w:r w:rsidR="007C6FCD">
        <w:rPr>
          <w:rFonts w:ascii="Times New Roman" w:hAnsi="Times New Roman" w:cs="Times New Roman"/>
          <w:sz w:val="24"/>
          <w:szCs w:val="24"/>
        </w:rPr>
        <w:t>.</w:t>
      </w:r>
      <w:r w:rsidR="003C568E">
        <w:rPr>
          <w:rFonts w:ascii="Times New Roman" w:hAnsi="Times New Roman" w:cs="Times New Roman"/>
          <w:sz w:val="24"/>
          <w:szCs w:val="24"/>
        </w:rPr>
        <w:t xml:space="preserve"> The influence of </w:t>
      </w:r>
      <w:r w:rsidR="00CF4304">
        <w:rPr>
          <w:rFonts w:ascii="Times New Roman" w:hAnsi="Times New Roman" w:cs="Times New Roman"/>
          <w:sz w:val="24"/>
          <w:szCs w:val="24"/>
        </w:rPr>
        <w:t>the AlO</w:t>
      </w:r>
      <w:r w:rsidR="00CF4304" w:rsidRPr="00F4335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CF4304">
        <w:rPr>
          <w:rFonts w:ascii="Times New Roman" w:hAnsi="Times New Roman" w:cs="Times New Roman"/>
          <w:sz w:val="24"/>
          <w:szCs w:val="24"/>
        </w:rPr>
        <w:t xml:space="preserve"> </w:t>
      </w:r>
      <w:r w:rsidR="003C568E">
        <w:rPr>
          <w:rFonts w:ascii="Times New Roman" w:hAnsi="Times New Roman" w:cs="Times New Roman"/>
          <w:sz w:val="24"/>
          <w:szCs w:val="24"/>
        </w:rPr>
        <w:t xml:space="preserve">interlayer on adhesion and electrical </w:t>
      </w:r>
      <w:r w:rsidR="00EE3AE6">
        <w:rPr>
          <w:rFonts w:ascii="Times New Roman" w:hAnsi="Times New Roman" w:cs="Times New Roman"/>
          <w:sz w:val="24"/>
          <w:szCs w:val="24"/>
        </w:rPr>
        <w:t xml:space="preserve">film </w:t>
      </w:r>
      <w:r w:rsidR="003C568E">
        <w:rPr>
          <w:rFonts w:ascii="Times New Roman" w:hAnsi="Times New Roman" w:cs="Times New Roman"/>
          <w:sz w:val="24"/>
          <w:szCs w:val="24"/>
        </w:rPr>
        <w:t>performance ha</w:t>
      </w:r>
      <w:r w:rsidR="00462FD0">
        <w:rPr>
          <w:rFonts w:ascii="Times New Roman" w:hAnsi="Times New Roman" w:cs="Times New Roman"/>
          <w:sz w:val="24"/>
          <w:szCs w:val="24"/>
        </w:rPr>
        <w:t>s</w:t>
      </w:r>
      <w:r w:rsidR="003C568E">
        <w:rPr>
          <w:rFonts w:ascii="Times New Roman" w:hAnsi="Times New Roman" w:cs="Times New Roman"/>
          <w:sz w:val="24"/>
          <w:szCs w:val="24"/>
        </w:rPr>
        <w:t xml:space="preserve"> been elucidated.</w:t>
      </w:r>
      <w:r w:rsidR="005E7C73">
        <w:rPr>
          <w:rFonts w:ascii="Times New Roman" w:hAnsi="Times New Roman" w:cs="Times New Roman"/>
          <w:sz w:val="24"/>
          <w:szCs w:val="24"/>
        </w:rPr>
        <w:t xml:space="preserve"> </w:t>
      </w:r>
      <w:r w:rsidR="008F4383">
        <w:rPr>
          <w:rFonts w:ascii="Times New Roman" w:hAnsi="Times New Roman" w:cs="Times New Roman"/>
          <w:sz w:val="24"/>
          <w:szCs w:val="24"/>
        </w:rPr>
        <w:t>This investigation</w:t>
      </w:r>
      <w:r w:rsidR="005E7C73">
        <w:rPr>
          <w:rFonts w:ascii="Times New Roman" w:hAnsi="Times New Roman" w:cs="Times New Roman"/>
          <w:sz w:val="24"/>
          <w:szCs w:val="24"/>
        </w:rPr>
        <w:t xml:space="preserve"> allow</w:t>
      </w:r>
      <w:r w:rsidR="00792837">
        <w:rPr>
          <w:rFonts w:ascii="Times New Roman" w:hAnsi="Times New Roman" w:cs="Times New Roman"/>
          <w:sz w:val="24"/>
          <w:szCs w:val="24"/>
        </w:rPr>
        <w:t>s</w:t>
      </w:r>
      <w:r w:rsidR="005E7C73">
        <w:rPr>
          <w:rFonts w:ascii="Times New Roman" w:hAnsi="Times New Roman" w:cs="Times New Roman"/>
          <w:sz w:val="24"/>
          <w:szCs w:val="24"/>
        </w:rPr>
        <w:t xml:space="preserve"> us to investigate the feasibility of integrating Pt/AlO</w:t>
      </w:r>
      <w:r w:rsidR="005E7C73" w:rsidRPr="005E7C73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5E7C73">
        <w:rPr>
          <w:rFonts w:ascii="Times New Roman" w:hAnsi="Times New Roman" w:cs="Times New Roman"/>
          <w:sz w:val="24"/>
          <w:szCs w:val="24"/>
        </w:rPr>
        <w:t xml:space="preserve"> thermistor</w:t>
      </w:r>
      <w:r w:rsidR="00792837">
        <w:rPr>
          <w:rFonts w:ascii="Times New Roman" w:hAnsi="Times New Roman" w:cs="Times New Roman"/>
          <w:sz w:val="24"/>
          <w:szCs w:val="24"/>
        </w:rPr>
        <w:t>s</w:t>
      </w:r>
      <w:r w:rsidR="005E7C73">
        <w:rPr>
          <w:rFonts w:ascii="Times New Roman" w:hAnsi="Times New Roman" w:cs="Times New Roman"/>
          <w:sz w:val="24"/>
          <w:szCs w:val="24"/>
        </w:rPr>
        <w:t xml:space="preserve"> in VACNT bolometer</w:t>
      </w:r>
      <w:r w:rsidR="00792837">
        <w:rPr>
          <w:rFonts w:ascii="Times New Roman" w:hAnsi="Times New Roman" w:cs="Times New Roman"/>
          <w:sz w:val="24"/>
          <w:szCs w:val="24"/>
        </w:rPr>
        <w:t>s</w:t>
      </w:r>
      <w:r w:rsidR="005E7C73">
        <w:rPr>
          <w:rFonts w:ascii="Times New Roman" w:hAnsi="Times New Roman" w:cs="Times New Roman"/>
          <w:sz w:val="24"/>
          <w:szCs w:val="24"/>
        </w:rPr>
        <w:t>.</w:t>
      </w:r>
    </w:p>
    <w:p w14:paraId="7DFB9715" w14:textId="05EEFF82" w:rsidR="003A7F46" w:rsidRDefault="00606CF9" w:rsidP="004F1482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D2E3D">
        <w:rPr>
          <w:rFonts w:ascii="Times New Roman" w:hAnsi="Times New Roman" w:cs="Times New Roman"/>
          <w:b/>
          <w:bCs/>
          <w:sz w:val="24"/>
          <w:szCs w:val="24"/>
        </w:rPr>
        <w:t>Experimental</w:t>
      </w:r>
      <w:r w:rsidR="00380ED5">
        <w:rPr>
          <w:rFonts w:ascii="Times New Roman" w:hAnsi="Times New Roman" w:cs="Times New Roman"/>
          <w:b/>
          <w:bCs/>
          <w:sz w:val="24"/>
          <w:szCs w:val="24"/>
        </w:rPr>
        <w:t xml:space="preserve"> procedure</w:t>
      </w:r>
    </w:p>
    <w:p w14:paraId="78B0DE58" w14:textId="28608A96" w:rsidR="00380ED5" w:rsidRPr="00380ED5" w:rsidRDefault="00A90B64" w:rsidP="00380ED5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380ED5" w:rsidRPr="00380ED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abrication </w:t>
      </w:r>
      <w:r w:rsidR="00E20E1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</w:t>
      </w:r>
      <w:r w:rsidR="00380ED5" w:rsidRPr="00380ED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rocess of the Pt thermistor </w:t>
      </w:r>
    </w:p>
    <w:p w14:paraId="00FC8310" w14:textId="4D02A901" w:rsidR="00561C27" w:rsidRPr="00F87391" w:rsidRDefault="00561C27" w:rsidP="00F87391">
      <w:pPr>
        <w:pStyle w:val="NormalWeb"/>
        <w:shd w:val="clear" w:color="auto" w:fill="FFFFFF"/>
        <w:spacing w:before="0" w:beforeAutospacing="0" w:after="0" w:afterAutospacing="0" w:line="360" w:lineRule="auto"/>
        <w:ind w:firstLine="360"/>
        <w:contextualSpacing/>
        <w:jc w:val="both"/>
        <w:rPr>
          <w:color w:val="000000" w:themeColor="text1"/>
        </w:rPr>
      </w:pPr>
      <w:r w:rsidRPr="008F4517">
        <w:rPr>
          <w:color w:val="000000" w:themeColor="text1"/>
        </w:rPr>
        <w:t>AlO</w:t>
      </w:r>
      <w:r w:rsidRPr="008F4517">
        <w:rPr>
          <w:color w:val="000000" w:themeColor="text1"/>
          <w:vertAlign w:val="subscript"/>
        </w:rPr>
        <w:t>x</w:t>
      </w:r>
      <w:r w:rsidRPr="008F4517">
        <w:rPr>
          <w:color w:val="000000" w:themeColor="text1"/>
        </w:rPr>
        <w:t xml:space="preserve"> and Pt</w:t>
      </w:r>
      <w:r>
        <w:rPr>
          <w:color w:val="000000" w:themeColor="text1"/>
        </w:rPr>
        <w:t xml:space="preserve"> films </w:t>
      </w:r>
      <w:r w:rsidRPr="008F4517">
        <w:rPr>
          <w:color w:val="000000" w:themeColor="text1"/>
        </w:rPr>
        <w:t xml:space="preserve">were </w:t>
      </w:r>
      <w:r>
        <w:rPr>
          <w:color w:val="000000" w:themeColor="text1"/>
        </w:rPr>
        <w:t>deposited</w:t>
      </w:r>
      <w:r w:rsidRPr="008F4517">
        <w:rPr>
          <w:color w:val="000000" w:themeColor="text1"/>
        </w:rPr>
        <w:t xml:space="preserve"> in</w:t>
      </w:r>
      <w:r>
        <w:rPr>
          <w:color w:val="000000" w:themeColor="text1"/>
        </w:rPr>
        <w:t xml:space="preserve"> a high vacuum sputter system in</w:t>
      </w:r>
      <w:r w:rsidRPr="008F4517">
        <w:rPr>
          <w:color w:val="000000" w:themeColor="text1"/>
        </w:rPr>
        <w:t xml:space="preserve"> the Boulder Microfabrication Facility (BMF) at </w:t>
      </w:r>
      <w:r w:rsidR="00792837">
        <w:rPr>
          <w:color w:val="000000" w:themeColor="text1"/>
        </w:rPr>
        <w:t xml:space="preserve">the </w:t>
      </w:r>
      <w:r w:rsidR="00F87391" w:rsidRPr="00F87391">
        <w:rPr>
          <w:color w:val="000000" w:themeColor="text1"/>
          <w:lang w:val="en-GB"/>
        </w:rPr>
        <w:t>National Institute of Standards and Technology</w:t>
      </w:r>
      <w:r w:rsidR="00F87391">
        <w:rPr>
          <w:color w:val="000000" w:themeColor="text1"/>
        </w:rPr>
        <w:t xml:space="preserve"> (</w:t>
      </w:r>
      <w:r w:rsidRPr="008F4517">
        <w:rPr>
          <w:color w:val="000000" w:themeColor="text1"/>
        </w:rPr>
        <w:t>NIST</w:t>
      </w:r>
      <w:r w:rsidR="00F87391">
        <w:rPr>
          <w:color w:val="000000" w:themeColor="text1"/>
        </w:rPr>
        <w:t>)</w:t>
      </w:r>
      <w:r w:rsidRPr="008F4517">
        <w:rPr>
          <w:color w:val="000000" w:themeColor="text1"/>
        </w:rPr>
        <w:t>.</w:t>
      </w:r>
      <w:r w:rsidRPr="00E21227">
        <w:rPr>
          <w:color w:val="000000" w:themeColor="text1"/>
        </w:rPr>
        <w:t xml:space="preserve"> The system is capable of sputtering using a pulsed </w:t>
      </w:r>
      <w:r w:rsidR="00341FF3">
        <w:rPr>
          <w:color w:val="000000" w:themeColor="text1"/>
        </w:rPr>
        <w:t>DC</w:t>
      </w:r>
      <w:r w:rsidRPr="00E21227">
        <w:rPr>
          <w:color w:val="000000" w:themeColor="text1"/>
        </w:rPr>
        <w:t xml:space="preserve"> power supply (2000 W, 0-100 kHz) and a HiPIMS supply (6000 W, 1000 V peak, 600 A peak, 2.5 - 1000 </w:t>
      </w:r>
      <w:r>
        <w:rPr>
          <w:color w:val="000000" w:themeColor="text1"/>
        </w:rPr>
        <w:t>μ</w:t>
      </w:r>
      <w:r w:rsidRPr="00E21227">
        <w:rPr>
          <w:color w:val="000000" w:themeColor="text1"/>
        </w:rPr>
        <w:t xml:space="preserve">s pulse duration, 0 - 10 kHz). </w:t>
      </w:r>
      <w:r w:rsidRPr="008F4517">
        <w:rPr>
          <w:color w:val="333333"/>
        </w:rPr>
        <w:t>A</w:t>
      </w:r>
      <w:r>
        <w:rPr>
          <w:color w:val="333333"/>
        </w:rPr>
        <w:t>n</w:t>
      </w:r>
      <w:r w:rsidRPr="008F4517">
        <w:rPr>
          <w:color w:val="333333"/>
        </w:rPr>
        <w:t xml:space="preserve"> RF source with </w:t>
      </w:r>
      <w:r>
        <w:rPr>
          <w:color w:val="333333"/>
        </w:rPr>
        <w:t xml:space="preserve">a </w:t>
      </w:r>
      <w:r w:rsidRPr="008F4517">
        <w:rPr>
          <w:color w:val="333333"/>
        </w:rPr>
        <w:t xml:space="preserve">maximum power of 100 W is coupled to the substrate </w:t>
      </w:r>
      <w:r w:rsidRPr="00B40B5F">
        <w:rPr>
          <w:color w:val="333333"/>
        </w:rPr>
        <w:t xml:space="preserve">holder. </w:t>
      </w:r>
      <w:r w:rsidRPr="00B40B5F">
        <w:rPr>
          <w:b/>
          <w:bCs/>
        </w:rPr>
        <w:t>Table 1</w:t>
      </w:r>
      <w:r w:rsidRPr="003D28AB">
        <w:t xml:space="preserve"> summarizes </w:t>
      </w:r>
      <w:r w:rsidR="00F029A2">
        <w:t xml:space="preserve">the </w:t>
      </w:r>
      <w:r>
        <w:t xml:space="preserve">process </w:t>
      </w:r>
      <w:r w:rsidRPr="003D28AB">
        <w:t xml:space="preserve">parameters </w:t>
      </w:r>
      <w:r w:rsidR="00A37372">
        <w:t xml:space="preserve">used </w:t>
      </w:r>
      <w:r w:rsidRPr="003D28AB">
        <w:t>for AlO</w:t>
      </w:r>
      <w:r w:rsidRPr="003D28AB">
        <w:rPr>
          <w:vertAlign w:val="subscript"/>
        </w:rPr>
        <w:t>x</w:t>
      </w:r>
      <w:r w:rsidRPr="003D28AB">
        <w:t xml:space="preserve"> </w:t>
      </w:r>
      <w:r>
        <w:t>and Pt deposition by sputtering</w:t>
      </w:r>
      <w:r w:rsidRPr="003D28AB">
        <w:t>.</w:t>
      </w:r>
      <w:r>
        <w:t xml:space="preserve"> </w:t>
      </w:r>
    </w:p>
    <w:p w14:paraId="098D0383" w14:textId="1E2FC1EA" w:rsidR="0096747A" w:rsidRDefault="006C73AF" w:rsidP="00D709DA">
      <w:pPr>
        <w:pStyle w:val="NormalWeb"/>
        <w:shd w:val="clear" w:color="auto" w:fill="FFFFFF"/>
        <w:spacing w:before="0" w:beforeAutospacing="0" w:after="0" w:afterAutospacing="0" w:line="360" w:lineRule="auto"/>
        <w:ind w:firstLine="360"/>
        <w:contextualSpacing/>
        <w:jc w:val="both"/>
      </w:pPr>
      <w:r w:rsidRPr="006C73AF">
        <w:rPr>
          <w:color w:val="000000" w:themeColor="text1"/>
        </w:rPr>
        <w:t>Pt/AlO</w:t>
      </w:r>
      <w:r w:rsidRPr="006C73AF">
        <w:rPr>
          <w:color w:val="000000" w:themeColor="text1"/>
          <w:vertAlign w:val="subscript"/>
        </w:rPr>
        <w:t>x</w:t>
      </w:r>
      <w:r w:rsidRPr="006C73AF">
        <w:rPr>
          <w:color w:val="000000" w:themeColor="text1"/>
        </w:rPr>
        <w:t xml:space="preserve"> </w:t>
      </w:r>
      <w:r>
        <w:rPr>
          <w:color w:val="000000" w:themeColor="text1"/>
        </w:rPr>
        <w:t>thermistors were fabricated using photolithography and lift</w:t>
      </w:r>
      <w:r w:rsidR="00462FD0">
        <w:rPr>
          <w:color w:val="000000" w:themeColor="text1"/>
        </w:rPr>
        <w:t>-</w:t>
      </w:r>
      <w:r>
        <w:rPr>
          <w:color w:val="000000" w:themeColor="text1"/>
        </w:rPr>
        <w:t>off technique</w:t>
      </w:r>
      <w:r w:rsidR="00BC7F33">
        <w:rPr>
          <w:color w:val="000000" w:themeColor="text1"/>
        </w:rPr>
        <w:t>s</w:t>
      </w:r>
      <w:r>
        <w:rPr>
          <w:color w:val="000000" w:themeColor="text1"/>
        </w:rPr>
        <w:t xml:space="preserve">. </w:t>
      </w:r>
      <w:r w:rsidR="00331773" w:rsidRPr="00963536">
        <w:rPr>
          <w:b/>
          <w:bCs/>
          <w:color w:val="000000" w:themeColor="text1"/>
        </w:rPr>
        <w:t>Fig.</w:t>
      </w:r>
      <w:r w:rsidR="00EF6751">
        <w:rPr>
          <w:b/>
          <w:bCs/>
          <w:color w:val="000000" w:themeColor="text1"/>
        </w:rPr>
        <w:t xml:space="preserve"> </w:t>
      </w:r>
      <w:r w:rsidR="00331773" w:rsidRPr="00963536">
        <w:rPr>
          <w:b/>
          <w:bCs/>
          <w:color w:val="000000" w:themeColor="text1"/>
        </w:rPr>
        <w:t>1</w:t>
      </w:r>
      <w:r w:rsidR="001B33F8" w:rsidRPr="00963536">
        <w:rPr>
          <w:color w:val="000000" w:themeColor="text1"/>
        </w:rPr>
        <w:t xml:space="preserve"> </w:t>
      </w:r>
      <w:r w:rsidR="0074346F">
        <w:rPr>
          <w:color w:val="000000" w:themeColor="text1"/>
        </w:rPr>
        <w:t>is a</w:t>
      </w:r>
      <w:r w:rsidR="001B33F8" w:rsidRPr="00963536">
        <w:rPr>
          <w:color w:val="000000" w:themeColor="text1"/>
        </w:rPr>
        <w:t xml:space="preserve"> flow chart of the </w:t>
      </w:r>
      <w:r w:rsidR="00331773" w:rsidRPr="00963536">
        <w:rPr>
          <w:color w:val="000000" w:themeColor="text1"/>
        </w:rPr>
        <w:t>Pt/AlO</w:t>
      </w:r>
      <w:r w:rsidR="00331773" w:rsidRPr="00963536">
        <w:rPr>
          <w:color w:val="000000" w:themeColor="text1"/>
          <w:vertAlign w:val="subscript"/>
        </w:rPr>
        <w:t>x</w:t>
      </w:r>
      <w:r w:rsidR="00331773" w:rsidRPr="00963536">
        <w:rPr>
          <w:color w:val="000000" w:themeColor="text1"/>
        </w:rPr>
        <w:t xml:space="preserve"> </w:t>
      </w:r>
      <w:r w:rsidR="00BA6DAF">
        <w:rPr>
          <w:color w:val="000000" w:themeColor="text1"/>
        </w:rPr>
        <w:t>fabrication process</w:t>
      </w:r>
      <w:r w:rsidR="00331773" w:rsidRPr="00963536">
        <w:rPr>
          <w:color w:val="000000" w:themeColor="text1"/>
        </w:rPr>
        <w:t xml:space="preserve"> </w:t>
      </w:r>
      <w:r w:rsidR="001B33F8" w:rsidRPr="00963536">
        <w:rPr>
          <w:color w:val="000000" w:themeColor="text1"/>
        </w:rPr>
        <w:t>followed</w:t>
      </w:r>
      <w:r w:rsidR="007157BE">
        <w:rPr>
          <w:color w:val="000000" w:themeColor="text1"/>
        </w:rPr>
        <w:t>.</w:t>
      </w:r>
      <w:r w:rsidR="001B33F8" w:rsidRPr="00963536">
        <w:rPr>
          <w:color w:val="000000" w:themeColor="text1"/>
        </w:rPr>
        <w:t xml:space="preserve"> </w:t>
      </w:r>
      <w:r w:rsidR="00950DF2">
        <w:rPr>
          <w:color w:val="000000" w:themeColor="text1"/>
        </w:rPr>
        <w:t xml:space="preserve">First, </w:t>
      </w:r>
      <w:r w:rsidR="007521D2">
        <w:rPr>
          <w:color w:val="000000" w:themeColor="text1"/>
        </w:rPr>
        <w:t>prime double-side polish</w:t>
      </w:r>
      <w:r w:rsidR="00867972">
        <w:rPr>
          <w:color w:val="000000" w:themeColor="text1"/>
        </w:rPr>
        <w:t>ed</w:t>
      </w:r>
      <w:r w:rsidR="007521D2">
        <w:rPr>
          <w:color w:val="000000" w:themeColor="text1"/>
        </w:rPr>
        <w:t xml:space="preserve"> </w:t>
      </w:r>
      <w:r w:rsidR="00950DF2">
        <w:rPr>
          <w:color w:val="000000" w:themeColor="text1"/>
        </w:rPr>
        <w:t>s</w:t>
      </w:r>
      <w:r w:rsidR="00DB6BFF">
        <w:rPr>
          <w:color w:val="000000" w:themeColor="text1"/>
        </w:rPr>
        <w:t>ilicon substrates (</w:t>
      </w:r>
      <w:r w:rsidR="00EF1DDC">
        <w:rPr>
          <w:color w:val="000000" w:themeColor="text1"/>
        </w:rPr>
        <w:t>76.2 mm</w:t>
      </w:r>
      <w:r w:rsidR="00DB6BFF">
        <w:rPr>
          <w:color w:val="000000" w:themeColor="text1"/>
        </w:rPr>
        <w:t xml:space="preserve"> dia</w:t>
      </w:r>
      <w:r w:rsidR="008C4D53">
        <w:rPr>
          <w:color w:val="000000" w:themeColor="text1"/>
        </w:rPr>
        <w:t>meter</w:t>
      </w:r>
      <w:r w:rsidR="00DB6BFF">
        <w:rPr>
          <w:color w:val="000000" w:themeColor="text1"/>
        </w:rPr>
        <w:t xml:space="preserve">) </w:t>
      </w:r>
      <w:r w:rsidR="001B06AB">
        <w:rPr>
          <w:color w:val="000000" w:themeColor="text1"/>
        </w:rPr>
        <w:t>with</w:t>
      </w:r>
      <w:r w:rsidR="00965372">
        <w:rPr>
          <w:color w:val="000000" w:themeColor="text1"/>
        </w:rPr>
        <w:t xml:space="preserve"> </w:t>
      </w:r>
      <w:r w:rsidR="00DB6BFF">
        <w:rPr>
          <w:color w:val="000000" w:themeColor="text1"/>
        </w:rPr>
        <w:t>150 nm of thermal</w:t>
      </w:r>
      <w:r w:rsidR="001B06AB">
        <w:rPr>
          <w:color w:val="000000" w:themeColor="text1"/>
        </w:rPr>
        <w:t>ly</w:t>
      </w:r>
      <w:r w:rsidR="00DB6BFF">
        <w:rPr>
          <w:color w:val="000000" w:themeColor="text1"/>
        </w:rPr>
        <w:t xml:space="preserve"> </w:t>
      </w:r>
      <w:r w:rsidR="00D47063">
        <w:rPr>
          <w:color w:val="000000" w:themeColor="text1"/>
        </w:rPr>
        <w:t>grow</w:t>
      </w:r>
      <w:r w:rsidR="001B06AB">
        <w:rPr>
          <w:color w:val="000000" w:themeColor="text1"/>
        </w:rPr>
        <w:t>n</w:t>
      </w:r>
      <w:r w:rsidR="00D47063">
        <w:rPr>
          <w:color w:val="000000" w:themeColor="text1"/>
        </w:rPr>
        <w:t xml:space="preserve"> </w:t>
      </w:r>
      <w:r w:rsidR="007521D2">
        <w:rPr>
          <w:color w:val="000000" w:themeColor="text1"/>
        </w:rPr>
        <w:t>silicon di</w:t>
      </w:r>
      <w:r w:rsidR="00DB6BFF">
        <w:rPr>
          <w:color w:val="000000" w:themeColor="text1"/>
        </w:rPr>
        <w:t>oxide</w:t>
      </w:r>
      <w:r w:rsidR="00965372">
        <w:rPr>
          <w:color w:val="000000" w:themeColor="text1"/>
        </w:rPr>
        <w:t xml:space="preserve">, </w:t>
      </w:r>
      <w:r w:rsidR="001B06AB">
        <w:rPr>
          <w:color w:val="000000" w:themeColor="text1"/>
        </w:rPr>
        <w:t>were coated with 500 nm of</w:t>
      </w:r>
      <w:r w:rsidR="00477A02">
        <w:rPr>
          <w:color w:val="000000" w:themeColor="text1"/>
        </w:rPr>
        <w:t xml:space="preserve"> </w:t>
      </w:r>
      <w:r w:rsidR="00AE5FBF">
        <w:rPr>
          <w:color w:val="000000" w:themeColor="text1"/>
        </w:rPr>
        <w:t>low</w:t>
      </w:r>
      <w:r w:rsidR="00D029E0">
        <w:rPr>
          <w:color w:val="000000" w:themeColor="text1"/>
        </w:rPr>
        <w:t>-</w:t>
      </w:r>
      <w:r w:rsidR="00AE5FBF">
        <w:rPr>
          <w:color w:val="000000" w:themeColor="text1"/>
        </w:rPr>
        <w:t xml:space="preserve">pressure </w:t>
      </w:r>
      <w:r w:rsidR="001B06AB">
        <w:rPr>
          <w:color w:val="000000" w:themeColor="text1"/>
        </w:rPr>
        <w:t>chemical vapor deposition</w:t>
      </w:r>
      <w:r w:rsidR="00AE5FBF">
        <w:rPr>
          <w:color w:val="000000" w:themeColor="text1"/>
        </w:rPr>
        <w:t xml:space="preserve"> (LPCVD) </w:t>
      </w:r>
      <w:r w:rsidR="00827D0F">
        <w:rPr>
          <w:color w:val="000000" w:themeColor="text1"/>
        </w:rPr>
        <w:t xml:space="preserve">silicon-rich </w:t>
      </w:r>
      <w:r w:rsidR="00477A02">
        <w:rPr>
          <w:color w:val="000000" w:themeColor="text1"/>
        </w:rPr>
        <w:t xml:space="preserve">low-stress </w:t>
      </w:r>
      <w:proofErr w:type="spellStart"/>
      <w:r w:rsidR="00477A02">
        <w:rPr>
          <w:color w:val="000000" w:themeColor="text1"/>
        </w:rPr>
        <w:t>SiN</w:t>
      </w:r>
      <w:r w:rsidR="00477A02" w:rsidRPr="00D62CD8">
        <w:rPr>
          <w:color w:val="000000" w:themeColor="text1"/>
          <w:vertAlign w:val="subscript"/>
        </w:rPr>
        <w:t>x</w:t>
      </w:r>
      <w:proofErr w:type="spellEnd"/>
      <w:r w:rsidR="00477A02">
        <w:rPr>
          <w:color w:val="000000" w:themeColor="text1"/>
        </w:rPr>
        <w:t xml:space="preserve"> </w:t>
      </w:r>
      <w:r w:rsidR="00503DD2" w:rsidRPr="00963536">
        <w:rPr>
          <w:color w:val="000000" w:themeColor="text1"/>
        </w:rPr>
        <w:t>(</w:t>
      </w:r>
      <w:r w:rsidR="00503DD2" w:rsidRPr="00EF6751">
        <w:rPr>
          <w:b/>
          <w:bCs/>
          <w:color w:val="000000" w:themeColor="text1"/>
        </w:rPr>
        <w:t xml:space="preserve">Fig. </w:t>
      </w:r>
      <w:r w:rsidR="00237D3B">
        <w:rPr>
          <w:b/>
          <w:bCs/>
          <w:color w:val="000000" w:themeColor="text1"/>
        </w:rPr>
        <w:t>1</w:t>
      </w:r>
      <w:r w:rsidR="00503DD2" w:rsidRPr="00EF6751">
        <w:rPr>
          <w:b/>
          <w:bCs/>
          <w:color w:val="000000" w:themeColor="text1"/>
        </w:rPr>
        <w:t>a</w:t>
      </w:r>
      <w:r w:rsidR="00AE1DAB" w:rsidRPr="00963536">
        <w:rPr>
          <w:color w:val="000000" w:themeColor="text1"/>
        </w:rPr>
        <w:t>)</w:t>
      </w:r>
      <w:r w:rsidR="002D1ED0">
        <w:rPr>
          <w:color w:val="000000" w:themeColor="text1"/>
        </w:rPr>
        <w:t>.</w:t>
      </w:r>
      <w:r w:rsidR="00AE1DAB" w:rsidRPr="00963536">
        <w:rPr>
          <w:color w:val="000000" w:themeColor="text1"/>
        </w:rPr>
        <w:t xml:space="preserve"> </w:t>
      </w:r>
      <w:r w:rsidR="00B46C2B">
        <w:rPr>
          <w:color w:val="000000" w:themeColor="text1"/>
        </w:rPr>
        <w:t xml:space="preserve">Wafers were loaded in </w:t>
      </w:r>
      <w:r w:rsidR="00D47063">
        <w:rPr>
          <w:color w:val="000000" w:themeColor="text1"/>
        </w:rPr>
        <w:t>the</w:t>
      </w:r>
      <w:r w:rsidR="00B46C2B">
        <w:rPr>
          <w:color w:val="000000" w:themeColor="text1"/>
        </w:rPr>
        <w:t xml:space="preserve"> sputter </w:t>
      </w:r>
      <w:r w:rsidR="00D47063">
        <w:rPr>
          <w:color w:val="000000" w:themeColor="text1"/>
        </w:rPr>
        <w:t>system</w:t>
      </w:r>
      <w:r w:rsidR="00B46C2B">
        <w:rPr>
          <w:color w:val="000000" w:themeColor="text1"/>
        </w:rPr>
        <w:t xml:space="preserve"> and </w:t>
      </w:r>
      <w:r w:rsidR="003B5233">
        <w:rPr>
          <w:color w:val="000000" w:themeColor="text1"/>
        </w:rPr>
        <w:t xml:space="preserve">RF </w:t>
      </w:r>
      <w:r w:rsidR="00AE1DAB" w:rsidRPr="00963536">
        <w:rPr>
          <w:color w:val="000000" w:themeColor="text1"/>
        </w:rPr>
        <w:t xml:space="preserve">cleaned </w:t>
      </w:r>
      <w:r w:rsidR="00CB3503">
        <w:rPr>
          <w:color w:val="000000" w:themeColor="text1"/>
        </w:rPr>
        <w:t>in an Ar plasma</w:t>
      </w:r>
      <w:r w:rsidR="007621D7">
        <w:rPr>
          <w:color w:val="000000" w:themeColor="text1"/>
        </w:rPr>
        <w:t xml:space="preserve"> </w:t>
      </w:r>
      <w:r w:rsidR="00CB3503">
        <w:rPr>
          <w:color w:val="000000" w:themeColor="text1"/>
        </w:rPr>
        <w:t>(</w:t>
      </w:r>
      <w:r w:rsidR="00AE1DAB" w:rsidRPr="00963536">
        <w:rPr>
          <w:color w:val="000000" w:themeColor="text1"/>
        </w:rPr>
        <w:t>100 W</w:t>
      </w:r>
      <w:r w:rsidR="00CB3503">
        <w:rPr>
          <w:color w:val="000000" w:themeColor="text1"/>
        </w:rPr>
        <w:t>,</w:t>
      </w:r>
      <w:r w:rsidR="00AE1DAB" w:rsidRPr="00963536">
        <w:rPr>
          <w:color w:val="000000" w:themeColor="text1"/>
        </w:rPr>
        <w:t xml:space="preserve"> </w:t>
      </w:r>
      <w:r w:rsidR="00C415A1">
        <w:rPr>
          <w:color w:val="000000" w:themeColor="text1"/>
        </w:rPr>
        <w:t>1.33 Pa</w:t>
      </w:r>
      <w:r w:rsidR="00D62CD8">
        <w:rPr>
          <w:color w:val="000000" w:themeColor="text1"/>
        </w:rPr>
        <w:t>,</w:t>
      </w:r>
      <w:r w:rsidR="00AE1DAB" w:rsidRPr="00963536">
        <w:rPr>
          <w:color w:val="000000" w:themeColor="text1"/>
        </w:rPr>
        <w:t xml:space="preserve"> 1 min</w:t>
      </w:r>
      <w:r w:rsidR="00CB3503">
        <w:rPr>
          <w:color w:val="000000" w:themeColor="text1"/>
        </w:rPr>
        <w:t>)</w:t>
      </w:r>
      <w:r w:rsidR="00B46C2B">
        <w:rPr>
          <w:color w:val="000000" w:themeColor="text1"/>
        </w:rPr>
        <w:t xml:space="preserve"> before </w:t>
      </w:r>
      <w:r w:rsidR="00C53CAF">
        <w:rPr>
          <w:color w:val="000000" w:themeColor="text1"/>
        </w:rPr>
        <w:t>a</w:t>
      </w:r>
      <w:r w:rsidR="00510AEB">
        <w:rPr>
          <w:color w:val="000000" w:themeColor="text1"/>
        </w:rPr>
        <w:t xml:space="preserve"> 10 nm </w:t>
      </w:r>
      <w:r w:rsidR="00623C88">
        <w:rPr>
          <w:color w:val="000000" w:themeColor="text1"/>
        </w:rPr>
        <w:t>thick</w:t>
      </w:r>
      <w:r w:rsidR="00C53CAF">
        <w:rPr>
          <w:color w:val="000000" w:themeColor="text1"/>
        </w:rPr>
        <w:t xml:space="preserve"> </w:t>
      </w:r>
      <w:r w:rsidR="00AE1DAB" w:rsidRPr="00963536">
        <w:rPr>
          <w:color w:val="000000" w:themeColor="text1"/>
        </w:rPr>
        <w:t>AlO</w:t>
      </w:r>
      <w:r w:rsidR="00AE1DAB" w:rsidRPr="00963536">
        <w:rPr>
          <w:color w:val="000000" w:themeColor="text1"/>
          <w:vertAlign w:val="subscript"/>
        </w:rPr>
        <w:t>x</w:t>
      </w:r>
      <w:r w:rsidR="00AE1DAB" w:rsidRPr="00963536">
        <w:rPr>
          <w:color w:val="000000" w:themeColor="text1"/>
        </w:rPr>
        <w:t xml:space="preserve"> layer was deposited </w:t>
      </w:r>
      <w:r w:rsidR="00B46C2B">
        <w:rPr>
          <w:color w:val="000000" w:themeColor="text1"/>
        </w:rPr>
        <w:t>using</w:t>
      </w:r>
      <w:r w:rsidR="00AE1DAB" w:rsidRPr="00963536">
        <w:rPr>
          <w:color w:val="000000" w:themeColor="text1"/>
        </w:rPr>
        <w:t xml:space="preserve"> </w:t>
      </w:r>
      <w:r w:rsidR="00E21227">
        <w:rPr>
          <w:color w:val="000000" w:themeColor="text1"/>
        </w:rPr>
        <w:t xml:space="preserve">reactive </w:t>
      </w:r>
      <w:r w:rsidR="00AE1DAB" w:rsidRPr="00963536">
        <w:rPr>
          <w:color w:val="000000" w:themeColor="text1"/>
        </w:rPr>
        <w:t xml:space="preserve">HiPIMS </w:t>
      </w:r>
      <w:r w:rsidR="00EA00DE">
        <w:rPr>
          <w:color w:val="000000" w:themeColor="text1"/>
        </w:rPr>
        <w:t>at room temperature</w:t>
      </w:r>
      <w:r w:rsidR="003B5233">
        <w:rPr>
          <w:color w:val="000000" w:themeColor="text1"/>
        </w:rPr>
        <w:t xml:space="preserve"> </w:t>
      </w:r>
      <w:r w:rsidR="009159EA" w:rsidRPr="00963536">
        <w:rPr>
          <w:color w:val="000000" w:themeColor="text1"/>
        </w:rPr>
        <w:t>(</w:t>
      </w:r>
      <w:r w:rsidR="009159EA" w:rsidRPr="00EF6751">
        <w:rPr>
          <w:b/>
          <w:bCs/>
          <w:color w:val="000000" w:themeColor="text1"/>
        </w:rPr>
        <w:t>Fig. 1b</w:t>
      </w:r>
      <w:r w:rsidR="009159EA" w:rsidRPr="00963536">
        <w:rPr>
          <w:color w:val="000000" w:themeColor="text1"/>
        </w:rPr>
        <w:t xml:space="preserve">). </w:t>
      </w:r>
      <w:r w:rsidR="00901ABB" w:rsidRPr="00963536">
        <w:rPr>
          <w:color w:val="000000" w:themeColor="text1"/>
        </w:rPr>
        <w:t>After sputtering</w:t>
      </w:r>
      <w:r w:rsidR="00D8204E" w:rsidRPr="00963536">
        <w:rPr>
          <w:color w:val="000000" w:themeColor="text1"/>
        </w:rPr>
        <w:t xml:space="preserve">, </w:t>
      </w:r>
      <w:r w:rsidR="00E71DBD">
        <w:t>photoresist</w:t>
      </w:r>
      <w:r w:rsidR="00E373B9">
        <w:t xml:space="preserve"> </w:t>
      </w:r>
      <w:r w:rsidR="005F7462">
        <w:t>(</w:t>
      </w:r>
      <w:r w:rsidR="00E373B9">
        <w:t>1 µm</w:t>
      </w:r>
      <w:r w:rsidR="00A815F4">
        <w:t xml:space="preserve"> thick</w:t>
      </w:r>
      <w:r w:rsidR="005F7462">
        <w:t>)</w:t>
      </w:r>
      <w:r w:rsidR="009D03EE">
        <w:t xml:space="preserve"> </w:t>
      </w:r>
      <w:r w:rsidR="00DC3C4D" w:rsidRPr="003D28AB">
        <w:t>w</w:t>
      </w:r>
      <w:r w:rsidR="00901ABB">
        <w:t xml:space="preserve">as </w:t>
      </w:r>
      <w:r w:rsidR="00E373B9">
        <w:t>spin</w:t>
      </w:r>
      <w:r w:rsidR="0060379E">
        <w:t>-</w:t>
      </w:r>
      <w:r w:rsidR="00E373B9">
        <w:t>coated</w:t>
      </w:r>
      <w:r w:rsidR="00DC3C4D" w:rsidRPr="003D28AB">
        <w:t xml:space="preserve"> onto</w:t>
      </w:r>
      <w:r w:rsidR="005F7462">
        <w:t xml:space="preserve"> the</w:t>
      </w:r>
      <w:r w:rsidR="00DC3C4D" w:rsidRPr="003D28AB">
        <w:t xml:space="preserve"> Al</w:t>
      </w:r>
      <w:r w:rsidR="00E373B9">
        <w:t>O</w:t>
      </w:r>
      <w:r w:rsidR="00E373B9" w:rsidRPr="00963536">
        <w:rPr>
          <w:color w:val="000000" w:themeColor="text1"/>
          <w:vertAlign w:val="subscript"/>
        </w:rPr>
        <w:t>x</w:t>
      </w:r>
      <w:r w:rsidR="00DC3C4D" w:rsidRPr="003D28AB">
        <w:t xml:space="preserve"> </w:t>
      </w:r>
      <w:r w:rsidR="00901ABB">
        <w:t>film</w:t>
      </w:r>
      <w:r w:rsidR="00DC3C4D" w:rsidRPr="003D28AB">
        <w:t xml:space="preserve"> (</w:t>
      </w:r>
      <w:r w:rsidR="00DC3C4D" w:rsidRPr="00080AA4">
        <w:rPr>
          <w:b/>
          <w:bCs/>
        </w:rPr>
        <w:t>Fig</w:t>
      </w:r>
      <w:r w:rsidR="00DC3C4D">
        <w:rPr>
          <w:b/>
          <w:bCs/>
        </w:rPr>
        <w:t xml:space="preserve">. </w:t>
      </w:r>
      <w:r w:rsidR="00DC3C4D" w:rsidRPr="00080AA4">
        <w:rPr>
          <w:b/>
          <w:bCs/>
        </w:rPr>
        <w:t>1c</w:t>
      </w:r>
      <w:r w:rsidR="00DC3C4D" w:rsidRPr="003D28AB">
        <w:t>)</w:t>
      </w:r>
      <w:r w:rsidR="004A6354">
        <w:t xml:space="preserve"> followed by </w:t>
      </w:r>
      <w:r w:rsidR="002E2ABD">
        <w:t>a</w:t>
      </w:r>
      <w:r w:rsidR="00A82F71">
        <w:t xml:space="preserve"> 1 minute, 95</w:t>
      </w:r>
      <w:r w:rsidR="00305B2E">
        <w:t xml:space="preserve"> </w:t>
      </w:r>
      <w:r w:rsidR="00A82F71">
        <w:t>°C</w:t>
      </w:r>
      <w:r w:rsidR="002E2ABD">
        <w:t xml:space="preserve"> hot plate </w:t>
      </w:r>
      <w:r w:rsidR="004A6354">
        <w:t>bak</w:t>
      </w:r>
      <w:r w:rsidR="002E2ABD">
        <w:t>e</w:t>
      </w:r>
      <w:r w:rsidR="004A6354">
        <w:t>.</w:t>
      </w:r>
      <w:r w:rsidR="005E2687">
        <w:t xml:space="preserve"> The photoresist</w:t>
      </w:r>
      <w:r w:rsidR="00042AC0">
        <w:t xml:space="preserve"> pattern</w:t>
      </w:r>
      <w:r w:rsidR="005E2687">
        <w:t xml:space="preserve"> was then exposed</w:t>
      </w:r>
      <w:r w:rsidR="00A849B2" w:rsidRPr="00A849B2">
        <w:t xml:space="preserve"> </w:t>
      </w:r>
      <w:r w:rsidR="00D47063">
        <w:t>in</w:t>
      </w:r>
      <w:r w:rsidR="00A849B2">
        <w:t xml:space="preserve"> a </w:t>
      </w:r>
      <w:r w:rsidR="00A849B2" w:rsidRPr="003D28AB">
        <w:t xml:space="preserve">maskless </w:t>
      </w:r>
      <w:r w:rsidR="00A849B2">
        <w:t>aligner</w:t>
      </w:r>
      <w:r w:rsidR="00A849B2" w:rsidRPr="003D28AB">
        <w:t xml:space="preserve"> </w:t>
      </w:r>
      <w:r w:rsidR="002A30A8">
        <w:t>with a</w:t>
      </w:r>
      <w:r w:rsidR="005E2687">
        <w:t xml:space="preserve"> </w:t>
      </w:r>
      <w:r w:rsidR="00CB0519">
        <w:t>dose</w:t>
      </w:r>
      <w:r w:rsidR="002A30A8">
        <w:t xml:space="preserve"> of</w:t>
      </w:r>
      <w:r w:rsidR="005E2687">
        <w:t xml:space="preserve"> </w:t>
      </w:r>
      <w:r w:rsidR="00E84DDA" w:rsidRPr="00E84DDA">
        <w:t>350</w:t>
      </w:r>
      <w:r w:rsidR="005E2687" w:rsidRPr="00E84DDA">
        <w:t xml:space="preserve"> mJ/cm</w:t>
      </w:r>
      <w:r w:rsidR="005E2687" w:rsidRPr="00E84DDA">
        <w:rPr>
          <w:vertAlign w:val="superscript"/>
        </w:rPr>
        <w:t>2</w:t>
      </w:r>
      <w:r w:rsidR="00DC3C4D" w:rsidRPr="003D28AB">
        <w:t xml:space="preserve"> </w:t>
      </w:r>
      <w:r w:rsidR="002A30A8">
        <w:t>at 405 nm</w:t>
      </w:r>
      <w:r w:rsidR="00B614FD">
        <w:t xml:space="preserve"> </w:t>
      </w:r>
      <w:r w:rsidR="00B271AC">
        <w:t>followed by a 1 minute, 110</w:t>
      </w:r>
      <w:r w:rsidR="00305B2E">
        <w:t xml:space="preserve"> </w:t>
      </w:r>
      <w:r w:rsidR="00B271AC">
        <w:t xml:space="preserve">°C </w:t>
      </w:r>
      <w:r w:rsidR="001B06AB">
        <w:t>post-exposure</w:t>
      </w:r>
      <w:r w:rsidR="00682445">
        <w:t xml:space="preserve"> bake</w:t>
      </w:r>
      <w:r w:rsidR="00AE1DAB">
        <w:t xml:space="preserve">. </w:t>
      </w:r>
      <w:r w:rsidR="0023579A">
        <w:t>T</w:t>
      </w:r>
      <w:r w:rsidR="002F0AB0">
        <w:t xml:space="preserve">he </w:t>
      </w:r>
      <w:r w:rsidR="002A30A8">
        <w:t>exposed photoresist</w:t>
      </w:r>
      <w:r w:rsidR="002F0AB0">
        <w:t xml:space="preserve"> was </w:t>
      </w:r>
      <w:r w:rsidR="000B2CFC">
        <w:t xml:space="preserve">puddle </w:t>
      </w:r>
      <w:r w:rsidR="002F0AB0">
        <w:t xml:space="preserve">developed </w:t>
      </w:r>
      <w:r w:rsidR="00DC3C4D" w:rsidRPr="003D28AB">
        <w:t>(</w:t>
      </w:r>
      <w:r w:rsidR="00DC3C4D" w:rsidRPr="00080AA4">
        <w:rPr>
          <w:b/>
          <w:bCs/>
        </w:rPr>
        <w:t>Fig</w:t>
      </w:r>
      <w:r w:rsidR="00DC3C4D">
        <w:rPr>
          <w:b/>
          <w:bCs/>
        </w:rPr>
        <w:t>.</w:t>
      </w:r>
      <w:r w:rsidR="00DC3C4D" w:rsidRPr="00080AA4">
        <w:rPr>
          <w:b/>
          <w:bCs/>
        </w:rPr>
        <w:t xml:space="preserve"> 1d</w:t>
      </w:r>
      <w:r w:rsidR="00DC3C4D" w:rsidRPr="003D28AB">
        <w:t>)</w:t>
      </w:r>
      <w:r w:rsidR="001B06AB">
        <w:t>,</w:t>
      </w:r>
      <w:r w:rsidR="002F0AB0">
        <w:t xml:space="preserve"> rinsed in </w:t>
      </w:r>
      <w:r w:rsidR="00D47063">
        <w:t xml:space="preserve">deionized </w:t>
      </w:r>
      <w:r w:rsidR="002F0AB0">
        <w:t>water</w:t>
      </w:r>
      <w:r w:rsidR="001B06AB">
        <w:t xml:space="preserve">, </w:t>
      </w:r>
      <w:proofErr w:type="spellStart"/>
      <w:r w:rsidR="00620951">
        <w:t>ashed</w:t>
      </w:r>
      <w:proofErr w:type="spellEnd"/>
      <w:r w:rsidR="00620951">
        <w:t xml:space="preserve"> in</w:t>
      </w:r>
      <w:r w:rsidR="00E10946">
        <w:t xml:space="preserve"> oxygen plasma </w:t>
      </w:r>
      <w:r w:rsidR="00DC3C4D" w:rsidRPr="003D28AB">
        <w:t>(</w:t>
      </w:r>
      <w:r w:rsidR="002A2ABA" w:rsidRPr="003B011F">
        <w:t>5</w:t>
      </w:r>
      <w:r w:rsidR="00AB3E9C" w:rsidRPr="003B011F">
        <w:t>0 W</w:t>
      </w:r>
      <w:r w:rsidR="002A2ABA" w:rsidRPr="003B011F">
        <w:t>,</w:t>
      </w:r>
      <w:r w:rsidR="00A300C3" w:rsidRPr="003B011F">
        <w:t xml:space="preserve"> </w:t>
      </w:r>
      <w:r w:rsidR="00411566" w:rsidRPr="003B011F">
        <w:t>53.33 Pa</w:t>
      </w:r>
      <w:r w:rsidR="002A2ABA" w:rsidRPr="003B011F">
        <w:t>,</w:t>
      </w:r>
      <w:r w:rsidR="003B011F">
        <w:t xml:space="preserve"> </w:t>
      </w:r>
      <w:r w:rsidR="003B011F" w:rsidRPr="003B011F">
        <w:t>3</w:t>
      </w:r>
      <w:r w:rsidR="00A300C3" w:rsidRPr="003B011F">
        <w:t>0 s</w:t>
      </w:r>
      <w:r w:rsidR="00DC3C4D" w:rsidRPr="003D28AB">
        <w:rPr>
          <w:color w:val="333333"/>
          <w:shd w:val="clear" w:color="auto" w:fill="FFFFFF"/>
        </w:rPr>
        <w:t>)</w:t>
      </w:r>
      <w:r w:rsidR="001B06AB">
        <w:rPr>
          <w:color w:val="333333"/>
          <w:shd w:val="clear" w:color="auto" w:fill="FFFFFF"/>
        </w:rPr>
        <w:t>,</w:t>
      </w:r>
      <w:r w:rsidR="00D1149F">
        <w:t xml:space="preserve"> and </w:t>
      </w:r>
      <w:r w:rsidR="00E63317">
        <w:t>re</w:t>
      </w:r>
      <w:r w:rsidR="00917FFB">
        <w:t>loaded</w:t>
      </w:r>
      <w:r w:rsidR="00D1149F">
        <w:t xml:space="preserve"> into </w:t>
      </w:r>
      <w:r w:rsidR="0060379E">
        <w:t xml:space="preserve">the </w:t>
      </w:r>
      <w:r w:rsidR="00D1149F">
        <w:t xml:space="preserve">sputter </w:t>
      </w:r>
      <w:r w:rsidR="00D47063">
        <w:t>system</w:t>
      </w:r>
      <w:r w:rsidR="00D1149F">
        <w:t>.</w:t>
      </w:r>
      <w:r>
        <w:t xml:space="preserve"> </w:t>
      </w:r>
      <w:r w:rsidR="00E3056E">
        <w:t>W</w:t>
      </w:r>
      <w:r w:rsidR="00DF7352">
        <w:t xml:space="preserve">afers </w:t>
      </w:r>
      <w:r w:rsidR="00326B0E">
        <w:t xml:space="preserve">were </w:t>
      </w:r>
      <w:r w:rsidR="00E3056E">
        <w:t xml:space="preserve">RF </w:t>
      </w:r>
      <w:r w:rsidR="00DF7352">
        <w:t>clean</w:t>
      </w:r>
      <w:r w:rsidR="00326B0E">
        <w:t>ed</w:t>
      </w:r>
      <w:r w:rsidR="00DF7352">
        <w:t xml:space="preserve"> in an</w:t>
      </w:r>
      <w:r w:rsidR="00D1149F">
        <w:t xml:space="preserve"> Ar plasma </w:t>
      </w:r>
      <w:r w:rsidR="00DC3C4D">
        <w:t>(100</w:t>
      </w:r>
      <w:r w:rsidR="00F83C71">
        <w:t xml:space="preserve"> </w:t>
      </w:r>
      <w:r w:rsidR="00DC3C4D">
        <w:t xml:space="preserve">W, </w:t>
      </w:r>
      <w:r w:rsidR="00EC35BF">
        <w:t>1.33 Pa</w:t>
      </w:r>
      <w:r w:rsidR="00DC3C4D">
        <w:t>, 1</w:t>
      </w:r>
      <w:r w:rsidR="00F83C71">
        <w:t xml:space="preserve"> </w:t>
      </w:r>
      <w:r w:rsidR="00DC3C4D">
        <w:t>m</w:t>
      </w:r>
      <w:r w:rsidR="00EC35BF">
        <w:t>in</w:t>
      </w:r>
      <w:r w:rsidR="00DC3C4D">
        <w:t xml:space="preserve">) </w:t>
      </w:r>
      <w:r w:rsidR="00D1149F">
        <w:t xml:space="preserve">followed by </w:t>
      </w:r>
      <w:r w:rsidR="001B06AB">
        <w:t xml:space="preserve">DC sputtering </w:t>
      </w:r>
      <w:r w:rsidR="00D1149F">
        <w:t xml:space="preserve">of </w:t>
      </w:r>
      <w:r w:rsidR="00DC3C4D" w:rsidRPr="003D28AB">
        <w:t xml:space="preserve">Pt </w:t>
      </w:r>
      <w:r w:rsidR="00326B0E">
        <w:t>(</w:t>
      </w:r>
      <w:r w:rsidR="000818D3">
        <w:t>175 nm</w:t>
      </w:r>
      <w:r w:rsidR="00326B0E">
        <w:t>)</w:t>
      </w:r>
      <w:r w:rsidR="000818D3">
        <w:t xml:space="preserve"> </w:t>
      </w:r>
      <w:r w:rsidR="001B06AB">
        <w:t>at</w:t>
      </w:r>
      <w:r w:rsidR="00DC3C4D" w:rsidRPr="003D28AB">
        <w:t xml:space="preserve"> </w:t>
      </w:r>
      <w:r w:rsidR="00DD4A22">
        <w:t>room temperature</w:t>
      </w:r>
      <w:r w:rsidR="00DC3C4D" w:rsidRPr="003D28AB">
        <w:t xml:space="preserve"> (</w:t>
      </w:r>
      <w:r w:rsidR="00DC3C4D" w:rsidRPr="0078252D">
        <w:rPr>
          <w:b/>
          <w:bCs/>
        </w:rPr>
        <w:t>Fig.</w:t>
      </w:r>
      <w:r w:rsidR="00EF6751">
        <w:rPr>
          <w:b/>
          <w:bCs/>
        </w:rPr>
        <w:t xml:space="preserve"> </w:t>
      </w:r>
      <w:r w:rsidR="00DC3C4D" w:rsidRPr="0078252D">
        <w:rPr>
          <w:b/>
          <w:bCs/>
        </w:rPr>
        <w:t>1e</w:t>
      </w:r>
      <w:r w:rsidR="00DC3C4D" w:rsidRPr="003D28AB">
        <w:t>).</w:t>
      </w:r>
      <w:r w:rsidR="00DC3C4D">
        <w:t xml:space="preserve"> </w:t>
      </w:r>
      <w:r w:rsidR="00425B35">
        <w:t>P</w:t>
      </w:r>
      <w:r w:rsidR="005F64F0">
        <w:t xml:space="preserve">hotoresist was removed </w:t>
      </w:r>
      <w:r w:rsidR="005F64F0" w:rsidRPr="003D28AB">
        <w:t>using acetone and isopropanol</w:t>
      </w:r>
      <w:r w:rsidR="005F64F0">
        <w:t xml:space="preserve"> </w:t>
      </w:r>
      <w:r w:rsidR="005F64F0" w:rsidRPr="003D28AB">
        <w:t>in an ultrasonic bath</w:t>
      </w:r>
      <w:r w:rsidR="005F64F0">
        <w:t xml:space="preserve"> to obtain </w:t>
      </w:r>
      <w:r w:rsidR="0060379E">
        <w:t xml:space="preserve">the </w:t>
      </w:r>
      <w:r w:rsidR="005F64F0">
        <w:t>final Pt/AlO</w:t>
      </w:r>
      <w:r w:rsidR="005F64F0" w:rsidRPr="005F64F0">
        <w:rPr>
          <w:vertAlign w:val="subscript"/>
        </w:rPr>
        <w:t>x</w:t>
      </w:r>
      <w:r w:rsidR="005F64F0">
        <w:t xml:space="preserve"> pattern</w:t>
      </w:r>
      <w:r w:rsidR="00DC3C4D" w:rsidRPr="003D28AB">
        <w:t xml:space="preserve"> (</w:t>
      </w:r>
      <w:r w:rsidR="00DC3C4D" w:rsidRPr="003E3345">
        <w:rPr>
          <w:b/>
          <w:bCs/>
        </w:rPr>
        <w:t>Fig</w:t>
      </w:r>
      <w:r w:rsidR="00DC3C4D">
        <w:rPr>
          <w:b/>
          <w:bCs/>
        </w:rPr>
        <w:t>.</w:t>
      </w:r>
      <w:r w:rsidR="00DC3C4D" w:rsidRPr="003E3345">
        <w:rPr>
          <w:b/>
          <w:bCs/>
        </w:rPr>
        <w:t xml:space="preserve"> 1f</w:t>
      </w:r>
      <w:r w:rsidR="00DC3C4D" w:rsidRPr="003D28AB">
        <w:t>).</w:t>
      </w:r>
    </w:p>
    <w:p w14:paraId="00310645" w14:textId="3D5FA618" w:rsidR="0096747A" w:rsidRPr="0096747A" w:rsidRDefault="008705C9" w:rsidP="00D709DA">
      <w:pPr>
        <w:pStyle w:val="NormalWeb"/>
        <w:shd w:val="clear" w:color="auto" w:fill="FFFFFF"/>
        <w:spacing w:before="0" w:beforeAutospacing="0" w:after="0" w:afterAutospacing="0" w:line="360" w:lineRule="auto"/>
        <w:ind w:firstLine="360"/>
        <w:contextualSpacing/>
        <w:jc w:val="both"/>
        <w:rPr>
          <w:color w:val="000000" w:themeColor="text1"/>
        </w:rPr>
      </w:pPr>
      <w:r w:rsidRPr="00416CB4">
        <w:rPr>
          <w:b/>
          <w:bCs/>
        </w:rPr>
        <w:t>Fig</w:t>
      </w:r>
      <w:r>
        <w:rPr>
          <w:b/>
          <w:bCs/>
        </w:rPr>
        <w:t>.</w:t>
      </w:r>
      <w:r w:rsidR="00EF6751">
        <w:rPr>
          <w:b/>
          <w:bCs/>
        </w:rPr>
        <w:t xml:space="preserve"> </w:t>
      </w:r>
      <w:r w:rsidR="00D3257C">
        <w:rPr>
          <w:b/>
          <w:bCs/>
        </w:rPr>
        <w:t>2</w:t>
      </w:r>
      <w:r>
        <w:rPr>
          <w:b/>
          <w:bCs/>
        </w:rPr>
        <w:t xml:space="preserve"> </w:t>
      </w:r>
      <w:r w:rsidRPr="003D28AB">
        <w:t xml:space="preserve">shows </w:t>
      </w:r>
      <w:r w:rsidR="00D47063">
        <w:t>design</w:t>
      </w:r>
      <w:r w:rsidR="00AA5402">
        <w:t xml:space="preserve"> </w:t>
      </w:r>
      <w:r w:rsidRPr="003D28AB">
        <w:t>and optical micro</w:t>
      </w:r>
      <w:r w:rsidR="0060379E">
        <w:t>s</w:t>
      </w:r>
      <w:r w:rsidRPr="003D28AB">
        <w:t xml:space="preserve">copy images of the </w:t>
      </w:r>
      <w:r w:rsidR="00150E13">
        <w:t xml:space="preserve">lithographically patterned </w:t>
      </w:r>
      <w:r w:rsidRPr="003D28AB">
        <w:t>thermistor</w:t>
      </w:r>
      <w:r w:rsidR="00D47063">
        <w:t xml:space="preserve"> meander</w:t>
      </w:r>
      <w:r w:rsidRPr="003D28AB">
        <w:t xml:space="preserve">s. </w:t>
      </w:r>
      <w:r w:rsidR="00024CE5">
        <w:t xml:space="preserve">Wafers are patterned with a </w:t>
      </w:r>
      <w:r w:rsidRPr="003D28AB">
        <w:t>3</w:t>
      </w:r>
      <w:r w:rsidR="004914C0">
        <w:t xml:space="preserve"> </w:t>
      </w:r>
      <w:r w:rsidRPr="003D28AB">
        <w:t>x</w:t>
      </w:r>
      <w:r w:rsidR="004914C0">
        <w:t xml:space="preserve"> </w:t>
      </w:r>
      <w:r w:rsidRPr="003D28AB">
        <w:t>3 matrix con</w:t>
      </w:r>
      <w:r w:rsidR="001B06AB">
        <w:t>sist</w:t>
      </w:r>
      <w:r w:rsidRPr="003D28AB">
        <w:t>ing</w:t>
      </w:r>
      <w:r w:rsidR="001B06AB">
        <w:t xml:space="preserve"> of</w:t>
      </w:r>
      <w:r w:rsidRPr="003D28AB">
        <w:t xml:space="preserve"> </w:t>
      </w:r>
      <w:r w:rsidR="0084064F">
        <w:t>nine</w:t>
      </w:r>
      <w:r w:rsidR="00EF6751">
        <w:t xml:space="preserve"> </w:t>
      </w:r>
      <w:r w:rsidRPr="003D28AB">
        <w:t xml:space="preserve">rectangles of </w:t>
      </w:r>
      <w:r w:rsidR="00EF6751">
        <w:t xml:space="preserve">area </w:t>
      </w:r>
      <w:r w:rsidRPr="003D28AB">
        <w:t>11</w:t>
      </w:r>
      <w:r w:rsidR="0084064F">
        <w:t xml:space="preserve"> </w:t>
      </w:r>
      <w:r w:rsidRPr="003D28AB">
        <w:t>mm</w:t>
      </w:r>
      <w:r w:rsidR="004914C0">
        <w:t xml:space="preserve"> </w:t>
      </w:r>
      <w:r w:rsidRPr="003D28AB">
        <w:t>x</w:t>
      </w:r>
      <w:r w:rsidR="0084064F">
        <w:t xml:space="preserve"> </w:t>
      </w:r>
      <w:r w:rsidRPr="003D28AB">
        <w:t xml:space="preserve">13 mm </w:t>
      </w:r>
      <w:r w:rsidR="00AA5402">
        <w:t>as shown</w:t>
      </w:r>
      <w:r w:rsidR="00EF6751">
        <w:t xml:space="preserve"> in </w:t>
      </w:r>
      <w:r w:rsidR="00EF6751" w:rsidRPr="00416CB4">
        <w:rPr>
          <w:b/>
          <w:bCs/>
        </w:rPr>
        <w:t>Fi</w:t>
      </w:r>
      <w:r w:rsidR="00EF6751">
        <w:rPr>
          <w:b/>
          <w:bCs/>
        </w:rPr>
        <w:t xml:space="preserve">g. </w:t>
      </w:r>
      <w:r w:rsidR="00D3257C">
        <w:rPr>
          <w:b/>
          <w:bCs/>
        </w:rPr>
        <w:t>2</w:t>
      </w:r>
      <w:r w:rsidR="00693211">
        <w:rPr>
          <w:b/>
          <w:bCs/>
        </w:rPr>
        <w:t>.</w:t>
      </w:r>
      <w:r w:rsidR="00EF6751" w:rsidRPr="00416CB4">
        <w:rPr>
          <w:b/>
          <w:bCs/>
        </w:rPr>
        <w:t>a</w:t>
      </w:r>
      <w:r w:rsidR="00024CE5">
        <w:rPr>
          <w:b/>
          <w:bCs/>
        </w:rPr>
        <w:t>.</w:t>
      </w:r>
      <w:r w:rsidR="00EF6751" w:rsidRPr="00416CB4">
        <w:rPr>
          <w:b/>
          <w:bCs/>
        </w:rPr>
        <w:t>1</w:t>
      </w:r>
      <w:r w:rsidR="00AA5402">
        <w:t xml:space="preserve">. </w:t>
      </w:r>
      <w:r w:rsidR="00491A6D">
        <w:t>Three rectangles are</w:t>
      </w:r>
      <w:r w:rsidR="00F72FA8">
        <w:t xml:space="preserve"> </w:t>
      </w:r>
      <w:proofErr w:type="gramStart"/>
      <w:r w:rsidR="001B06AB">
        <w:t>un</w:t>
      </w:r>
      <w:r w:rsidR="00F72FA8">
        <w:t>patterned</w:t>
      </w:r>
      <w:proofErr w:type="gramEnd"/>
      <w:r w:rsidR="00F72FA8">
        <w:t xml:space="preserve"> </w:t>
      </w:r>
      <w:r w:rsidR="004076F1">
        <w:t xml:space="preserve">and </w:t>
      </w:r>
      <w:r w:rsidR="000A5C6D">
        <w:t>six</w:t>
      </w:r>
      <w:r w:rsidRPr="003D28AB">
        <w:t xml:space="preserve"> rectangles</w:t>
      </w:r>
      <w:r w:rsidR="004076F1">
        <w:t xml:space="preserve"> </w:t>
      </w:r>
      <w:r w:rsidR="00CC0979">
        <w:t>contain thermistors o</w:t>
      </w:r>
      <w:r w:rsidR="00BD476B">
        <w:t xml:space="preserve">f two different sizes: meander </w:t>
      </w:r>
      <w:r w:rsidR="00F935D2">
        <w:t>style-</w:t>
      </w:r>
      <w:r w:rsidR="00196BC2">
        <w:t>1</w:t>
      </w:r>
      <w:r w:rsidR="00BD476B">
        <w:t xml:space="preserve"> (</w:t>
      </w:r>
      <w:r w:rsidR="005E1BD7">
        <w:t>11</w:t>
      </w:r>
      <w:r w:rsidR="00BD476B">
        <w:t xml:space="preserve"> </w:t>
      </w:r>
      <w:r w:rsidR="00C41581">
        <w:t>µ</w:t>
      </w:r>
      <w:r w:rsidR="00BD476B">
        <w:t>m linewidth</w:t>
      </w:r>
      <w:r w:rsidR="00C41581">
        <w:t xml:space="preserve">, </w:t>
      </w:r>
      <w:r w:rsidR="005E1BD7">
        <w:t>13</w:t>
      </w:r>
      <w:r w:rsidR="00BD476B">
        <w:t xml:space="preserve"> </w:t>
      </w:r>
      <w:r w:rsidR="00C41581">
        <w:t>µ</w:t>
      </w:r>
      <w:r w:rsidR="00BD476B">
        <w:t xml:space="preserve">m pitch) and meander </w:t>
      </w:r>
      <w:r w:rsidR="00707FBB">
        <w:t>style-</w:t>
      </w:r>
      <w:r w:rsidR="00196BC2">
        <w:t>2</w:t>
      </w:r>
      <w:r w:rsidR="00BD476B">
        <w:t xml:space="preserve"> (</w:t>
      </w:r>
      <w:r w:rsidR="005E1BD7">
        <w:t>2</w:t>
      </w:r>
      <w:r w:rsidR="00BD476B">
        <w:t xml:space="preserve"> </w:t>
      </w:r>
      <w:r w:rsidR="00C41581">
        <w:t>µ</w:t>
      </w:r>
      <w:r w:rsidR="00BD476B">
        <w:t>m linewidth</w:t>
      </w:r>
      <w:r w:rsidR="00C41581">
        <w:t>,</w:t>
      </w:r>
      <w:r w:rsidR="00BD476B">
        <w:t xml:space="preserve"> </w:t>
      </w:r>
      <w:r w:rsidR="005E1BD7">
        <w:t>4</w:t>
      </w:r>
      <w:r w:rsidR="00BD476B">
        <w:t xml:space="preserve"> </w:t>
      </w:r>
      <w:r w:rsidR="00C41581">
        <w:t>µ</w:t>
      </w:r>
      <w:r w:rsidR="00BD476B">
        <w:t>m pitch)</w:t>
      </w:r>
      <w:r w:rsidR="005E1BD7">
        <w:t>.</w:t>
      </w:r>
      <w:r w:rsidR="00BD476B">
        <w:t xml:space="preserve"> Meander </w:t>
      </w:r>
      <w:r w:rsidR="00707FBB">
        <w:t>style-</w:t>
      </w:r>
      <w:r w:rsidR="00772711">
        <w:t>1</w:t>
      </w:r>
      <w:r w:rsidR="00BD476B">
        <w:t xml:space="preserve"> is</w:t>
      </w:r>
      <w:r w:rsidR="005E1BD7">
        <w:t xml:space="preserve"> two interdigitated serpentine thermistors with square corners</w:t>
      </w:r>
      <w:r w:rsidR="00C93F76">
        <w:t xml:space="preserve"> </w:t>
      </w:r>
      <w:r w:rsidR="00A24212">
        <w:t xml:space="preserve">and </w:t>
      </w:r>
      <w:r w:rsidR="00AF291E">
        <w:rPr>
          <w:color w:val="000000"/>
        </w:rPr>
        <w:t>is</w:t>
      </w:r>
      <w:r w:rsidR="00A24212">
        <w:rPr>
          <w:color w:val="000000"/>
        </w:rPr>
        <w:t xml:space="preserve"> </w:t>
      </w:r>
      <w:r w:rsidR="00A24212" w:rsidRPr="003D28AB">
        <w:rPr>
          <w:color w:val="000000"/>
        </w:rPr>
        <w:t>8187</w:t>
      </w:r>
      <w:r w:rsidR="00A24212">
        <w:rPr>
          <w:color w:val="000000"/>
        </w:rPr>
        <w:t xml:space="preserve"> </w:t>
      </w:r>
      <w:r w:rsidR="00A24212" w:rsidRPr="003D28AB">
        <w:rPr>
          <w:color w:val="000000"/>
        </w:rPr>
        <w:t>sq</w:t>
      </w:r>
      <w:r w:rsidR="00A24212">
        <w:rPr>
          <w:color w:val="000000"/>
        </w:rPr>
        <w:t>uares</w:t>
      </w:r>
      <w:r w:rsidR="00AF291E">
        <w:rPr>
          <w:color w:val="000000"/>
        </w:rPr>
        <w:t xml:space="preserve"> (length/width)</w:t>
      </w:r>
      <w:r w:rsidR="00A24212">
        <w:t xml:space="preserve"> </w:t>
      </w:r>
      <w:r w:rsidR="00C93F76">
        <w:t>(</w:t>
      </w:r>
      <w:r w:rsidR="00C93F76" w:rsidRPr="0071247F">
        <w:rPr>
          <w:b/>
          <w:bCs/>
        </w:rPr>
        <w:t xml:space="preserve">Fig. </w:t>
      </w:r>
      <w:r w:rsidR="00D3257C">
        <w:rPr>
          <w:b/>
          <w:bCs/>
        </w:rPr>
        <w:t>2</w:t>
      </w:r>
      <w:r w:rsidR="00C93F76" w:rsidRPr="0071247F">
        <w:rPr>
          <w:b/>
          <w:bCs/>
        </w:rPr>
        <w:t>b.</w:t>
      </w:r>
      <w:r w:rsidR="00024CE5">
        <w:rPr>
          <w:b/>
          <w:bCs/>
        </w:rPr>
        <w:t>1</w:t>
      </w:r>
      <w:r w:rsidR="001E29B2">
        <w:rPr>
          <w:b/>
          <w:bCs/>
        </w:rPr>
        <w:t>-</w:t>
      </w:r>
      <w:r w:rsidR="00D3257C">
        <w:rPr>
          <w:b/>
          <w:bCs/>
        </w:rPr>
        <w:t>2</w:t>
      </w:r>
      <w:r w:rsidR="00C93F76">
        <w:t>)</w:t>
      </w:r>
      <w:r w:rsidR="00A41909">
        <w:t>.</w:t>
      </w:r>
      <w:r w:rsidR="00BD476B">
        <w:t xml:space="preserve"> </w:t>
      </w:r>
      <w:r w:rsidR="00A41909">
        <w:t>M</w:t>
      </w:r>
      <w:r w:rsidR="00BD476B">
        <w:t xml:space="preserve">eander </w:t>
      </w:r>
      <w:r w:rsidR="00707FBB">
        <w:t>style-</w:t>
      </w:r>
      <w:r w:rsidR="00772711">
        <w:t>2</w:t>
      </w:r>
      <w:r w:rsidR="00BD476B">
        <w:t xml:space="preserve"> is</w:t>
      </w:r>
      <w:r w:rsidR="005E1BD7">
        <w:t xml:space="preserve"> a serpentine pattern with a constant cross</w:t>
      </w:r>
      <w:r w:rsidR="00D029E0">
        <w:t>-</w:t>
      </w:r>
      <w:r w:rsidR="005E1BD7">
        <w:t>sectional width wire</w:t>
      </w:r>
      <w:r w:rsidR="00C93F76">
        <w:t xml:space="preserve"> </w:t>
      </w:r>
      <w:r w:rsidR="00A41909">
        <w:t xml:space="preserve">and is 1877 squares </w:t>
      </w:r>
      <w:r w:rsidR="00C93F76">
        <w:t>(</w:t>
      </w:r>
      <w:r w:rsidR="00C93F76" w:rsidRPr="0071247F">
        <w:rPr>
          <w:b/>
          <w:bCs/>
        </w:rPr>
        <w:t xml:space="preserve">Fig. </w:t>
      </w:r>
      <w:r w:rsidR="00D3257C">
        <w:rPr>
          <w:b/>
          <w:bCs/>
        </w:rPr>
        <w:t>2</w:t>
      </w:r>
      <w:r w:rsidR="00772711" w:rsidRPr="0071247F">
        <w:rPr>
          <w:b/>
          <w:bCs/>
        </w:rPr>
        <w:t>b.</w:t>
      </w:r>
      <w:r w:rsidR="00024CE5">
        <w:rPr>
          <w:b/>
          <w:bCs/>
        </w:rPr>
        <w:t>3</w:t>
      </w:r>
      <w:r w:rsidR="001E29B2">
        <w:rPr>
          <w:b/>
          <w:bCs/>
        </w:rPr>
        <w:t>-</w:t>
      </w:r>
      <w:r w:rsidR="00772711" w:rsidRPr="0071247F">
        <w:rPr>
          <w:b/>
          <w:bCs/>
        </w:rPr>
        <w:lastRenderedPageBreak/>
        <w:t>4</w:t>
      </w:r>
      <w:r w:rsidR="00772711">
        <w:t>)</w:t>
      </w:r>
      <w:r w:rsidR="00BD476B">
        <w:t>.</w:t>
      </w:r>
      <w:r w:rsidR="00B074A6">
        <w:t xml:space="preserve"> </w:t>
      </w:r>
      <w:r w:rsidR="002E25C9">
        <w:t xml:space="preserve">The magnified rectangle </w:t>
      </w:r>
      <w:r w:rsidR="0038760C">
        <w:t xml:space="preserve">shown in </w:t>
      </w:r>
      <w:r w:rsidR="0038760C" w:rsidRPr="008836F1">
        <w:rPr>
          <w:b/>
          <w:bCs/>
        </w:rPr>
        <w:t>Fig</w:t>
      </w:r>
      <w:r w:rsidR="0038760C">
        <w:rPr>
          <w:b/>
          <w:bCs/>
        </w:rPr>
        <w:t xml:space="preserve">. </w:t>
      </w:r>
      <w:r w:rsidR="00024CE5">
        <w:rPr>
          <w:b/>
          <w:bCs/>
        </w:rPr>
        <w:t>2</w:t>
      </w:r>
      <w:r w:rsidR="0038760C" w:rsidRPr="008836F1">
        <w:rPr>
          <w:b/>
          <w:bCs/>
        </w:rPr>
        <w:t>a</w:t>
      </w:r>
      <w:r w:rsidR="00024CE5">
        <w:rPr>
          <w:b/>
          <w:bCs/>
        </w:rPr>
        <w:t>.</w:t>
      </w:r>
      <w:r w:rsidR="0038760C" w:rsidRPr="008836F1">
        <w:rPr>
          <w:b/>
          <w:bCs/>
        </w:rPr>
        <w:t>2</w:t>
      </w:r>
      <w:r w:rsidR="0038760C">
        <w:rPr>
          <w:b/>
          <w:bCs/>
        </w:rPr>
        <w:t xml:space="preserve"> </w:t>
      </w:r>
      <w:r w:rsidR="002E25C9">
        <w:t>contain</w:t>
      </w:r>
      <w:r w:rsidR="00444310">
        <w:t>s</w:t>
      </w:r>
      <w:r w:rsidR="002E25C9">
        <w:t xml:space="preserve"> </w:t>
      </w:r>
      <w:r w:rsidR="0038760C">
        <w:t>o</w:t>
      </w:r>
      <w:r w:rsidR="00B4279F">
        <w:t>ne</w:t>
      </w:r>
      <w:r w:rsidR="00EA672D" w:rsidRPr="003D28AB">
        <w:t xml:space="preserve"> </w:t>
      </w:r>
      <w:r w:rsidR="00707FBB">
        <w:t xml:space="preserve">of </w:t>
      </w:r>
      <w:r w:rsidR="00B4279F">
        <w:t xml:space="preserve">meander </w:t>
      </w:r>
      <w:r w:rsidR="00707FBB">
        <w:t>style-</w:t>
      </w:r>
      <w:r w:rsidR="00144403">
        <w:t>1</w:t>
      </w:r>
      <w:r w:rsidR="00EA672D" w:rsidRPr="003D28AB">
        <w:t xml:space="preserve"> and </w:t>
      </w:r>
      <w:r w:rsidR="00B4279F">
        <w:t>two</w:t>
      </w:r>
      <w:r w:rsidR="00707FBB">
        <w:t xml:space="preserve"> of</w:t>
      </w:r>
      <w:r w:rsidR="00EA672D" w:rsidRPr="003D28AB">
        <w:t xml:space="preserve"> </w:t>
      </w:r>
      <w:r w:rsidR="00B4279F">
        <w:t xml:space="preserve">meander </w:t>
      </w:r>
      <w:r w:rsidR="00707FBB">
        <w:t>style-</w:t>
      </w:r>
      <w:r w:rsidR="00144403">
        <w:t>2</w:t>
      </w:r>
      <w:r w:rsidR="00AA5402">
        <w:t>.</w:t>
      </w:r>
      <w:r w:rsidR="00693211">
        <w:t xml:space="preserve"> </w:t>
      </w:r>
      <w:r w:rsidRPr="00FF64BC">
        <w:t xml:space="preserve">The </w:t>
      </w:r>
      <w:r w:rsidR="00BB6C58" w:rsidRPr="00FF64BC">
        <w:t>optical</w:t>
      </w:r>
      <w:r w:rsidRPr="00FF64BC">
        <w:t xml:space="preserve"> images in </w:t>
      </w:r>
      <w:r w:rsidRPr="00FF64BC">
        <w:rPr>
          <w:b/>
          <w:bCs/>
        </w:rPr>
        <w:t xml:space="preserve">Fig. </w:t>
      </w:r>
      <w:r w:rsidR="00024CE5" w:rsidRPr="00FF64BC">
        <w:rPr>
          <w:b/>
          <w:bCs/>
        </w:rPr>
        <w:t>2</w:t>
      </w:r>
      <w:r w:rsidRPr="00FF64BC">
        <w:rPr>
          <w:b/>
          <w:bCs/>
        </w:rPr>
        <w:t>b</w:t>
      </w:r>
      <w:r w:rsidR="00024CE5" w:rsidRPr="00FF64BC">
        <w:rPr>
          <w:b/>
          <w:bCs/>
        </w:rPr>
        <w:t>.</w:t>
      </w:r>
      <w:r w:rsidRPr="00FF64BC">
        <w:rPr>
          <w:b/>
          <w:bCs/>
        </w:rPr>
        <w:t>1</w:t>
      </w:r>
      <w:r w:rsidR="001E29B2" w:rsidRPr="00FF64BC">
        <w:rPr>
          <w:b/>
          <w:bCs/>
        </w:rPr>
        <w:t>-</w:t>
      </w:r>
      <w:r w:rsidRPr="00FF64BC">
        <w:rPr>
          <w:b/>
          <w:bCs/>
        </w:rPr>
        <w:t>2</w:t>
      </w:r>
      <w:r w:rsidRPr="00FF64BC">
        <w:t xml:space="preserve"> </w:t>
      </w:r>
      <w:r w:rsidR="009A3B32" w:rsidRPr="00FF64BC">
        <w:t xml:space="preserve">and </w:t>
      </w:r>
      <w:r w:rsidR="009A3B32" w:rsidRPr="00FF64BC">
        <w:rPr>
          <w:b/>
          <w:bCs/>
        </w:rPr>
        <w:t xml:space="preserve">Fig. </w:t>
      </w:r>
      <w:r w:rsidR="00024CE5" w:rsidRPr="00FF64BC">
        <w:rPr>
          <w:b/>
          <w:bCs/>
        </w:rPr>
        <w:t>2</w:t>
      </w:r>
      <w:r w:rsidR="009A3B32" w:rsidRPr="00FF64BC">
        <w:rPr>
          <w:b/>
          <w:bCs/>
        </w:rPr>
        <w:t>b</w:t>
      </w:r>
      <w:r w:rsidR="00024CE5" w:rsidRPr="00FF64BC">
        <w:rPr>
          <w:b/>
          <w:bCs/>
        </w:rPr>
        <w:t>.</w:t>
      </w:r>
      <w:r w:rsidR="009A3B32" w:rsidRPr="00FF64BC">
        <w:rPr>
          <w:b/>
          <w:bCs/>
        </w:rPr>
        <w:t>3</w:t>
      </w:r>
      <w:r w:rsidR="001E29B2" w:rsidRPr="00FF64BC">
        <w:rPr>
          <w:b/>
          <w:bCs/>
        </w:rPr>
        <w:t>-</w:t>
      </w:r>
      <w:r w:rsidR="009A3B32" w:rsidRPr="00FF64BC">
        <w:rPr>
          <w:b/>
          <w:bCs/>
        </w:rPr>
        <w:t>4</w:t>
      </w:r>
      <w:r w:rsidR="009A3B32" w:rsidRPr="00FF64BC">
        <w:t xml:space="preserve"> </w:t>
      </w:r>
      <w:r w:rsidRPr="00FF64BC">
        <w:t xml:space="preserve">refer to </w:t>
      </w:r>
      <w:r w:rsidR="00BB6C58" w:rsidRPr="00FF64BC">
        <w:t xml:space="preserve">meander </w:t>
      </w:r>
      <w:r w:rsidR="00045927" w:rsidRPr="00FF64BC">
        <w:t>style-</w:t>
      </w:r>
      <w:r w:rsidR="00080402" w:rsidRPr="00FF64BC">
        <w:t>1</w:t>
      </w:r>
      <w:r w:rsidRPr="00FF64BC">
        <w:t xml:space="preserve"> </w:t>
      </w:r>
      <w:r w:rsidR="009A3B32" w:rsidRPr="00FF64BC">
        <w:t xml:space="preserve">and </w:t>
      </w:r>
      <w:r w:rsidR="00BB6C58" w:rsidRPr="00FF64BC">
        <w:t xml:space="preserve">meander </w:t>
      </w:r>
      <w:r w:rsidR="00045927" w:rsidRPr="00FF64BC">
        <w:t>style-</w:t>
      </w:r>
      <w:r w:rsidR="00080402" w:rsidRPr="00FF64BC">
        <w:t>2</w:t>
      </w:r>
      <w:r w:rsidRPr="00FF64BC">
        <w:t>.</w:t>
      </w:r>
    </w:p>
    <w:p w14:paraId="65291CE4" w14:textId="3063C36A" w:rsidR="006569A8" w:rsidRDefault="001514C4" w:rsidP="00312977">
      <w:pPr>
        <w:pStyle w:val="NormalWeb"/>
        <w:shd w:val="clear" w:color="auto" w:fill="FFFFFF"/>
        <w:spacing w:before="0" w:beforeAutospacing="0" w:after="160" w:afterAutospacing="0" w:line="360" w:lineRule="auto"/>
        <w:ind w:firstLine="360"/>
        <w:contextualSpacing/>
        <w:jc w:val="both"/>
      </w:pPr>
      <w:r w:rsidRPr="003D28AB">
        <w:rPr>
          <w:color w:val="000000" w:themeColor="text1"/>
        </w:rPr>
        <w:t xml:space="preserve">After the microfabrication of </w:t>
      </w:r>
      <w:r w:rsidR="0060379E">
        <w:rPr>
          <w:color w:val="000000" w:themeColor="text1"/>
        </w:rPr>
        <w:t xml:space="preserve">the </w:t>
      </w:r>
      <w:r w:rsidRPr="003D28AB">
        <w:rPr>
          <w:color w:val="000000" w:themeColor="text1"/>
        </w:rPr>
        <w:t>Pt</w:t>
      </w:r>
      <w:r w:rsidR="0071247F">
        <w:rPr>
          <w:color w:val="000000" w:themeColor="text1"/>
        </w:rPr>
        <w:t>/AlO</w:t>
      </w:r>
      <w:r w:rsidR="00834071">
        <w:rPr>
          <w:color w:val="000000" w:themeColor="text1"/>
          <w:vertAlign w:val="subscript"/>
        </w:rPr>
        <w:t>x</w:t>
      </w:r>
      <w:r w:rsidRPr="003D28AB">
        <w:rPr>
          <w:color w:val="000000" w:themeColor="text1"/>
        </w:rPr>
        <w:t xml:space="preserve"> thermistor</w:t>
      </w:r>
      <w:r w:rsidR="001B06AB">
        <w:rPr>
          <w:color w:val="000000" w:themeColor="text1"/>
        </w:rPr>
        <w:t>s</w:t>
      </w:r>
      <w:r w:rsidRPr="003D28AB">
        <w:rPr>
          <w:color w:val="000000" w:themeColor="text1"/>
        </w:rPr>
        <w:t xml:space="preserve">, the wafers were </w:t>
      </w:r>
      <w:r w:rsidR="00505A2E">
        <w:rPr>
          <w:color w:val="000000" w:themeColor="text1"/>
        </w:rPr>
        <w:t>anneal</w:t>
      </w:r>
      <w:r w:rsidR="00382761">
        <w:rPr>
          <w:color w:val="000000" w:themeColor="text1"/>
        </w:rPr>
        <w:t>ed</w:t>
      </w:r>
      <w:r w:rsidRPr="003D28AB">
        <w:rPr>
          <w:color w:val="000000" w:themeColor="text1"/>
        </w:rPr>
        <w:t xml:space="preserve"> at atmospheric pressure in a </w:t>
      </w:r>
      <w:r w:rsidRPr="003D28AB">
        <w:rPr>
          <w:color w:val="333333"/>
          <w:shd w:val="clear" w:color="auto" w:fill="FFFFFF"/>
        </w:rPr>
        <w:t>100 mm diameter quartz tube furnace.</w:t>
      </w:r>
      <w:r w:rsidRPr="003D28AB">
        <w:rPr>
          <w:color w:val="333333"/>
          <w:sz w:val="21"/>
          <w:szCs w:val="21"/>
          <w:shd w:val="clear" w:color="auto" w:fill="FFFFFF"/>
        </w:rPr>
        <w:t xml:space="preserve"> </w:t>
      </w:r>
      <w:r w:rsidRPr="003D28AB">
        <w:rPr>
          <w:color w:val="000000" w:themeColor="text1"/>
        </w:rPr>
        <w:t xml:space="preserve">Different annealing conditions were tested to </w:t>
      </w:r>
      <w:r w:rsidR="00A51C9A">
        <w:rPr>
          <w:color w:val="000000" w:themeColor="text1"/>
        </w:rPr>
        <w:t>improve TCR</w:t>
      </w:r>
      <w:r w:rsidRPr="003D28AB">
        <w:rPr>
          <w:color w:val="000000" w:themeColor="text1"/>
        </w:rPr>
        <w:t xml:space="preserve"> of the Pt</w:t>
      </w:r>
      <w:r w:rsidR="00A51C9A">
        <w:rPr>
          <w:color w:val="000000" w:themeColor="text1"/>
        </w:rPr>
        <w:t>/AlO</w:t>
      </w:r>
      <w:r w:rsidR="00A51C9A" w:rsidRPr="00A51C9A">
        <w:rPr>
          <w:color w:val="000000" w:themeColor="text1"/>
          <w:vertAlign w:val="subscript"/>
        </w:rPr>
        <w:t>x</w:t>
      </w:r>
      <w:r w:rsidR="00A51C9A">
        <w:rPr>
          <w:color w:val="000000" w:themeColor="text1"/>
        </w:rPr>
        <w:t xml:space="preserve"> thermistor</w:t>
      </w:r>
      <w:r w:rsidRPr="003D28AB">
        <w:rPr>
          <w:color w:val="000000" w:themeColor="text1"/>
        </w:rPr>
        <w:t>.</w:t>
      </w:r>
      <w:r w:rsidR="009C0C09">
        <w:rPr>
          <w:color w:val="000000" w:themeColor="text1"/>
        </w:rPr>
        <w:t xml:space="preserve"> A</w:t>
      </w:r>
      <w:r w:rsidR="00A51C9A">
        <w:rPr>
          <w:color w:val="000000" w:themeColor="text1"/>
        </w:rPr>
        <w:t xml:space="preserve">nnealing </w:t>
      </w:r>
      <w:r w:rsidRPr="003D28AB">
        <w:rPr>
          <w:color w:val="000000" w:themeColor="text1"/>
        </w:rPr>
        <w:t>temperature</w:t>
      </w:r>
      <w:r w:rsidR="009C0C09">
        <w:rPr>
          <w:color w:val="000000" w:themeColor="text1"/>
        </w:rPr>
        <w:t>s</w:t>
      </w:r>
      <w:r w:rsidR="00D029E0">
        <w:rPr>
          <w:color w:val="000000" w:themeColor="text1"/>
        </w:rPr>
        <w:t xml:space="preserve"> were</w:t>
      </w:r>
      <w:r w:rsidR="009C0C09">
        <w:rPr>
          <w:color w:val="000000" w:themeColor="text1"/>
        </w:rPr>
        <w:t xml:space="preserve"> </w:t>
      </w:r>
      <w:r w:rsidRPr="003D28AB">
        <w:rPr>
          <w:color w:val="000000" w:themeColor="text1"/>
        </w:rPr>
        <w:t>varied from 500</w:t>
      </w:r>
      <w:r w:rsidR="00655E3C">
        <w:rPr>
          <w:color w:val="000000" w:themeColor="text1"/>
        </w:rPr>
        <w:t xml:space="preserve"> °C</w:t>
      </w:r>
      <w:r w:rsidRPr="003D28AB">
        <w:rPr>
          <w:color w:val="000000" w:themeColor="text1"/>
        </w:rPr>
        <w:t xml:space="preserve"> </w:t>
      </w:r>
      <w:r w:rsidR="00BB3818">
        <w:t>-</w:t>
      </w:r>
      <w:r w:rsidRPr="003D28AB">
        <w:rPr>
          <w:color w:val="000000" w:themeColor="text1"/>
        </w:rPr>
        <w:t xml:space="preserve"> 900</w:t>
      </w:r>
      <w:r w:rsidR="00655E3C">
        <w:rPr>
          <w:color w:val="000000" w:themeColor="text1"/>
        </w:rPr>
        <w:t xml:space="preserve"> °</w:t>
      </w:r>
      <w:r w:rsidRPr="003D28AB">
        <w:rPr>
          <w:color w:val="000000" w:themeColor="text1"/>
        </w:rPr>
        <w:t>C.</w:t>
      </w:r>
      <w:r w:rsidR="009C0C09">
        <w:rPr>
          <w:color w:val="000000" w:themeColor="text1"/>
        </w:rPr>
        <w:t xml:space="preserve"> </w:t>
      </w:r>
      <w:r w:rsidR="001A1F8D">
        <w:rPr>
          <w:color w:val="000000" w:themeColor="text1"/>
        </w:rPr>
        <w:t>The h</w:t>
      </w:r>
      <w:r w:rsidRPr="003D28AB">
        <w:rPr>
          <w:color w:val="000000" w:themeColor="text1"/>
        </w:rPr>
        <w:t xml:space="preserve">eating rate was kept </w:t>
      </w:r>
      <w:r w:rsidR="0060379E">
        <w:rPr>
          <w:color w:val="000000" w:themeColor="text1"/>
        </w:rPr>
        <w:t>at</w:t>
      </w:r>
      <w:r w:rsidRPr="003D28AB">
        <w:rPr>
          <w:color w:val="000000" w:themeColor="text1"/>
        </w:rPr>
        <w:t xml:space="preserve"> 10</w:t>
      </w:r>
      <w:r w:rsidR="00790918">
        <w:rPr>
          <w:color w:val="000000" w:themeColor="text1"/>
        </w:rPr>
        <w:t xml:space="preserve"> </w:t>
      </w:r>
      <w:r w:rsidR="00655E3C">
        <w:rPr>
          <w:color w:val="000000" w:themeColor="text1"/>
        </w:rPr>
        <w:t>°</w:t>
      </w:r>
      <w:r w:rsidRPr="003D28AB">
        <w:rPr>
          <w:color w:val="000000" w:themeColor="text1"/>
        </w:rPr>
        <w:t xml:space="preserve">C/min, and </w:t>
      </w:r>
      <w:r w:rsidR="001A1F8D">
        <w:rPr>
          <w:color w:val="000000" w:themeColor="text1"/>
        </w:rPr>
        <w:t xml:space="preserve">the </w:t>
      </w:r>
      <w:r w:rsidR="00A51C9A">
        <w:rPr>
          <w:color w:val="000000" w:themeColor="text1"/>
        </w:rPr>
        <w:t>annealing</w:t>
      </w:r>
      <w:r w:rsidRPr="003D28AB">
        <w:rPr>
          <w:color w:val="000000" w:themeColor="text1"/>
        </w:rPr>
        <w:t xml:space="preserve"> time was varied from </w:t>
      </w:r>
      <w:r w:rsidR="00B11355">
        <w:rPr>
          <w:color w:val="000000" w:themeColor="text1"/>
        </w:rPr>
        <w:t>0.5</w:t>
      </w:r>
      <w:r w:rsidR="00790918">
        <w:rPr>
          <w:color w:val="000000" w:themeColor="text1"/>
        </w:rPr>
        <w:t xml:space="preserve"> h</w:t>
      </w:r>
      <w:r w:rsidRPr="003D28AB">
        <w:rPr>
          <w:color w:val="000000" w:themeColor="text1"/>
        </w:rPr>
        <w:t xml:space="preserve"> to </w:t>
      </w:r>
      <w:r w:rsidR="00B11355">
        <w:rPr>
          <w:color w:val="000000" w:themeColor="text1"/>
        </w:rPr>
        <w:t>3</w:t>
      </w:r>
      <w:r w:rsidR="00790918">
        <w:rPr>
          <w:color w:val="000000" w:themeColor="text1"/>
        </w:rPr>
        <w:t xml:space="preserve"> </w:t>
      </w:r>
      <w:r w:rsidRPr="003D28AB">
        <w:rPr>
          <w:color w:val="000000" w:themeColor="text1"/>
        </w:rPr>
        <w:t>h.</w:t>
      </w:r>
      <w:r w:rsidR="009C0C09">
        <w:rPr>
          <w:color w:val="000000" w:themeColor="text1"/>
        </w:rPr>
        <w:t xml:space="preserve"> </w:t>
      </w:r>
      <w:r w:rsidR="00505A2E">
        <w:rPr>
          <w:color w:val="000000" w:themeColor="text1"/>
        </w:rPr>
        <w:t>The a</w:t>
      </w:r>
      <w:r w:rsidRPr="003D28AB">
        <w:rPr>
          <w:color w:val="000000" w:themeColor="text1"/>
        </w:rPr>
        <w:t xml:space="preserve">nnealing </w:t>
      </w:r>
      <w:r w:rsidR="009C0C09">
        <w:rPr>
          <w:color w:val="000000" w:themeColor="text1"/>
        </w:rPr>
        <w:t>process was</w:t>
      </w:r>
      <w:r w:rsidRPr="003D28AB">
        <w:rPr>
          <w:color w:val="000000" w:themeColor="text1"/>
        </w:rPr>
        <w:t xml:space="preserve"> performed </w:t>
      </w:r>
      <w:r w:rsidR="00BE3FA3">
        <w:rPr>
          <w:color w:val="000000" w:themeColor="text1"/>
        </w:rPr>
        <w:t xml:space="preserve">either </w:t>
      </w:r>
      <w:r w:rsidRPr="003D28AB">
        <w:rPr>
          <w:color w:val="000000" w:themeColor="text1"/>
        </w:rPr>
        <w:t xml:space="preserve">in </w:t>
      </w:r>
      <w:r w:rsidR="0060275A">
        <w:rPr>
          <w:color w:val="000000" w:themeColor="text1"/>
        </w:rPr>
        <w:t>a</w:t>
      </w:r>
      <w:r w:rsidR="001A1F8D">
        <w:rPr>
          <w:color w:val="000000" w:themeColor="text1"/>
        </w:rPr>
        <w:t>n</w:t>
      </w:r>
      <w:r w:rsidR="0060275A">
        <w:rPr>
          <w:color w:val="000000" w:themeColor="text1"/>
        </w:rPr>
        <w:t xml:space="preserve"> </w:t>
      </w:r>
      <w:r w:rsidR="002F28C1">
        <w:rPr>
          <w:color w:val="000000" w:themeColor="text1"/>
        </w:rPr>
        <w:t>air</w:t>
      </w:r>
      <w:r w:rsidR="00B25F2C">
        <w:rPr>
          <w:color w:val="000000" w:themeColor="text1"/>
        </w:rPr>
        <w:t xml:space="preserve"> environment</w:t>
      </w:r>
      <w:r w:rsidRPr="003D28AB">
        <w:rPr>
          <w:color w:val="000000" w:themeColor="text1"/>
        </w:rPr>
        <w:t xml:space="preserve"> (N</w:t>
      </w:r>
      <w:r w:rsidRPr="003D28AB">
        <w:rPr>
          <w:color w:val="000000" w:themeColor="text1"/>
          <w:vertAlign w:val="subscript"/>
        </w:rPr>
        <w:t>2</w:t>
      </w:r>
      <w:r w:rsidRPr="003D28AB">
        <w:rPr>
          <w:color w:val="000000" w:themeColor="text1"/>
        </w:rPr>
        <w:t>: 157</w:t>
      </w:r>
      <w:r w:rsidR="00BB3818">
        <w:rPr>
          <w:color w:val="000000" w:themeColor="text1"/>
        </w:rPr>
        <w:t xml:space="preserve"> </w:t>
      </w:r>
      <w:proofErr w:type="spellStart"/>
      <w:r w:rsidRPr="003D28AB">
        <w:rPr>
          <w:color w:val="000000" w:themeColor="text1"/>
        </w:rPr>
        <w:t>sccm</w:t>
      </w:r>
      <w:proofErr w:type="spellEnd"/>
      <w:r w:rsidRPr="003D28AB">
        <w:rPr>
          <w:color w:val="000000" w:themeColor="text1"/>
        </w:rPr>
        <w:t>, O</w:t>
      </w:r>
      <w:r w:rsidRPr="003D28AB">
        <w:rPr>
          <w:color w:val="000000" w:themeColor="text1"/>
          <w:vertAlign w:val="subscript"/>
        </w:rPr>
        <w:t>2</w:t>
      </w:r>
      <w:r w:rsidRPr="003D28AB">
        <w:rPr>
          <w:color w:val="000000" w:themeColor="text1"/>
        </w:rPr>
        <w:t xml:space="preserve">: 43 </w:t>
      </w:r>
      <w:proofErr w:type="spellStart"/>
      <w:r w:rsidRPr="003D28AB">
        <w:rPr>
          <w:color w:val="000000" w:themeColor="text1"/>
        </w:rPr>
        <w:t>sccm</w:t>
      </w:r>
      <w:proofErr w:type="spellEnd"/>
      <w:r w:rsidRPr="003D28AB">
        <w:rPr>
          <w:color w:val="000000" w:themeColor="text1"/>
        </w:rPr>
        <w:t>)</w:t>
      </w:r>
      <w:r w:rsidR="00A51C9A">
        <w:rPr>
          <w:color w:val="000000" w:themeColor="text1"/>
        </w:rPr>
        <w:t xml:space="preserve"> </w:t>
      </w:r>
      <w:r w:rsidR="00FB6C72">
        <w:rPr>
          <w:color w:val="000000" w:themeColor="text1"/>
        </w:rPr>
        <w:t>or</w:t>
      </w:r>
      <w:r w:rsidRPr="003D28AB">
        <w:rPr>
          <w:color w:val="000000" w:themeColor="text1"/>
        </w:rPr>
        <w:t xml:space="preserve"> </w:t>
      </w:r>
      <w:r w:rsidR="00BE3FA3">
        <w:rPr>
          <w:color w:val="000000" w:themeColor="text1"/>
        </w:rPr>
        <w:t>Ar</w:t>
      </w:r>
      <w:r w:rsidR="00AB3E9C">
        <w:rPr>
          <w:color w:val="000000" w:themeColor="text1"/>
        </w:rPr>
        <w:t xml:space="preserve"> only</w:t>
      </w:r>
      <w:r w:rsidR="00BE3FA3">
        <w:rPr>
          <w:color w:val="000000" w:themeColor="text1"/>
        </w:rPr>
        <w:t xml:space="preserve"> </w:t>
      </w:r>
      <w:r w:rsidRPr="003D28AB">
        <w:rPr>
          <w:color w:val="000000" w:themeColor="text1"/>
        </w:rPr>
        <w:t>(200</w:t>
      </w:r>
      <w:r w:rsidR="00A51C9A">
        <w:rPr>
          <w:color w:val="000000" w:themeColor="text1"/>
        </w:rPr>
        <w:t xml:space="preserve"> </w:t>
      </w:r>
      <w:r w:rsidRPr="003D28AB">
        <w:rPr>
          <w:color w:val="000000" w:themeColor="text1"/>
        </w:rPr>
        <w:t>sccm)</w:t>
      </w:r>
      <w:r w:rsidR="00A51C9A">
        <w:rPr>
          <w:color w:val="000000" w:themeColor="text1"/>
        </w:rPr>
        <w:t>.</w:t>
      </w:r>
      <w:r w:rsidR="00EA660A">
        <w:rPr>
          <w:color w:val="000000" w:themeColor="text1"/>
        </w:rPr>
        <w:t xml:space="preserve"> </w:t>
      </w:r>
    </w:p>
    <w:p w14:paraId="56EE23AC" w14:textId="0C52D2C6" w:rsidR="00E030F1" w:rsidRPr="003D28AB" w:rsidRDefault="00E030F1" w:rsidP="00312977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3D28AB"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="003401C4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E84DDA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3D28AB">
        <w:rPr>
          <w:rFonts w:ascii="Times New Roman" w:hAnsi="Times New Roman" w:cs="Times New Roman"/>
          <w:b/>
          <w:bCs/>
          <w:sz w:val="24"/>
          <w:szCs w:val="24"/>
        </w:rPr>
        <w:t xml:space="preserve"> Characterization of Pt thermistor</w:t>
      </w:r>
    </w:p>
    <w:p w14:paraId="78902B01" w14:textId="57FD4EB0" w:rsidR="00D709DA" w:rsidRDefault="00E030F1" w:rsidP="00D709DA">
      <w:pPr>
        <w:spacing w:line="360" w:lineRule="auto"/>
        <w:ind w:firstLine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A7A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crostructure of </w:t>
      </w:r>
      <w:r w:rsidR="00445A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A7A1D">
        <w:rPr>
          <w:rFonts w:ascii="Times New Roman" w:hAnsi="Times New Roman" w:cs="Times New Roman"/>
          <w:color w:val="000000" w:themeColor="text1"/>
          <w:sz w:val="24"/>
          <w:szCs w:val="24"/>
        </w:rPr>
        <w:t>Pt/AlO</w:t>
      </w:r>
      <w:r w:rsidR="003A7A1D" w:rsidRPr="009E687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3A7A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</w:t>
      </w:r>
      <w:r w:rsidR="00DF6E6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="003A7A1D">
        <w:rPr>
          <w:rFonts w:ascii="Times New Roman" w:hAnsi="Times New Roman" w:cs="Times New Roman"/>
          <w:color w:val="000000" w:themeColor="text1"/>
          <w:sz w:val="24"/>
          <w:szCs w:val="24"/>
        </w:rPr>
        <w:t>investigated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A7A1D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BE3FA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ning </w:t>
      </w:r>
      <w:r w:rsidR="00BE3FA3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ctron </w:t>
      </w:r>
      <w:r w:rsidR="00BE3FA3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croscope </w:t>
      </w:r>
      <w:r w:rsidR="00BE3FA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SEM</w:t>
      </w:r>
      <w:r w:rsidR="00BE3FA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A17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A1720" w:rsidRPr="004A172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grain size was measured from SEM images </w:t>
      </w:r>
      <w:r w:rsidR="0006672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sing</w:t>
      </w:r>
      <w:r w:rsidR="004A1720" w:rsidRPr="004A172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03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ommercial </w:t>
      </w:r>
      <w:r w:rsidR="004A1720" w:rsidRPr="004A172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ftware. For each sample, the diameter of 30 grains was measured using the length measurement tool</w:t>
      </w:r>
      <w:r w:rsidR="00952B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4A1720" w:rsidRPr="004A172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tting the scale in accordance with the SEM image bar</w:t>
      </w:r>
      <w:r w:rsidR="0031125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)</w:t>
      </w:r>
      <w:r w:rsidR="004A17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rystalline quality of the Pt Films was evaluated by </w:t>
      </w:r>
      <w:r w:rsidR="00C948C6">
        <w:rPr>
          <w:rFonts w:ascii="Times New Roman" w:hAnsi="Times New Roman" w:cs="Times New Roman"/>
          <w:color w:val="000000" w:themeColor="text1"/>
          <w:sz w:val="24"/>
          <w:szCs w:val="24"/>
        </w:rPr>
        <w:t>X-ray diffra</w:t>
      </w:r>
      <w:r w:rsidR="00E85563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C948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on 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4D5AC5">
        <w:rPr>
          <w:rFonts w:ascii="Times New Roman" w:hAnsi="Times New Roman" w:cs="Times New Roman"/>
          <w:color w:val="000000" w:themeColor="text1"/>
          <w:sz w:val="24"/>
          <w:szCs w:val="24"/>
        </w:rPr>
        <w:t>Cu K</w:t>
      </w:r>
      <w:r w:rsidR="00D05B5E" w:rsidRPr="004D5AC5">
        <w:rPr>
          <w:rFonts w:ascii="Times New Roman" w:hAnsi="Times New Roman" w:cs="Times New Roman"/>
          <w:color w:val="000000" w:themeColor="text1"/>
          <w:sz w:val="24"/>
          <w:szCs w:val="24"/>
        </w:rPr>
        <w:t>-alpha1</w:t>
      </w:r>
      <w:r w:rsidRPr="00CB2036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>The diffractogram</w:t>
      </w:r>
      <w:r w:rsidR="001A1F8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A1F8D">
        <w:rPr>
          <w:rFonts w:ascii="Times New Roman" w:hAnsi="Times New Roman" w:cs="Times New Roman"/>
          <w:color w:val="000000" w:themeColor="text1"/>
          <w:sz w:val="24"/>
          <w:szCs w:val="24"/>
        </w:rPr>
        <w:t>were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llected at 40 kV/44 mA, using a </w:t>
      </w:r>
      <w:proofErr w:type="gramStart"/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>Ge(</w:t>
      </w:r>
      <w:proofErr w:type="gramEnd"/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20)x2 primary beam monochromator, in a parallel beam configuration. The </w:t>
      </w:r>
      <w:r w:rsidR="00E76B01"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E76B01" w:rsidRPr="00852F0E">
        <w:rPr>
          <w:rFonts w:ascii="Symbol" w:hAnsi="Symbol" w:cs="Times New Roman"/>
          <w:color w:val="000000" w:themeColor="text1"/>
          <w:sz w:val="24"/>
          <w:szCs w:val="24"/>
        </w:rPr>
        <w:t>q</w:t>
      </w:r>
      <w:r w:rsid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ω 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>scans were performed at 2</w:t>
      </w:r>
      <w:r w:rsidR="00E76B01" w:rsidRPr="00852F0E">
        <w:rPr>
          <w:rFonts w:ascii="Symbol" w:hAnsi="Symbol" w:cs="Times New Roman"/>
          <w:color w:val="000000" w:themeColor="text1"/>
          <w:sz w:val="24"/>
          <w:szCs w:val="24"/>
        </w:rPr>
        <w:t>q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nging from 20</w:t>
      </w:r>
      <w:r w:rsidR="00024CE5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90</w:t>
      </w:r>
      <w:r w:rsidR="00024CE5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55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a step size of 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>0.005</w:t>
      </w:r>
      <w:r w:rsidR="00024C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°/s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p and </w:t>
      </w:r>
      <w:r w:rsidR="0055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>a scan speed of 0.156</w:t>
      </w:r>
      <w:r w:rsidR="00024C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76B01" w:rsidRPr="00E76B0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5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/step. 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AlO</w:t>
      </w:r>
      <w:r w:rsidRPr="0036288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layer and Pt film surfaces were analyzed by </w:t>
      </w:r>
      <w:r w:rsidR="000A1162">
        <w:rPr>
          <w:rFonts w:ascii="Times New Roman" w:hAnsi="Times New Roman" w:cs="Times New Roman"/>
          <w:color w:val="000000" w:themeColor="text1"/>
          <w:sz w:val="24"/>
          <w:szCs w:val="24"/>
        </w:rPr>
        <w:t>X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F3696E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y </w:t>
      </w:r>
      <w:r w:rsidR="00385CD5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hotoelectron spectroscopy</w:t>
      </w:r>
      <w:r w:rsidR="00385C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XPS</w:t>
      </w:r>
      <w:r w:rsidR="00385CD5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A4B0C">
        <w:rPr>
          <w:rFonts w:ascii="Times New Roman" w:hAnsi="Times New Roman" w:cs="Times New Roman"/>
          <w:color w:val="000000" w:themeColor="text1"/>
          <w:sz w:val="24"/>
          <w:szCs w:val="24"/>
        </w:rPr>
        <w:t>(K-alpha</w:t>
      </w:r>
      <w:r w:rsidRPr="00AA4B0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AA4B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XPS, 1486.6</w:t>
      </w:r>
      <w:r w:rsidR="00024CE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A4B0C">
        <w:rPr>
          <w:rFonts w:ascii="Times New Roman" w:hAnsi="Times New Roman" w:cs="Times New Roman"/>
          <w:color w:val="000000" w:themeColor="text1"/>
          <w:sz w:val="24"/>
          <w:szCs w:val="24"/>
        </w:rPr>
        <w:t>eV</w:t>
      </w:r>
      <w:r w:rsidRPr="00645D1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Prior </w:t>
      </w:r>
      <w:r w:rsidR="0060379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he analysis,</w:t>
      </w:r>
      <w:r w:rsidR="003D07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AlO</w:t>
      </w:r>
      <w:r w:rsidRPr="005766A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t samples were Ar ion </w:t>
      </w:r>
      <w:r w:rsidR="00C747D9">
        <w:rPr>
          <w:rFonts w:ascii="Times New Roman" w:hAnsi="Times New Roman" w:cs="Times New Roman"/>
          <w:color w:val="000000" w:themeColor="text1"/>
          <w:sz w:val="24"/>
          <w:szCs w:val="24"/>
        </w:rPr>
        <w:t>clean</w:t>
      </w:r>
      <w:r w:rsidR="00131F68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3</w:t>
      </w:r>
      <w:r w:rsidR="008A42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V), </w:t>
      </w:r>
      <w:r w:rsidR="008A42A3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60</w:t>
      </w:r>
      <w:r w:rsidR="007203B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 and 180</w:t>
      </w:r>
      <w:r w:rsidR="008A42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, respectively. </w:t>
      </w:r>
      <w:r w:rsidRPr="005667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="00C747D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56674C">
        <w:rPr>
          <w:rFonts w:ascii="Times New Roman" w:hAnsi="Times New Roman" w:cs="Times New Roman"/>
          <w:color w:val="000000" w:themeColor="text1"/>
          <w:sz w:val="24"/>
          <w:szCs w:val="24"/>
        </w:rPr>
        <w:t>AlO</w:t>
      </w:r>
      <w:r w:rsidRPr="0056674C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Pr="005667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,</w:t>
      </w:r>
      <w:r w:rsidR="003D07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667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2p and O1s </w:t>
      </w:r>
      <w:r w:rsidR="008A42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aks </w:t>
      </w:r>
      <w:r w:rsidRPr="0056674C">
        <w:rPr>
          <w:rFonts w:ascii="Times New Roman" w:hAnsi="Times New Roman" w:cs="Times New Roman"/>
          <w:color w:val="000000" w:themeColor="text1"/>
          <w:sz w:val="24"/>
          <w:szCs w:val="24"/>
        </w:rPr>
        <w:t>were collected in high resolution, to determine Al/O r</w:t>
      </w:r>
      <w:r w:rsidR="003A7A1D" w:rsidRPr="0056674C">
        <w:rPr>
          <w:rFonts w:ascii="Times New Roman" w:hAnsi="Times New Roman" w:cs="Times New Roman"/>
          <w:color w:val="000000" w:themeColor="text1"/>
          <w:sz w:val="24"/>
          <w:szCs w:val="24"/>
        </w:rPr>
        <w:t>atio</w:t>
      </w:r>
      <w:r w:rsidRPr="00B311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For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th, </w:t>
      </w:r>
      <w:proofErr w:type="gram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="0060379E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deposited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nnealed </w:t>
      </w:r>
      <w:r w:rsidRPr="00B31128">
        <w:rPr>
          <w:rFonts w:ascii="Times New Roman" w:hAnsi="Times New Roman" w:cs="Times New Roman"/>
          <w:color w:val="000000" w:themeColor="text1"/>
          <w:sz w:val="24"/>
          <w:szCs w:val="24"/>
        </w:rPr>
        <w:t>Pt film</w:t>
      </w:r>
      <w:r w:rsidR="002F483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3112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D07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311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t4f and O1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high</w:t>
      </w:r>
      <w:r w:rsidR="0060379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resolution peaks were acquired</w:t>
      </w:r>
      <w:r w:rsidRPr="00B3112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3D28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eaks were analyzed </w:t>
      </w:r>
      <w:r w:rsidR="002F4832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450B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mercial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oftware.</w:t>
      </w:r>
    </w:p>
    <w:p w14:paraId="378B0834" w14:textId="59FE4CE4" w:rsidR="00E030F1" w:rsidRPr="00145C94" w:rsidRDefault="00E030F1" w:rsidP="004D418A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3D28AB">
        <w:rPr>
          <w:rFonts w:ascii="Times New Roman" w:hAnsi="Times New Roman" w:cs="Times New Roman"/>
          <w:sz w:val="24"/>
          <w:szCs w:val="24"/>
        </w:rPr>
        <w:t>The electrical properties of Pt</w:t>
      </w:r>
      <w:r w:rsidR="003A7A1D">
        <w:rPr>
          <w:rFonts w:ascii="Times New Roman" w:hAnsi="Times New Roman" w:cs="Times New Roman"/>
          <w:sz w:val="24"/>
          <w:szCs w:val="24"/>
        </w:rPr>
        <w:t>/AlO</w:t>
      </w:r>
      <w:r w:rsidR="003A7A1D" w:rsidRPr="003A7A1D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3D28AB">
        <w:rPr>
          <w:rFonts w:ascii="Times New Roman" w:hAnsi="Times New Roman" w:cs="Times New Roman"/>
          <w:sz w:val="24"/>
          <w:szCs w:val="24"/>
        </w:rPr>
        <w:t xml:space="preserve"> thermistors (</w:t>
      </w:r>
      <w:r w:rsidR="00A64E43">
        <w:rPr>
          <w:rFonts w:ascii="Times New Roman" w:hAnsi="Times New Roman" w:cs="Times New Roman"/>
          <w:sz w:val="24"/>
          <w:szCs w:val="24"/>
        </w:rPr>
        <w:t xml:space="preserve">meander </w:t>
      </w:r>
      <w:r w:rsidR="00785F0F">
        <w:rPr>
          <w:rFonts w:ascii="Times New Roman" w:hAnsi="Times New Roman" w:cs="Times New Roman"/>
          <w:sz w:val="24"/>
          <w:szCs w:val="24"/>
        </w:rPr>
        <w:t>style-1</w:t>
      </w:r>
      <w:r w:rsidRPr="003D28AB">
        <w:rPr>
          <w:rFonts w:ascii="Times New Roman" w:hAnsi="Times New Roman" w:cs="Times New Roman"/>
          <w:sz w:val="24"/>
          <w:szCs w:val="24"/>
        </w:rPr>
        <w:t xml:space="preserve"> and</w:t>
      </w:r>
      <w:r w:rsidR="008D63AE">
        <w:rPr>
          <w:rFonts w:ascii="Times New Roman" w:hAnsi="Times New Roman" w:cs="Times New Roman"/>
          <w:sz w:val="24"/>
          <w:szCs w:val="24"/>
        </w:rPr>
        <w:t xml:space="preserve"> </w:t>
      </w:r>
      <w:r w:rsidR="00A64E43">
        <w:rPr>
          <w:rFonts w:ascii="Times New Roman" w:hAnsi="Times New Roman" w:cs="Times New Roman"/>
          <w:sz w:val="24"/>
          <w:szCs w:val="24"/>
        </w:rPr>
        <w:t xml:space="preserve">meander </w:t>
      </w:r>
      <w:r w:rsidR="00785F0F">
        <w:rPr>
          <w:rFonts w:ascii="Times New Roman" w:hAnsi="Times New Roman" w:cs="Times New Roman"/>
          <w:sz w:val="24"/>
          <w:szCs w:val="24"/>
        </w:rPr>
        <w:t>style-2</w:t>
      </w:r>
      <w:r w:rsidRPr="003D28AB">
        <w:rPr>
          <w:rFonts w:ascii="Times New Roman" w:hAnsi="Times New Roman" w:cs="Times New Roman"/>
          <w:sz w:val="24"/>
          <w:szCs w:val="24"/>
        </w:rPr>
        <w:t>) were characterized through resistivity</w:t>
      </w:r>
      <w:r w:rsidR="006D1F56">
        <w:rPr>
          <w:rFonts w:ascii="Times New Roman" w:hAnsi="Times New Roman" w:cs="Times New Roman"/>
          <w:sz w:val="24"/>
          <w:szCs w:val="24"/>
        </w:rPr>
        <w:t xml:space="preserve"> </w:t>
      </w:r>
      <w:r w:rsidRPr="003D28AB">
        <w:rPr>
          <w:rFonts w:ascii="Times New Roman" w:hAnsi="Times New Roman" w:cs="Times New Roman"/>
          <w:sz w:val="24"/>
          <w:szCs w:val="24"/>
        </w:rPr>
        <w:t xml:space="preserve">and </w:t>
      </w:r>
      <w:r w:rsidR="00753375">
        <w:rPr>
          <w:rFonts w:ascii="Times New Roman" w:hAnsi="Times New Roman" w:cs="Times New Roman"/>
          <w:sz w:val="24"/>
          <w:szCs w:val="24"/>
        </w:rPr>
        <w:t xml:space="preserve">TCR </w:t>
      </w:r>
      <w:r w:rsidRPr="003D28AB">
        <w:rPr>
          <w:rFonts w:ascii="Times New Roman" w:hAnsi="Times New Roman" w:cs="Times New Roman"/>
          <w:sz w:val="24"/>
          <w:szCs w:val="24"/>
        </w:rPr>
        <w:t>measurements. The resistivity</w:t>
      </w:r>
      <w:r w:rsidR="00697CDB">
        <w:rPr>
          <w:rFonts w:ascii="Times New Roman" w:hAnsi="Times New Roman" w:cs="Times New Roman"/>
          <w:sz w:val="24"/>
          <w:szCs w:val="24"/>
        </w:rPr>
        <w:t xml:space="preserve"> (</w:t>
      </w:r>
      <w:r w:rsidR="000F0078">
        <w:rPr>
          <w:rFonts w:ascii="Times New Roman" w:hAnsi="Times New Roman" w:cs="Times New Roman"/>
          <w:sz w:val="24"/>
          <w:szCs w:val="24"/>
        </w:rPr>
        <w:t>Ω·nm</w:t>
      </w:r>
      <w:r w:rsidR="00697CDB">
        <w:rPr>
          <w:rFonts w:ascii="Times New Roman" w:hAnsi="Times New Roman" w:cs="Times New Roman"/>
          <w:sz w:val="24"/>
          <w:szCs w:val="24"/>
        </w:rPr>
        <w:t>)</w:t>
      </w:r>
      <w:r w:rsidRPr="003D28AB">
        <w:rPr>
          <w:rFonts w:ascii="Times New Roman" w:hAnsi="Times New Roman" w:cs="Times New Roman"/>
          <w:sz w:val="24"/>
          <w:szCs w:val="24"/>
        </w:rPr>
        <w:t xml:space="preserve"> was calculated </w:t>
      </w:r>
      <w:r w:rsidR="0055033C">
        <w:rPr>
          <w:rFonts w:ascii="Times New Roman" w:hAnsi="Times New Roman" w:cs="Times New Roman"/>
          <w:sz w:val="24"/>
          <w:szCs w:val="24"/>
        </w:rPr>
        <w:t xml:space="preserve">using </w:t>
      </w:r>
      <w:r w:rsidRPr="003D28AB">
        <w:rPr>
          <w:rFonts w:ascii="Times New Roman" w:hAnsi="Times New Roman" w:cs="Times New Roman"/>
          <w:sz w:val="24"/>
          <w:szCs w:val="24"/>
        </w:rPr>
        <w:t xml:space="preserve">the </w:t>
      </w:r>
      <w:r w:rsidR="003A7A1D">
        <w:rPr>
          <w:rFonts w:ascii="Times New Roman" w:hAnsi="Times New Roman" w:cs="Times New Roman"/>
          <w:sz w:val="24"/>
          <w:szCs w:val="24"/>
        </w:rPr>
        <w:t>resistance</w:t>
      </w:r>
      <w:r w:rsidR="00697CDB">
        <w:rPr>
          <w:rFonts w:ascii="Times New Roman" w:hAnsi="Times New Roman" w:cs="Times New Roman"/>
          <w:sz w:val="24"/>
          <w:szCs w:val="24"/>
        </w:rPr>
        <w:t xml:space="preserve"> (</w:t>
      </w:r>
      <w:r w:rsidR="000F0078">
        <w:rPr>
          <w:rFonts w:ascii="Times New Roman" w:hAnsi="Times New Roman" w:cs="Times New Roman"/>
          <w:sz w:val="24"/>
          <w:szCs w:val="24"/>
        </w:rPr>
        <w:t>Ω</w:t>
      </w:r>
      <w:r w:rsidR="00697CDB">
        <w:rPr>
          <w:rFonts w:ascii="Times New Roman" w:hAnsi="Times New Roman" w:cs="Times New Roman"/>
          <w:sz w:val="24"/>
          <w:szCs w:val="24"/>
        </w:rPr>
        <w:t>)</w:t>
      </w:r>
      <w:r w:rsidR="003A7A1D">
        <w:rPr>
          <w:rFonts w:ascii="Times New Roman" w:hAnsi="Times New Roman" w:cs="Times New Roman"/>
          <w:sz w:val="24"/>
          <w:szCs w:val="24"/>
        </w:rPr>
        <w:t xml:space="preserve"> </w:t>
      </w:r>
      <w:r w:rsidR="00753375">
        <w:rPr>
          <w:rFonts w:ascii="Times New Roman" w:hAnsi="Times New Roman" w:cs="Times New Roman"/>
          <w:sz w:val="24"/>
          <w:szCs w:val="24"/>
        </w:rPr>
        <w:t>measur</w:t>
      </w:r>
      <w:r w:rsidR="003A7A1D">
        <w:rPr>
          <w:rFonts w:ascii="Times New Roman" w:hAnsi="Times New Roman" w:cs="Times New Roman"/>
          <w:sz w:val="24"/>
          <w:szCs w:val="24"/>
        </w:rPr>
        <w:t xml:space="preserve">ed from </w:t>
      </w:r>
      <w:r w:rsidR="00484428">
        <w:rPr>
          <w:rFonts w:ascii="Times New Roman" w:hAnsi="Times New Roman" w:cs="Times New Roman"/>
          <w:sz w:val="24"/>
          <w:szCs w:val="24"/>
        </w:rPr>
        <w:t xml:space="preserve">a </w:t>
      </w:r>
      <w:r w:rsidR="009E687F" w:rsidRPr="003D28AB">
        <w:rPr>
          <w:rFonts w:ascii="Times New Roman" w:hAnsi="Times New Roman" w:cs="Times New Roman"/>
          <w:sz w:val="24"/>
          <w:szCs w:val="24"/>
        </w:rPr>
        <w:t>4</w:t>
      </w:r>
      <w:r w:rsidR="009E687F">
        <w:rPr>
          <w:rFonts w:ascii="Times New Roman" w:hAnsi="Times New Roman" w:cs="Times New Roman"/>
          <w:sz w:val="24"/>
          <w:szCs w:val="24"/>
        </w:rPr>
        <w:t xml:space="preserve">-point </w:t>
      </w:r>
      <w:r w:rsidRPr="003D28AB">
        <w:rPr>
          <w:rFonts w:ascii="Times New Roman" w:hAnsi="Times New Roman" w:cs="Times New Roman"/>
          <w:sz w:val="24"/>
          <w:szCs w:val="24"/>
        </w:rPr>
        <w:t>resistance</w:t>
      </w:r>
      <w:r w:rsidR="009E687F">
        <w:rPr>
          <w:rFonts w:ascii="Times New Roman" w:hAnsi="Times New Roman" w:cs="Times New Roman"/>
          <w:sz w:val="24"/>
          <w:szCs w:val="24"/>
        </w:rPr>
        <w:t xml:space="preserve"> probe</w:t>
      </w:r>
      <w:r w:rsidRPr="003D28AB">
        <w:rPr>
          <w:rFonts w:ascii="Times New Roman" w:hAnsi="Times New Roman" w:cs="Times New Roman"/>
          <w:sz w:val="24"/>
          <w:szCs w:val="24"/>
        </w:rPr>
        <w:t xml:space="preserve"> </w:t>
      </w:r>
      <w:r w:rsidR="00D803A8">
        <w:rPr>
          <w:rFonts w:ascii="Times New Roman" w:hAnsi="Times New Roman" w:cs="Times New Roman"/>
          <w:sz w:val="24"/>
          <w:szCs w:val="24"/>
        </w:rPr>
        <w:t>(</w:t>
      </w:r>
      <w:r w:rsidRPr="009E687F">
        <w:rPr>
          <w:rFonts w:ascii="Times New Roman" w:hAnsi="Times New Roman" w:cs="Times New Roman"/>
          <w:sz w:val="24"/>
          <w:szCs w:val="24"/>
        </w:rPr>
        <w:t xml:space="preserve">tip </w:t>
      </w:r>
      <w:r w:rsidR="000A58DA">
        <w:rPr>
          <w:rFonts w:ascii="Times New Roman" w:hAnsi="Times New Roman" w:cs="Times New Roman"/>
          <w:sz w:val="24"/>
          <w:szCs w:val="24"/>
        </w:rPr>
        <w:t>spacing</w:t>
      </w:r>
      <w:r w:rsidR="00D803A8">
        <w:rPr>
          <w:rFonts w:ascii="Times New Roman" w:hAnsi="Times New Roman" w:cs="Times New Roman"/>
          <w:sz w:val="24"/>
          <w:szCs w:val="24"/>
        </w:rPr>
        <w:t xml:space="preserve"> = </w:t>
      </w:r>
      <w:r w:rsidR="009E687F" w:rsidRPr="009E687F">
        <w:rPr>
          <w:rFonts w:ascii="Times New Roman" w:hAnsi="Times New Roman" w:cs="Times New Roman"/>
          <w:sz w:val="24"/>
          <w:szCs w:val="24"/>
        </w:rPr>
        <w:t>1.59 mm</w:t>
      </w:r>
      <w:r w:rsidRPr="003D28AB">
        <w:rPr>
          <w:rFonts w:ascii="Times New Roman" w:hAnsi="Times New Roman" w:cs="Times New Roman"/>
          <w:sz w:val="24"/>
          <w:szCs w:val="24"/>
        </w:rPr>
        <w:t>)</w:t>
      </w:r>
      <w:r w:rsidR="003A7A1D">
        <w:rPr>
          <w:rFonts w:ascii="Times New Roman" w:hAnsi="Times New Roman" w:cs="Times New Roman"/>
          <w:sz w:val="24"/>
          <w:szCs w:val="24"/>
        </w:rPr>
        <w:t xml:space="preserve"> and </w:t>
      </w:r>
      <w:r w:rsidR="008F7DC1">
        <w:rPr>
          <w:rFonts w:ascii="Times New Roman" w:hAnsi="Times New Roman" w:cs="Times New Roman"/>
          <w:sz w:val="24"/>
          <w:szCs w:val="24"/>
        </w:rPr>
        <w:t>a</w:t>
      </w:r>
      <w:r w:rsidR="00463886">
        <w:rPr>
          <w:rFonts w:ascii="Times New Roman" w:hAnsi="Times New Roman" w:cs="Times New Roman"/>
          <w:sz w:val="24"/>
          <w:szCs w:val="24"/>
        </w:rPr>
        <w:t xml:space="preserve"> contact profilometer</w:t>
      </w:r>
      <w:r w:rsidR="008F7DC1">
        <w:rPr>
          <w:rFonts w:ascii="Times New Roman" w:hAnsi="Times New Roman" w:cs="Times New Roman"/>
          <w:sz w:val="24"/>
          <w:szCs w:val="24"/>
        </w:rPr>
        <w:t xml:space="preserve"> measurement of </w:t>
      </w:r>
      <w:r w:rsidR="003A7A1D">
        <w:rPr>
          <w:rFonts w:ascii="Times New Roman" w:hAnsi="Times New Roman" w:cs="Times New Roman"/>
          <w:sz w:val="24"/>
          <w:szCs w:val="24"/>
        </w:rPr>
        <w:t>t</w:t>
      </w:r>
      <w:r w:rsidRPr="003D28AB">
        <w:rPr>
          <w:rFonts w:ascii="Times New Roman" w:hAnsi="Times New Roman" w:cs="Times New Roman"/>
          <w:sz w:val="24"/>
          <w:szCs w:val="24"/>
        </w:rPr>
        <w:t>he film thickness</w:t>
      </w:r>
      <w:r w:rsidR="00697CDB">
        <w:rPr>
          <w:rFonts w:ascii="Times New Roman" w:hAnsi="Times New Roman" w:cs="Times New Roman"/>
          <w:sz w:val="24"/>
          <w:szCs w:val="24"/>
        </w:rPr>
        <w:t xml:space="preserve"> (nm)</w:t>
      </w:r>
      <w:r w:rsidR="00C31F1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C68862" w14:textId="55BA531A" w:rsidR="00E030F1" w:rsidRPr="003D28AB" w:rsidRDefault="00E030F1" w:rsidP="00E030F1">
      <w:pPr>
        <w:tabs>
          <w:tab w:val="left" w:pos="1583"/>
        </w:tabs>
        <w:spacing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D28AB">
        <w:rPr>
          <w:rFonts w:ascii="Times New Roman" w:eastAsiaTheme="minorEastAsia" w:hAnsi="Times New Roman" w:cs="Times New Roman"/>
          <w:sz w:val="24"/>
          <w:szCs w:val="24"/>
        </w:rPr>
        <w:t xml:space="preserve">For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3D28AB">
        <w:rPr>
          <w:rFonts w:ascii="Times New Roman" w:eastAsiaTheme="minorEastAsia" w:hAnsi="Times New Roman" w:cs="Times New Roman"/>
          <w:sz w:val="24"/>
          <w:szCs w:val="24"/>
        </w:rPr>
        <w:t>meanders, the resistivity is given by</w:t>
      </w:r>
      <w:r>
        <w:rPr>
          <w:rFonts w:ascii="Times New Roman" w:eastAsiaTheme="minorEastAsia" w:hAnsi="Times New Roman" w:cs="Times New Roman"/>
          <w:sz w:val="24"/>
          <w:szCs w:val="24"/>
        </w:rPr>
        <w:t>:</w:t>
      </w:r>
    </w:p>
    <w:p w14:paraId="3A6AFB1B" w14:textId="4E03EF69" w:rsidR="00E030F1" w:rsidRPr="003D28AB" w:rsidRDefault="004A5457" w:rsidP="004A5457">
      <w:pPr>
        <w:tabs>
          <w:tab w:val="left" w:pos="1583"/>
        </w:tabs>
        <w:spacing w:line="36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                                                         </w:t>
      </w:r>
      <w:r w:rsidR="00E030F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030F1" w:rsidRPr="003D28A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eande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eander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L/W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t</m:t>
            </m:r>
          </m:sub>
        </m:sSub>
      </m:oMath>
      <w:r w:rsidR="00E030F1" w:rsidRPr="003D28AB">
        <w:rPr>
          <w:rFonts w:ascii="Times New Roman" w:eastAsiaTheme="minorEastAsia" w:hAnsi="Times New Roman" w:cs="Times New Roman"/>
          <w:sz w:val="24"/>
          <w:szCs w:val="24"/>
        </w:rPr>
        <w:t xml:space="preserve">                                              </w:t>
      </w:r>
      <w:r w:rsidR="00834071">
        <w:rPr>
          <w:rFonts w:ascii="Times New Roman" w:eastAsiaTheme="minorEastAsia" w:hAnsi="Times New Roman" w:cs="Times New Roman"/>
          <w:sz w:val="24"/>
          <w:szCs w:val="24"/>
        </w:rPr>
        <w:t xml:space="preserve">   </w:t>
      </w:r>
      <w:r w:rsidR="00E030F1" w:rsidRPr="00123A0E">
        <w:rPr>
          <w:rFonts w:ascii="Times New Roman" w:hAnsi="Times New Roman" w:cs="Times New Roman"/>
          <w:b/>
          <w:bCs/>
          <w:sz w:val="24"/>
          <w:szCs w:val="24"/>
        </w:rPr>
        <w:t>Eq.</w:t>
      </w:r>
      <w:r w:rsidR="00BB0D9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95AE7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E030F1" w:rsidRPr="003D28AB">
        <w:rPr>
          <w:rFonts w:ascii="Times New Roman" w:hAnsi="Times New Roman" w:cs="Times New Roman"/>
          <w:sz w:val="24"/>
          <w:szCs w:val="24"/>
        </w:rPr>
        <w:t xml:space="preserve">, </w:t>
      </w:r>
    </w:p>
    <w:p w14:paraId="052AC5FB" w14:textId="40D9D98C" w:rsidR="00D709DA" w:rsidRDefault="00E030F1" w:rsidP="00D709DA">
      <w:pPr>
        <w:tabs>
          <w:tab w:val="left" w:pos="1583"/>
        </w:tabs>
        <w:spacing w:line="360" w:lineRule="auto"/>
        <w:jc w:val="both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3D28AB">
        <w:rPr>
          <w:rFonts w:ascii="Times New Roman" w:eastAsiaTheme="minorEastAsia" w:hAnsi="Times New Roman" w:cs="Times New Roman"/>
          <w:sz w:val="24"/>
          <w:szCs w:val="24"/>
        </w:rPr>
        <w:t>where</w:t>
      </w:r>
      <w:r w:rsidR="00D04ADF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r w:rsidR="00D04ADF" w:rsidRPr="00342D62">
        <w:rPr>
          <w:rFonts w:ascii="Times New Roman" w:eastAsiaTheme="minorEastAsia" w:hAnsi="Times New Roman" w:cs="Times New Roman"/>
          <w:sz w:val="24"/>
          <w:szCs w:val="24"/>
        </w:rPr>
        <w:t>ρ</w:t>
      </w:r>
      <w:r w:rsidR="00D04ADF" w:rsidRPr="00342D62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meander</w:t>
      </w:r>
      <w:r w:rsidR="00D04ADF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 xml:space="preserve"> </w:t>
      </w:r>
      <w:r w:rsidR="00CF2483">
        <w:rPr>
          <w:rFonts w:ascii="Times New Roman" w:eastAsiaTheme="minorEastAsia" w:hAnsi="Times New Roman" w:cs="Times New Roman"/>
          <w:sz w:val="24"/>
          <w:szCs w:val="24"/>
        </w:rPr>
        <w:t>is the</w:t>
      </w:r>
      <w:r w:rsidR="008778C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50D28">
        <w:rPr>
          <w:rFonts w:ascii="Times New Roman" w:eastAsiaTheme="minorEastAsia" w:hAnsi="Times New Roman" w:cs="Times New Roman"/>
          <w:iCs/>
          <w:sz w:val="24"/>
          <w:szCs w:val="24"/>
        </w:rPr>
        <w:t>r</w:t>
      </w:r>
      <w:r w:rsidRPr="003D28AB">
        <w:rPr>
          <w:rFonts w:ascii="Times New Roman" w:eastAsiaTheme="minorEastAsia" w:hAnsi="Times New Roman" w:cs="Times New Roman"/>
          <w:iCs/>
          <w:sz w:val="24"/>
          <w:szCs w:val="24"/>
        </w:rPr>
        <w:t>esistivity</w:t>
      </w:r>
      <w:r w:rsidR="00697CDB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  <w:r w:rsidRPr="003D28AB">
        <w:rPr>
          <w:rFonts w:ascii="Times New Roman" w:eastAsiaTheme="minorEastAsia" w:hAnsi="Times New Roman" w:cs="Times New Roman"/>
          <w:iCs/>
          <w:sz w:val="24"/>
          <w:szCs w:val="24"/>
        </w:rPr>
        <w:t>of the meander</w:t>
      </w:r>
      <w:r w:rsidRPr="003D28AB">
        <w:rPr>
          <w:rFonts w:ascii="Times New Roman" w:eastAsiaTheme="minorEastAsia" w:hAnsi="Times New Roman" w:cs="Times New Roman"/>
          <w:i/>
          <w:iCs/>
          <w:sz w:val="24"/>
          <w:szCs w:val="24"/>
        </w:rPr>
        <w:t>, R</w:t>
      </w:r>
      <w:r w:rsidRPr="0003151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meander</w:t>
      </w:r>
      <w:r w:rsidR="00D45700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 xml:space="preserve"> </w:t>
      </w:r>
      <w:r w:rsidR="00F51F98">
        <w:rPr>
          <w:rFonts w:ascii="Times New Roman" w:eastAsiaTheme="minorEastAsia" w:hAnsi="Times New Roman" w:cs="Times New Roman"/>
          <w:sz w:val="24"/>
          <w:szCs w:val="24"/>
        </w:rPr>
        <w:t>is the</w:t>
      </w:r>
      <w:r w:rsidR="009A2CD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70341">
        <w:rPr>
          <w:rFonts w:ascii="Times New Roman" w:eastAsiaTheme="minorEastAsia" w:hAnsi="Times New Roman" w:cs="Times New Roman"/>
          <w:sz w:val="24"/>
          <w:szCs w:val="24"/>
        </w:rPr>
        <w:t xml:space="preserve">measured </w:t>
      </w:r>
      <w:r w:rsidR="00107378" w:rsidRPr="003D28AB">
        <w:rPr>
          <w:rFonts w:ascii="Times New Roman" w:hAnsi="Times New Roman" w:cs="Times New Roman"/>
          <w:sz w:val="24"/>
          <w:szCs w:val="24"/>
        </w:rPr>
        <w:t>4</w:t>
      </w:r>
      <w:r w:rsidR="00107378">
        <w:rPr>
          <w:rFonts w:ascii="Times New Roman" w:hAnsi="Times New Roman" w:cs="Times New Roman"/>
          <w:sz w:val="24"/>
          <w:szCs w:val="24"/>
        </w:rPr>
        <w:t xml:space="preserve">-point </w:t>
      </w:r>
      <w:r w:rsidR="00F51F98">
        <w:rPr>
          <w:rFonts w:ascii="Times New Roman" w:hAnsi="Times New Roman" w:cs="Times New Roman"/>
          <w:sz w:val="24"/>
          <w:szCs w:val="24"/>
        </w:rPr>
        <w:t xml:space="preserve">probe </w:t>
      </w:r>
      <w:r w:rsidR="00107378" w:rsidRPr="003D28AB">
        <w:rPr>
          <w:rFonts w:ascii="Times New Roman" w:hAnsi="Times New Roman" w:cs="Times New Roman"/>
          <w:sz w:val="24"/>
          <w:szCs w:val="24"/>
        </w:rPr>
        <w:t>resistance</w:t>
      </w:r>
      <w:r w:rsidRPr="003D28AB">
        <w:rPr>
          <w:rFonts w:ascii="Times New Roman" w:eastAsiaTheme="minorEastAsia" w:hAnsi="Times New Roman" w:cs="Times New Roman"/>
          <w:i/>
          <w:iCs/>
          <w:sz w:val="24"/>
          <w:szCs w:val="24"/>
        </w:rPr>
        <w:t>,</w:t>
      </w:r>
      <w:r w:rsidR="00BD6A21" w:rsidRPr="00342D6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342D62" w:rsidRPr="00342D62">
        <w:rPr>
          <w:rFonts w:ascii="Times New Roman" w:eastAsiaTheme="minorEastAsia" w:hAnsi="Times New Roman" w:cs="Times New Roman"/>
          <w:i/>
          <w:iCs/>
          <w:sz w:val="24"/>
          <w:szCs w:val="24"/>
        </w:rPr>
        <w:t>t</w:t>
      </w:r>
      <w:r w:rsidR="00342D62" w:rsidRPr="00342D62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Pt</w:t>
      </w:r>
      <w:r w:rsidR="00342D62" w:rsidRPr="00342D6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342D62">
        <w:rPr>
          <w:rFonts w:ascii="Times New Roman" w:eastAsiaTheme="minorEastAsia" w:hAnsi="Times New Roman" w:cs="Times New Roman"/>
          <w:sz w:val="24"/>
          <w:szCs w:val="24"/>
        </w:rPr>
        <w:t xml:space="preserve">is the thickness of </w:t>
      </w:r>
      <w:r w:rsidR="00C03978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342D62">
        <w:rPr>
          <w:rFonts w:ascii="Times New Roman" w:eastAsiaTheme="minorEastAsia" w:hAnsi="Times New Roman" w:cs="Times New Roman"/>
          <w:sz w:val="24"/>
          <w:szCs w:val="24"/>
        </w:rPr>
        <w:t xml:space="preserve">Pt film, </w:t>
      </w:r>
      <w:r w:rsidR="00BD6A21">
        <w:rPr>
          <w:rFonts w:ascii="Times New Roman" w:eastAsiaTheme="minorEastAsia" w:hAnsi="Times New Roman" w:cs="Times New Roman"/>
          <w:sz w:val="24"/>
          <w:szCs w:val="24"/>
        </w:rPr>
        <w:t>and</w:t>
      </w:r>
      <w:r w:rsidRPr="003D28AB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</w:t>
      </w:r>
      <w:r w:rsidR="00B22EA0">
        <w:rPr>
          <w:rFonts w:ascii="Times New Roman" w:eastAsiaTheme="minorEastAsia" w:hAnsi="Times New Roman" w:cs="Times New Roman"/>
          <w:i/>
          <w:iCs/>
          <w:sz w:val="24"/>
          <w:szCs w:val="24"/>
        </w:rPr>
        <w:t>L/W</w:t>
      </w:r>
      <w:r w:rsidR="009A2CDE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</w:t>
      </w:r>
      <w:r w:rsidR="00F51F98">
        <w:rPr>
          <w:rFonts w:ascii="Times New Roman" w:eastAsiaTheme="minorEastAsia" w:hAnsi="Times New Roman" w:cs="Times New Roman"/>
          <w:sz w:val="24"/>
          <w:szCs w:val="24"/>
        </w:rPr>
        <w:t>is the</w:t>
      </w:r>
      <w:r w:rsidR="009A2CD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22EA0">
        <w:rPr>
          <w:rFonts w:ascii="Times New Roman" w:eastAsiaTheme="minorEastAsia" w:hAnsi="Times New Roman" w:cs="Times New Roman"/>
          <w:sz w:val="24"/>
          <w:szCs w:val="24"/>
        </w:rPr>
        <w:t xml:space="preserve">number of squares </w:t>
      </w:r>
      <w:r w:rsidR="00D74180">
        <w:rPr>
          <w:rFonts w:ascii="Times New Roman" w:eastAsiaTheme="minorEastAsia" w:hAnsi="Times New Roman" w:cs="Times New Roman"/>
          <w:sz w:val="24"/>
          <w:szCs w:val="24"/>
        </w:rPr>
        <w:t>in meander</w:t>
      </w:r>
      <w:r w:rsidRPr="003D28A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B5E75">
        <w:rPr>
          <w:rFonts w:ascii="Times New Roman" w:eastAsiaTheme="minorEastAsia" w:hAnsi="Times New Roman" w:cs="Times New Roman"/>
          <w:sz w:val="24"/>
          <w:szCs w:val="24"/>
        </w:rPr>
        <w:t>style-</w:t>
      </w:r>
      <w:r w:rsidR="00C93109">
        <w:rPr>
          <w:rFonts w:ascii="Times New Roman" w:eastAsiaTheme="minorEastAsia" w:hAnsi="Times New Roman" w:cs="Times New Roman"/>
          <w:sz w:val="24"/>
          <w:szCs w:val="24"/>
        </w:rPr>
        <w:t>1</w:t>
      </w:r>
      <w:r w:rsidR="007A46E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3D28AB">
        <w:rPr>
          <w:rFonts w:ascii="Times New Roman" w:eastAsiaTheme="minorEastAsia" w:hAnsi="Times New Roman" w:cs="Times New Roman"/>
          <w:sz w:val="24"/>
          <w:szCs w:val="24"/>
        </w:rPr>
        <w:t>(</w:t>
      </w:r>
      <w:r w:rsidRPr="005423DD">
        <w:rPr>
          <w:rFonts w:ascii="Times New Roman" w:eastAsiaTheme="minorEastAsia" w:hAnsi="Times New Roman" w:cs="Times New Roman"/>
          <w:sz w:val="24"/>
          <w:szCs w:val="24"/>
        </w:rPr>
        <w:t>8187</w:t>
      </w:r>
      <w:r w:rsidRPr="003D28AB">
        <w:rPr>
          <w:rFonts w:ascii="Times New Roman" w:eastAsiaTheme="minorEastAsia" w:hAnsi="Times New Roman" w:cs="Times New Roman"/>
          <w:sz w:val="24"/>
          <w:szCs w:val="24"/>
        </w:rPr>
        <w:t xml:space="preserve">) or </w:t>
      </w:r>
      <w:r w:rsidR="00C93109">
        <w:rPr>
          <w:rFonts w:ascii="Times New Roman" w:eastAsiaTheme="minorEastAsia" w:hAnsi="Times New Roman" w:cs="Times New Roman"/>
          <w:sz w:val="24"/>
          <w:szCs w:val="24"/>
        </w:rPr>
        <w:t xml:space="preserve">meander </w:t>
      </w:r>
      <w:r w:rsidR="00CB5E75">
        <w:rPr>
          <w:rFonts w:ascii="Times New Roman" w:eastAsiaTheme="minorEastAsia" w:hAnsi="Times New Roman" w:cs="Times New Roman"/>
          <w:sz w:val="24"/>
          <w:szCs w:val="24"/>
        </w:rPr>
        <w:t>style-</w:t>
      </w:r>
      <w:r w:rsidR="00C93109">
        <w:rPr>
          <w:rFonts w:ascii="Times New Roman" w:eastAsiaTheme="minorEastAsia" w:hAnsi="Times New Roman" w:cs="Times New Roman"/>
          <w:sz w:val="24"/>
          <w:szCs w:val="24"/>
        </w:rPr>
        <w:t>2</w:t>
      </w:r>
      <w:r w:rsidR="007A46E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3D28AB">
        <w:rPr>
          <w:rFonts w:ascii="Times New Roman" w:eastAsiaTheme="minorEastAsia" w:hAnsi="Times New Roman" w:cs="Times New Roman"/>
          <w:sz w:val="24"/>
          <w:szCs w:val="24"/>
        </w:rPr>
        <w:t>(1877)</w:t>
      </w:r>
      <w:r w:rsidR="007A46E8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11D6E77F" w14:textId="6155F150" w:rsidR="00E030F1" w:rsidRPr="00D709DA" w:rsidRDefault="00D709DA" w:rsidP="00D709DA">
      <w:pPr>
        <w:spacing w:line="360" w:lineRule="auto"/>
        <w:jc w:val="both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>
        <w:rPr>
          <w:rFonts w:ascii="Times New Roman" w:eastAsiaTheme="minorEastAsia" w:hAnsi="Times New Roman" w:cs="Times New Roman"/>
          <w:i/>
          <w:iCs/>
          <w:sz w:val="24"/>
          <w:szCs w:val="24"/>
        </w:rPr>
        <w:tab/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TCR values were measured </w:t>
      </w:r>
      <w:r w:rsidR="0099772E">
        <w:rPr>
          <w:rFonts w:ascii="Times New Roman" w:hAnsi="Times New Roman" w:cs="Times New Roman"/>
          <w:sz w:val="24"/>
          <w:szCs w:val="24"/>
        </w:rPr>
        <w:t xml:space="preserve">using </w:t>
      </w:r>
      <w:r w:rsidR="00784F52">
        <w:rPr>
          <w:rFonts w:ascii="Times New Roman" w:hAnsi="Times New Roman" w:cs="Times New Roman"/>
          <w:sz w:val="24"/>
          <w:szCs w:val="24"/>
        </w:rPr>
        <w:t>a custom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 apparatus capable of collecting the </w:t>
      </w:r>
      <w:r w:rsidR="00107378" w:rsidRPr="003D28AB">
        <w:rPr>
          <w:rFonts w:ascii="Times New Roman" w:hAnsi="Times New Roman" w:cs="Times New Roman"/>
          <w:sz w:val="24"/>
          <w:szCs w:val="24"/>
        </w:rPr>
        <w:t>4</w:t>
      </w:r>
      <w:r w:rsidR="00107378">
        <w:rPr>
          <w:rFonts w:ascii="Times New Roman" w:hAnsi="Times New Roman" w:cs="Times New Roman"/>
          <w:sz w:val="24"/>
          <w:szCs w:val="24"/>
        </w:rPr>
        <w:t xml:space="preserve">-point </w:t>
      </w:r>
      <w:r w:rsidR="00107378" w:rsidRPr="003D28AB">
        <w:rPr>
          <w:rFonts w:ascii="Times New Roman" w:hAnsi="Times New Roman" w:cs="Times New Roman"/>
          <w:sz w:val="24"/>
          <w:szCs w:val="24"/>
        </w:rPr>
        <w:t>resistance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 in 27 different regions. </w:t>
      </w:r>
      <w:r w:rsidR="00107378">
        <w:rPr>
          <w:rFonts w:ascii="Times New Roman" w:hAnsi="Times New Roman" w:cs="Times New Roman"/>
          <w:sz w:val="24"/>
          <w:szCs w:val="24"/>
        </w:rPr>
        <w:t xml:space="preserve">The </w:t>
      </w:r>
      <w:r w:rsidR="00107378" w:rsidRPr="003D28AB">
        <w:rPr>
          <w:rFonts w:ascii="Times New Roman" w:hAnsi="Times New Roman" w:cs="Times New Roman"/>
          <w:sz w:val="24"/>
          <w:szCs w:val="24"/>
        </w:rPr>
        <w:t>4</w:t>
      </w:r>
      <w:r w:rsidR="00107378">
        <w:rPr>
          <w:rFonts w:ascii="Times New Roman" w:hAnsi="Times New Roman" w:cs="Times New Roman"/>
          <w:sz w:val="24"/>
          <w:szCs w:val="24"/>
        </w:rPr>
        <w:t xml:space="preserve">-point </w:t>
      </w:r>
      <w:r w:rsidR="00107378" w:rsidRPr="003D28AB">
        <w:rPr>
          <w:rFonts w:ascii="Times New Roman" w:hAnsi="Times New Roman" w:cs="Times New Roman"/>
          <w:sz w:val="24"/>
          <w:szCs w:val="24"/>
        </w:rPr>
        <w:t>resistance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 measurements of lithographically defined meanders were read out using a multimeter</w:t>
      </w:r>
      <w:r w:rsidR="00BC3832">
        <w:rPr>
          <w:rFonts w:ascii="Times New Roman" w:hAnsi="Times New Roman" w:cs="Times New Roman"/>
          <w:sz w:val="24"/>
          <w:szCs w:val="24"/>
        </w:rPr>
        <w:t xml:space="preserve"> programmatically switchable between the 27 locations</w:t>
      </w:r>
      <w:r w:rsidR="00E030F1" w:rsidRPr="005423DD">
        <w:rPr>
          <w:rFonts w:ascii="Times New Roman" w:hAnsi="Times New Roman" w:cs="Times New Roman"/>
          <w:sz w:val="24"/>
          <w:szCs w:val="24"/>
        </w:rPr>
        <w:t>. Electrical contact</w:t>
      </w:r>
      <w:r w:rsidR="002D2A3A">
        <w:rPr>
          <w:rFonts w:ascii="Times New Roman" w:hAnsi="Times New Roman" w:cs="Times New Roman"/>
          <w:sz w:val="24"/>
          <w:szCs w:val="24"/>
        </w:rPr>
        <w:t xml:space="preserve"> 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was achieved with </w:t>
      </w:r>
      <w:r w:rsidR="009B66C3">
        <w:rPr>
          <w:rFonts w:ascii="Times New Roman" w:hAnsi="Times New Roman" w:cs="Times New Roman"/>
          <w:sz w:val="24"/>
          <w:szCs w:val="24"/>
        </w:rPr>
        <w:t>printed</w:t>
      </w:r>
      <w:r w:rsidR="00DE328F">
        <w:rPr>
          <w:rFonts w:ascii="Times New Roman" w:hAnsi="Times New Roman" w:cs="Times New Roman"/>
          <w:sz w:val="24"/>
          <w:szCs w:val="24"/>
        </w:rPr>
        <w:t xml:space="preserve"> </w:t>
      </w:r>
      <w:r w:rsidR="00DE328F">
        <w:rPr>
          <w:rFonts w:ascii="Times New Roman" w:hAnsi="Times New Roman" w:cs="Times New Roman"/>
          <w:sz w:val="24"/>
          <w:szCs w:val="24"/>
        </w:rPr>
        <w:lastRenderedPageBreak/>
        <w:t xml:space="preserve">circuit board </w:t>
      </w:r>
      <w:r w:rsidR="002D2A3A">
        <w:rPr>
          <w:rFonts w:ascii="Times New Roman" w:hAnsi="Times New Roman" w:cs="Times New Roman"/>
          <w:sz w:val="24"/>
          <w:szCs w:val="24"/>
        </w:rPr>
        <w:t>(</w:t>
      </w:r>
      <w:r w:rsidR="00971F24">
        <w:rPr>
          <w:rFonts w:ascii="Times New Roman" w:hAnsi="Times New Roman" w:cs="Times New Roman"/>
          <w:sz w:val="24"/>
          <w:szCs w:val="24"/>
        </w:rPr>
        <w:t>PCB</w:t>
      </w:r>
      <w:r w:rsidR="00DE328F">
        <w:rPr>
          <w:rFonts w:ascii="Times New Roman" w:hAnsi="Times New Roman" w:cs="Times New Roman"/>
          <w:sz w:val="24"/>
          <w:szCs w:val="24"/>
        </w:rPr>
        <w:t>)</w:t>
      </w:r>
      <w:r w:rsidR="007D7BBA">
        <w:rPr>
          <w:rFonts w:ascii="Times New Roman" w:hAnsi="Times New Roman" w:cs="Times New Roman"/>
          <w:sz w:val="24"/>
          <w:szCs w:val="24"/>
        </w:rPr>
        <w:t xml:space="preserve"> 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mounted pogo pins (four pins spaced 2 mm apart linearly) that make press-contact to the deposited thin film or </w:t>
      </w:r>
      <w:r w:rsidR="00635D08">
        <w:rPr>
          <w:rFonts w:ascii="Times New Roman" w:hAnsi="Times New Roman" w:cs="Times New Roman"/>
          <w:sz w:val="24"/>
          <w:szCs w:val="24"/>
        </w:rPr>
        <w:t>to bond pads connect</w:t>
      </w:r>
      <w:r w:rsidR="00D90A22">
        <w:rPr>
          <w:rFonts w:ascii="Times New Roman" w:hAnsi="Times New Roman" w:cs="Times New Roman"/>
          <w:sz w:val="24"/>
          <w:szCs w:val="24"/>
        </w:rPr>
        <w:t>ed</w:t>
      </w:r>
      <w:r w:rsidR="00635D08">
        <w:rPr>
          <w:rFonts w:ascii="Times New Roman" w:hAnsi="Times New Roman" w:cs="Times New Roman"/>
          <w:sz w:val="24"/>
          <w:szCs w:val="24"/>
        </w:rPr>
        <w:t xml:space="preserve"> to the </w:t>
      </w:r>
      <w:r w:rsidR="00E030F1" w:rsidRPr="005423DD">
        <w:rPr>
          <w:rFonts w:ascii="Times New Roman" w:hAnsi="Times New Roman" w:cs="Times New Roman"/>
          <w:sz w:val="24"/>
          <w:szCs w:val="24"/>
        </w:rPr>
        <w:t>meander</w:t>
      </w:r>
      <w:r w:rsidR="00D90A22">
        <w:rPr>
          <w:rFonts w:ascii="Times New Roman" w:hAnsi="Times New Roman" w:cs="Times New Roman"/>
          <w:sz w:val="24"/>
          <w:szCs w:val="24"/>
        </w:rPr>
        <w:t>s</w:t>
      </w:r>
      <w:r w:rsidR="00E030F1" w:rsidRPr="005423DD">
        <w:rPr>
          <w:rFonts w:ascii="Times New Roman" w:hAnsi="Times New Roman" w:cs="Times New Roman"/>
          <w:sz w:val="24"/>
          <w:szCs w:val="24"/>
        </w:rPr>
        <w:t>. A thermoelectric</w:t>
      </w:r>
      <w:r w:rsidR="00352E61">
        <w:rPr>
          <w:rFonts w:ascii="Times New Roman" w:hAnsi="Times New Roman" w:cs="Times New Roman"/>
          <w:sz w:val="24"/>
          <w:szCs w:val="24"/>
        </w:rPr>
        <w:t>ally controlled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 temperature chamber</w:t>
      </w:r>
      <w:r w:rsidR="00B34870">
        <w:rPr>
          <w:rFonts w:ascii="Times New Roman" w:hAnsi="Times New Roman" w:cs="Times New Roman"/>
          <w:sz w:val="24"/>
          <w:szCs w:val="24"/>
        </w:rPr>
        <w:t xml:space="preserve"> </w:t>
      </w:r>
      <w:r w:rsidR="00E030F1" w:rsidRPr="005423DD">
        <w:rPr>
          <w:rFonts w:ascii="Times New Roman" w:hAnsi="Times New Roman" w:cs="Times New Roman"/>
          <w:sz w:val="24"/>
          <w:szCs w:val="24"/>
        </w:rPr>
        <w:t>with a range from 10</w:t>
      </w:r>
      <w:r w:rsidR="00B61D44">
        <w:rPr>
          <w:rFonts w:ascii="Times New Roman" w:hAnsi="Times New Roman" w:cs="Times New Roman"/>
          <w:sz w:val="24"/>
          <w:szCs w:val="24"/>
        </w:rPr>
        <w:t xml:space="preserve"> °</w:t>
      </w:r>
      <w:r w:rsidR="00E030F1" w:rsidRPr="005423DD">
        <w:rPr>
          <w:rFonts w:ascii="Times New Roman" w:hAnsi="Times New Roman" w:cs="Times New Roman"/>
          <w:sz w:val="24"/>
          <w:szCs w:val="24"/>
        </w:rPr>
        <w:t>C to 60</w:t>
      </w:r>
      <w:r w:rsidR="00B61D4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B61D44">
        <w:rPr>
          <w:rFonts w:ascii="Times New Roman" w:hAnsi="Times New Roman" w:cs="Times New Roman"/>
          <w:sz w:val="24"/>
          <w:szCs w:val="24"/>
        </w:rPr>
        <w:t>°</w:t>
      </w:r>
      <w:r w:rsidR="00E030F1" w:rsidRPr="005423DD">
        <w:rPr>
          <w:rFonts w:ascii="Times New Roman" w:hAnsi="Times New Roman" w:cs="Times New Roman"/>
          <w:sz w:val="24"/>
          <w:szCs w:val="24"/>
        </w:rPr>
        <w:t>C was used with a maximum deviation of</w:t>
      </w:r>
      <w:r w:rsidR="0055033C">
        <w:rPr>
          <w:rFonts w:ascii="Times New Roman" w:hAnsi="Times New Roman" w:cs="Times New Roman"/>
          <w:sz w:val="24"/>
          <w:szCs w:val="24"/>
        </w:rPr>
        <w:t xml:space="preserve"> ±</w:t>
      </w:r>
      <w:r w:rsidR="00E030F1" w:rsidRPr="005423DD">
        <w:rPr>
          <w:rFonts w:ascii="Times New Roman" w:hAnsi="Times New Roman" w:cs="Times New Roman"/>
          <w:sz w:val="24"/>
          <w:szCs w:val="24"/>
        </w:rPr>
        <w:t>0.1</w:t>
      </w:r>
      <w:r w:rsidR="00E47D61">
        <w:rPr>
          <w:rFonts w:ascii="Times New Roman" w:hAnsi="Times New Roman" w:cs="Times New Roman"/>
          <w:sz w:val="24"/>
          <w:szCs w:val="24"/>
        </w:rPr>
        <w:t xml:space="preserve"> </w:t>
      </w:r>
      <w:r w:rsidR="00150E13">
        <w:rPr>
          <w:rFonts w:ascii="Times New Roman" w:hAnsi="Times New Roman" w:cs="Times New Roman"/>
          <w:sz w:val="24"/>
          <w:szCs w:val="24"/>
        </w:rPr>
        <w:t>°</w:t>
      </w:r>
      <w:r w:rsidR="00E030F1" w:rsidRPr="005423DD">
        <w:rPr>
          <w:rFonts w:ascii="Times New Roman" w:hAnsi="Times New Roman" w:cs="Times New Roman"/>
          <w:sz w:val="24"/>
          <w:szCs w:val="24"/>
        </w:rPr>
        <w:t>C at a user</w:t>
      </w:r>
      <w:r w:rsidR="00F029A2">
        <w:rPr>
          <w:rFonts w:ascii="Times New Roman" w:hAnsi="Times New Roman" w:cs="Times New Roman"/>
          <w:sz w:val="24"/>
          <w:szCs w:val="24"/>
        </w:rPr>
        <w:t>-</w:t>
      </w:r>
      <w:r w:rsidR="00E030F1" w:rsidRPr="005423DD">
        <w:rPr>
          <w:rFonts w:ascii="Times New Roman" w:hAnsi="Times New Roman" w:cs="Times New Roman"/>
          <w:sz w:val="24"/>
          <w:szCs w:val="24"/>
        </w:rPr>
        <w:t>specified setpoint.</w:t>
      </w:r>
      <w:r w:rsidR="00554F05">
        <w:rPr>
          <w:rFonts w:ascii="Times New Roman" w:hAnsi="Times New Roman" w:cs="Times New Roman"/>
          <w:sz w:val="24"/>
          <w:szCs w:val="24"/>
        </w:rPr>
        <w:t xml:space="preserve"> 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TCR was measured </w:t>
      </w:r>
      <w:r w:rsidR="00B61D44">
        <w:rPr>
          <w:rFonts w:ascii="Times New Roman" w:hAnsi="Times New Roman" w:cs="Times New Roman"/>
          <w:sz w:val="24"/>
          <w:szCs w:val="24"/>
        </w:rPr>
        <w:t>at</w:t>
      </w:r>
      <w:r w:rsidR="00E47D61">
        <w:rPr>
          <w:rFonts w:ascii="Times New Roman" w:hAnsi="Times New Roman" w:cs="Times New Roman"/>
          <w:sz w:val="24"/>
          <w:szCs w:val="24"/>
        </w:rPr>
        <w:t xml:space="preserve"> </w:t>
      </w:r>
      <w:r w:rsidR="00E030F1" w:rsidRPr="005423DD">
        <w:rPr>
          <w:rFonts w:ascii="Times New Roman" w:hAnsi="Times New Roman" w:cs="Times New Roman"/>
          <w:sz w:val="24"/>
          <w:szCs w:val="24"/>
        </w:rPr>
        <w:t>2</w:t>
      </w:r>
      <w:r w:rsidR="00237200">
        <w:rPr>
          <w:rFonts w:ascii="Times New Roman" w:hAnsi="Times New Roman" w:cs="Times New Roman"/>
          <w:sz w:val="24"/>
          <w:szCs w:val="24"/>
        </w:rPr>
        <w:t>0</w:t>
      </w:r>
      <w:r w:rsidR="00E47D61">
        <w:rPr>
          <w:rFonts w:ascii="Times New Roman" w:hAnsi="Times New Roman" w:cs="Times New Roman"/>
          <w:sz w:val="24"/>
          <w:szCs w:val="24"/>
        </w:rPr>
        <w:t xml:space="preserve"> </w:t>
      </w:r>
      <w:r w:rsidR="00B61D44">
        <w:rPr>
          <w:rFonts w:ascii="Times New Roman" w:hAnsi="Times New Roman" w:cs="Times New Roman"/>
          <w:sz w:val="24"/>
          <w:szCs w:val="24"/>
        </w:rPr>
        <w:t>°</w:t>
      </w:r>
      <w:r w:rsidR="00E030F1" w:rsidRPr="00E97832">
        <w:rPr>
          <w:rFonts w:ascii="Times New Roman" w:hAnsi="Times New Roman" w:cs="Times New Roman"/>
          <w:sz w:val="24"/>
          <w:szCs w:val="24"/>
        </w:rPr>
        <w:t>C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 and 50</w:t>
      </w:r>
      <w:r w:rsidR="00B61D44">
        <w:rPr>
          <w:rFonts w:ascii="Times New Roman" w:hAnsi="Times New Roman" w:cs="Times New Roman"/>
          <w:sz w:val="24"/>
          <w:szCs w:val="24"/>
        </w:rPr>
        <w:t xml:space="preserve"> °</w:t>
      </w:r>
      <w:r w:rsidR="00E030F1" w:rsidRPr="00E97832">
        <w:rPr>
          <w:rFonts w:ascii="Times New Roman" w:hAnsi="Times New Roman" w:cs="Times New Roman"/>
          <w:sz w:val="24"/>
          <w:szCs w:val="24"/>
        </w:rPr>
        <w:t>C</w:t>
      </w:r>
      <w:r w:rsidR="00E030F1" w:rsidRPr="005423DD">
        <w:rPr>
          <w:rFonts w:ascii="Times New Roman" w:hAnsi="Times New Roman" w:cs="Times New Roman"/>
          <w:sz w:val="24"/>
          <w:szCs w:val="24"/>
        </w:rPr>
        <w:t xml:space="preserve"> with 60 min dwell times at each temperature. </w:t>
      </w:r>
    </w:p>
    <w:p w14:paraId="5F23E16E" w14:textId="4691FB68" w:rsidR="004A5457" w:rsidRDefault="00E030F1" w:rsidP="004A545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28AB">
        <w:rPr>
          <w:rFonts w:ascii="Times New Roman" w:hAnsi="Times New Roman" w:cs="Times New Roman"/>
          <w:sz w:val="24"/>
          <w:szCs w:val="24"/>
        </w:rPr>
        <w:t xml:space="preserve">The formula </w:t>
      </w:r>
      <w:r w:rsidR="00D01674">
        <w:rPr>
          <w:rFonts w:ascii="Times New Roman" w:hAnsi="Times New Roman" w:cs="Times New Roman"/>
          <w:sz w:val="24"/>
          <w:szCs w:val="24"/>
        </w:rPr>
        <w:t>to</w:t>
      </w:r>
      <w:r w:rsidR="00C81A03">
        <w:rPr>
          <w:rFonts w:ascii="Times New Roman" w:hAnsi="Times New Roman" w:cs="Times New Roman"/>
          <w:sz w:val="24"/>
          <w:szCs w:val="24"/>
        </w:rPr>
        <w:t xml:space="preserve"> </w:t>
      </w:r>
      <w:r w:rsidR="00145BD2">
        <w:rPr>
          <w:rFonts w:ascii="Times New Roman" w:hAnsi="Times New Roman" w:cs="Times New Roman"/>
          <w:sz w:val="24"/>
          <w:szCs w:val="24"/>
        </w:rPr>
        <w:t xml:space="preserve">determine </w:t>
      </w:r>
      <w:r w:rsidRPr="003D28AB">
        <w:rPr>
          <w:rFonts w:ascii="Times New Roman" w:hAnsi="Times New Roman" w:cs="Times New Roman"/>
          <w:sz w:val="24"/>
          <w:szCs w:val="24"/>
        </w:rPr>
        <w:t>TCR</w:t>
      </w:r>
      <w:r w:rsidR="00F84807">
        <w:rPr>
          <w:rFonts w:ascii="Times New Roman" w:hAnsi="Times New Roman" w:cs="Times New Roman"/>
          <w:sz w:val="24"/>
          <w:szCs w:val="24"/>
        </w:rPr>
        <w:t xml:space="preserve"> is</w:t>
      </w:r>
      <w:r w:rsidRPr="00C937A6">
        <w:rPr>
          <w:rFonts w:ascii="Times New Roman" w:hAnsi="Times New Roman" w:cs="Times New Roman"/>
          <w:sz w:val="24"/>
          <w:szCs w:val="24"/>
        </w:rPr>
        <w:t>:</w:t>
      </w:r>
    </w:p>
    <w:p w14:paraId="03F0BEF0" w14:textId="5DB042EA" w:rsidR="00E030F1" w:rsidRPr="003D28AB" w:rsidRDefault="004A5457" w:rsidP="004A545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                                                        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TCR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e>
            </m:d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∙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∙ 100 [%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/°C</m:t>
        </m:r>
        <m:r>
          <w:rPr>
            <w:rFonts w:ascii="Cambria Math" w:hAnsi="Cambria Math" w:cs="Times New Roman"/>
            <w:sz w:val="24"/>
            <w:szCs w:val="24"/>
          </w:rPr>
          <m:t>]</m:t>
        </m:r>
      </m:oMath>
      <w:r w:rsidR="00C724C7">
        <w:rPr>
          <w:rFonts w:ascii="Times New Roman" w:hAnsi="Times New Roman" w:cs="Times New Roman"/>
          <w:sz w:val="24"/>
          <w:szCs w:val="24"/>
        </w:rPr>
        <w:t xml:space="preserve">    </w:t>
      </w:r>
      <w:r w:rsidR="00C724C7">
        <w:rPr>
          <w:rFonts w:ascii="Times New Roman" w:hAnsi="Times New Roman" w:cs="Times New Roman"/>
          <w:sz w:val="24"/>
          <w:szCs w:val="24"/>
        </w:rPr>
        <w:tab/>
      </w:r>
      <w:r w:rsidR="00C724C7">
        <w:rPr>
          <w:rFonts w:ascii="Times New Roman" w:hAnsi="Times New Roman" w:cs="Times New Roman"/>
          <w:sz w:val="24"/>
          <w:szCs w:val="24"/>
        </w:rPr>
        <w:tab/>
      </w:r>
      <w:r w:rsidR="00C724C7">
        <w:rPr>
          <w:rFonts w:ascii="Times New Roman" w:hAnsi="Times New Roman" w:cs="Times New Roman"/>
          <w:sz w:val="24"/>
          <w:szCs w:val="24"/>
        </w:rPr>
        <w:tab/>
      </w:r>
      <w:r w:rsidR="00C724C7">
        <w:rPr>
          <w:rFonts w:ascii="Times New Roman" w:hAnsi="Times New Roman" w:cs="Times New Roman"/>
          <w:sz w:val="24"/>
          <w:szCs w:val="24"/>
        </w:rPr>
        <w:tab/>
      </w:r>
      <w:r w:rsidR="00834071">
        <w:rPr>
          <w:rFonts w:ascii="Times New Roman" w:hAnsi="Times New Roman" w:cs="Times New Roman"/>
          <w:sz w:val="24"/>
          <w:szCs w:val="24"/>
        </w:rPr>
        <w:t xml:space="preserve">                  </w:t>
      </w:r>
      <w:r w:rsidR="00E030F1" w:rsidRPr="005A4174">
        <w:rPr>
          <w:rFonts w:ascii="Times New Roman" w:hAnsi="Times New Roman" w:cs="Times New Roman"/>
          <w:b/>
          <w:bCs/>
          <w:sz w:val="24"/>
          <w:szCs w:val="24"/>
        </w:rPr>
        <w:t>Eq.</w:t>
      </w:r>
      <w:r w:rsidR="00BB0D9F">
        <w:rPr>
          <w:rFonts w:ascii="Times New Roman" w:hAnsi="Times New Roman" w:cs="Times New Roman"/>
          <w:b/>
          <w:bCs/>
          <w:sz w:val="24"/>
          <w:szCs w:val="24"/>
        </w:rPr>
        <w:t xml:space="preserve"> 2</w:t>
      </w:r>
      <w:r w:rsidR="00834071">
        <w:rPr>
          <w:rFonts w:ascii="Times New Roman" w:hAnsi="Times New Roman" w:cs="Times New Roman"/>
          <w:b/>
          <w:bCs/>
          <w:sz w:val="24"/>
          <w:szCs w:val="24"/>
        </w:rPr>
        <w:t>,</w:t>
      </w:r>
    </w:p>
    <w:p w14:paraId="43C55663" w14:textId="58318572" w:rsidR="00DC3C4D" w:rsidRPr="00380ED5" w:rsidRDefault="00834071" w:rsidP="00FB071A">
      <w:pPr>
        <w:tabs>
          <w:tab w:val="left" w:pos="1583"/>
        </w:tabs>
        <w:spacing w:line="360" w:lineRule="auto"/>
        <w:jc w:val="both"/>
        <w:rPr>
          <w:b/>
          <w:bCs/>
        </w:rPr>
      </w:pPr>
      <w:r w:rsidRPr="00834071">
        <w:rPr>
          <w:rFonts w:ascii="Times New Roman" w:eastAsiaTheme="minorEastAsia" w:hAnsi="Times New Roman" w:cs="Times New Roman"/>
          <w:sz w:val="24"/>
          <w:szCs w:val="24"/>
        </w:rPr>
        <w:t>Where</w:t>
      </w:r>
      <w:r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</w:t>
      </w:r>
      <w:r w:rsidR="00E030F1" w:rsidRPr="00755799">
        <w:rPr>
          <w:rFonts w:ascii="Times New Roman" w:eastAsiaTheme="minorEastAsia" w:hAnsi="Times New Roman" w:cs="Times New Roman"/>
          <w:i/>
          <w:iCs/>
          <w:sz w:val="24"/>
          <w:szCs w:val="24"/>
        </w:rPr>
        <w:t>R</w:t>
      </w:r>
      <w:r w:rsidR="00E030F1" w:rsidRPr="0003151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1</w:t>
      </w:r>
      <w:r w:rsidR="00E030F1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 xml:space="preserve"> </w:t>
      </w:r>
      <w:r w:rsidR="00E030F1" w:rsidRPr="005A4174">
        <w:rPr>
          <w:rFonts w:ascii="Times New Roman" w:eastAsiaTheme="minorEastAsia" w:hAnsi="Times New Roman" w:cs="Times New Roman"/>
          <w:sz w:val="24"/>
          <w:szCs w:val="24"/>
        </w:rPr>
        <w:t xml:space="preserve">is </w:t>
      </w:r>
      <w:r w:rsidR="0024630B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107378" w:rsidRPr="003D28AB">
        <w:rPr>
          <w:rFonts w:ascii="Times New Roman" w:hAnsi="Times New Roman" w:cs="Times New Roman"/>
          <w:sz w:val="24"/>
          <w:szCs w:val="24"/>
        </w:rPr>
        <w:t>4</w:t>
      </w:r>
      <w:r w:rsidR="00107378">
        <w:rPr>
          <w:rFonts w:ascii="Times New Roman" w:hAnsi="Times New Roman" w:cs="Times New Roman"/>
          <w:sz w:val="24"/>
          <w:szCs w:val="24"/>
        </w:rPr>
        <w:t xml:space="preserve">-point </w:t>
      </w:r>
      <w:r w:rsidR="0024630B">
        <w:rPr>
          <w:rFonts w:ascii="Times New Roman" w:hAnsi="Times New Roman" w:cs="Times New Roman"/>
          <w:sz w:val="24"/>
          <w:szCs w:val="24"/>
        </w:rPr>
        <w:t xml:space="preserve">probe </w:t>
      </w:r>
      <w:r w:rsidR="00107378" w:rsidRPr="003D28AB">
        <w:rPr>
          <w:rFonts w:ascii="Times New Roman" w:hAnsi="Times New Roman" w:cs="Times New Roman"/>
          <w:sz w:val="24"/>
          <w:szCs w:val="24"/>
        </w:rPr>
        <w:t>resistance</w:t>
      </w:r>
      <w:r w:rsidR="00107378">
        <w:rPr>
          <w:rFonts w:ascii="Times New Roman" w:hAnsi="Times New Roman" w:cs="Times New Roman"/>
          <w:sz w:val="24"/>
          <w:szCs w:val="24"/>
        </w:rPr>
        <w:t xml:space="preserve"> 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at </w:t>
      </w:r>
      <w:r w:rsidR="00F84807">
        <w:rPr>
          <w:rFonts w:ascii="Times New Roman" w:eastAsiaTheme="minorEastAsia" w:hAnsi="Times New Roman" w:cs="Times New Roman"/>
          <w:sz w:val="24"/>
          <w:szCs w:val="24"/>
        </w:rPr>
        <w:t>2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F8480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95FEB">
        <w:rPr>
          <w:rFonts w:ascii="Times New Roman" w:eastAsiaTheme="minorEastAsia" w:hAnsi="Times New Roman" w:cs="Times New Roman"/>
          <w:sz w:val="24"/>
          <w:szCs w:val="24"/>
        </w:rPr>
        <w:t>°</w:t>
      </w:r>
      <w:r w:rsidR="00E030F1" w:rsidRPr="00E97832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E030F1" w:rsidRPr="00342D62">
        <w:rPr>
          <w:rFonts w:ascii="Times New Roman" w:eastAsiaTheme="minorEastAsia" w:hAnsi="Times New Roman" w:cs="Times New Roman"/>
          <w:i/>
          <w:iCs/>
          <w:sz w:val="24"/>
          <w:szCs w:val="24"/>
        </w:rPr>
        <w:t>R</w:t>
      </w:r>
      <w:r w:rsidR="00095FEB" w:rsidRPr="00342D62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2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554F05">
        <w:rPr>
          <w:rFonts w:ascii="Times New Roman" w:hAnsi="Times New Roman" w:cs="Times New Roman"/>
          <w:sz w:val="24"/>
          <w:szCs w:val="24"/>
        </w:rPr>
        <w:t xml:space="preserve">is </w:t>
      </w:r>
      <w:r w:rsidR="001A1F8D">
        <w:rPr>
          <w:rFonts w:ascii="Times New Roman" w:hAnsi="Times New Roman" w:cs="Times New Roman"/>
          <w:sz w:val="24"/>
          <w:szCs w:val="24"/>
        </w:rPr>
        <w:t xml:space="preserve">the </w:t>
      </w:r>
      <w:r w:rsidR="00554F05">
        <w:rPr>
          <w:rFonts w:ascii="Times New Roman" w:hAnsi="Times New Roman" w:cs="Times New Roman"/>
          <w:sz w:val="24"/>
          <w:szCs w:val="24"/>
        </w:rPr>
        <w:t>4</w:t>
      </w:r>
      <w:r w:rsidR="00107378">
        <w:rPr>
          <w:rFonts w:ascii="Times New Roman" w:hAnsi="Times New Roman" w:cs="Times New Roman"/>
          <w:sz w:val="24"/>
          <w:szCs w:val="24"/>
        </w:rPr>
        <w:t xml:space="preserve">-point </w:t>
      </w:r>
      <w:r w:rsidR="00107378" w:rsidRPr="003D28AB">
        <w:rPr>
          <w:rFonts w:ascii="Times New Roman" w:hAnsi="Times New Roman" w:cs="Times New Roman"/>
          <w:sz w:val="24"/>
          <w:szCs w:val="24"/>
        </w:rPr>
        <w:t>resistance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 at </w:t>
      </w:r>
      <w:r w:rsidR="00095FEB">
        <w:rPr>
          <w:rFonts w:ascii="Times New Roman" w:eastAsiaTheme="minorEastAsia" w:hAnsi="Times New Roman" w:cs="Times New Roman"/>
          <w:sz w:val="24"/>
          <w:szCs w:val="24"/>
        </w:rPr>
        <w:t>5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095FEB">
        <w:rPr>
          <w:rFonts w:ascii="Times New Roman" w:eastAsiaTheme="minorEastAsia" w:hAnsi="Times New Roman" w:cs="Times New Roman"/>
          <w:sz w:val="24"/>
          <w:szCs w:val="24"/>
        </w:rPr>
        <w:t xml:space="preserve"> °</w:t>
      </w:r>
      <w:r w:rsidR="00E030F1" w:rsidRPr="00E97832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E030F1" w:rsidRPr="00755799">
        <w:rPr>
          <w:rFonts w:ascii="Times New Roman" w:eastAsiaTheme="minorEastAsia" w:hAnsi="Times New Roman" w:cs="Times New Roman"/>
          <w:i/>
          <w:iCs/>
          <w:sz w:val="24"/>
          <w:szCs w:val="24"/>
        </w:rPr>
        <w:t>T</w:t>
      </w:r>
      <w:r w:rsidR="00E030F1" w:rsidRPr="00AF6E81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1</w:t>
      </w:r>
      <w:r w:rsidR="00AB7BD4">
        <w:rPr>
          <w:rFonts w:ascii="Times New Roman" w:eastAsiaTheme="minorEastAsia" w:hAnsi="Times New Roman" w:cs="Times New Roman"/>
          <w:sz w:val="24"/>
          <w:szCs w:val="24"/>
        </w:rPr>
        <w:t xml:space="preserve"> =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529DC">
        <w:rPr>
          <w:rFonts w:ascii="Times New Roman" w:eastAsiaTheme="minorEastAsia" w:hAnsi="Times New Roman" w:cs="Times New Roman"/>
          <w:sz w:val="24"/>
          <w:szCs w:val="24"/>
        </w:rPr>
        <w:t>2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095FEB">
        <w:rPr>
          <w:rFonts w:ascii="Times New Roman" w:eastAsiaTheme="minorEastAsia" w:hAnsi="Times New Roman" w:cs="Times New Roman"/>
          <w:sz w:val="24"/>
          <w:szCs w:val="24"/>
        </w:rPr>
        <w:t xml:space="preserve"> °</w:t>
      </w:r>
      <w:r w:rsidR="00E030F1" w:rsidRPr="00E97832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E030F1" w:rsidRPr="00755799">
        <w:rPr>
          <w:rFonts w:ascii="Times New Roman" w:eastAsiaTheme="minorEastAsia" w:hAnsi="Times New Roman" w:cs="Times New Roman"/>
          <w:i/>
          <w:iCs/>
          <w:sz w:val="24"/>
          <w:szCs w:val="24"/>
        </w:rPr>
        <w:t>T</w:t>
      </w:r>
      <w:r w:rsidR="00E030F1" w:rsidRPr="00AF6E81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2</w:t>
      </w:r>
      <w:r w:rsidR="00A570DB">
        <w:rPr>
          <w:rFonts w:ascii="Times New Roman" w:eastAsiaTheme="minorEastAsia" w:hAnsi="Times New Roman" w:cs="Times New Roman"/>
          <w:sz w:val="24"/>
          <w:szCs w:val="24"/>
        </w:rPr>
        <w:t xml:space="preserve"> = </w:t>
      </w:r>
      <w:r w:rsidR="002529DC">
        <w:rPr>
          <w:rFonts w:ascii="Times New Roman" w:eastAsiaTheme="minorEastAsia" w:hAnsi="Times New Roman" w:cs="Times New Roman"/>
          <w:sz w:val="24"/>
          <w:szCs w:val="24"/>
        </w:rPr>
        <w:t>5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095FEB">
        <w:rPr>
          <w:rFonts w:ascii="Times New Roman" w:eastAsiaTheme="minorEastAsia" w:hAnsi="Times New Roman" w:cs="Times New Roman"/>
          <w:sz w:val="24"/>
          <w:szCs w:val="24"/>
        </w:rPr>
        <w:t xml:space="preserve"> °</w:t>
      </w:r>
      <w:r w:rsidR="00E030F1" w:rsidRPr="00E97832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E030F1" w:rsidRPr="00755799"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</w:p>
    <w:p w14:paraId="4B21D940" w14:textId="057282B8" w:rsidR="003022D1" w:rsidRPr="0047230C" w:rsidRDefault="003022D1" w:rsidP="0047230C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7230C">
        <w:rPr>
          <w:rFonts w:ascii="Times New Roman" w:hAnsi="Times New Roman" w:cs="Times New Roman"/>
          <w:b/>
          <w:bCs/>
          <w:sz w:val="24"/>
          <w:szCs w:val="24"/>
        </w:rPr>
        <w:t>Results and Discussion</w:t>
      </w:r>
    </w:p>
    <w:p w14:paraId="3359FD70" w14:textId="552D08B6" w:rsidR="008C23C4" w:rsidRDefault="000417F0" w:rsidP="00506D30">
      <w:pPr>
        <w:pStyle w:val="ListParagraph"/>
        <w:numPr>
          <w:ilvl w:val="1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73E94" w:rsidRPr="00506D30">
        <w:rPr>
          <w:rFonts w:ascii="Times New Roman" w:hAnsi="Times New Roman" w:cs="Times New Roman"/>
          <w:b/>
          <w:bCs/>
          <w:sz w:val="24"/>
          <w:szCs w:val="24"/>
        </w:rPr>
        <w:t>Microstructure</w:t>
      </w:r>
      <w:r w:rsidR="00DF1C38" w:rsidRPr="00506D30">
        <w:rPr>
          <w:rFonts w:ascii="Times New Roman" w:hAnsi="Times New Roman" w:cs="Times New Roman"/>
          <w:b/>
          <w:bCs/>
          <w:sz w:val="24"/>
          <w:szCs w:val="24"/>
        </w:rPr>
        <w:t xml:space="preserve"> of </w:t>
      </w:r>
      <w:r w:rsidR="00854ECE">
        <w:rPr>
          <w:rFonts w:ascii="Times New Roman" w:hAnsi="Times New Roman" w:cs="Times New Roman"/>
          <w:b/>
          <w:bCs/>
          <w:sz w:val="24"/>
          <w:szCs w:val="24"/>
        </w:rPr>
        <w:t>Pt/AlO</w:t>
      </w:r>
      <w:r w:rsidR="00854ECE" w:rsidRPr="00854EC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x</w:t>
      </w:r>
      <w:r w:rsidR="00424D9F" w:rsidRPr="00506D3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A0B46C8" w14:textId="51FB9F9B" w:rsidR="00373EF5" w:rsidRDefault="003022D1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Hlk98787101"/>
      <w:r>
        <w:rPr>
          <w:rFonts w:ascii="Times New Roman" w:hAnsi="Times New Roman" w:cs="Times New Roman"/>
          <w:sz w:val="24"/>
          <w:szCs w:val="24"/>
        </w:rPr>
        <w:t xml:space="preserve">The surface morphology of </w:t>
      </w:r>
      <w:proofErr w:type="gramStart"/>
      <w:r w:rsidR="009C1D2A">
        <w:rPr>
          <w:rFonts w:ascii="Times New Roman" w:hAnsi="Times New Roman" w:cs="Times New Roman"/>
          <w:sz w:val="24"/>
          <w:szCs w:val="24"/>
        </w:rPr>
        <w:t>as</w:t>
      </w:r>
      <w:r w:rsidR="00484428">
        <w:rPr>
          <w:rFonts w:ascii="Times New Roman" w:hAnsi="Times New Roman" w:cs="Times New Roman"/>
          <w:sz w:val="24"/>
          <w:szCs w:val="24"/>
        </w:rPr>
        <w:t>-</w:t>
      </w:r>
      <w:r w:rsidR="009C1D2A">
        <w:rPr>
          <w:rFonts w:ascii="Times New Roman" w:hAnsi="Times New Roman" w:cs="Times New Roman"/>
          <w:sz w:val="24"/>
          <w:szCs w:val="24"/>
        </w:rPr>
        <w:t>deposit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nd annealed samples </w:t>
      </w:r>
      <w:r w:rsidR="008556A7">
        <w:rPr>
          <w:rFonts w:ascii="Times New Roman" w:hAnsi="Times New Roman" w:cs="Times New Roman"/>
          <w:sz w:val="24"/>
          <w:szCs w:val="24"/>
        </w:rPr>
        <w:t>was</w:t>
      </w:r>
      <w:r>
        <w:rPr>
          <w:rFonts w:ascii="Times New Roman" w:hAnsi="Times New Roman" w:cs="Times New Roman"/>
          <w:sz w:val="24"/>
          <w:szCs w:val="24"/>
        </w:rPr>
        <w:t xml:space="preserve"> investigated by</w:t>
      </w:r>
      <w:r w:rsidR="008556A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M </w:t>
      </w:r>
      <w:r w:rsidR="007960C0">
        <w:rPr>
          <w:rFonts w:ascii="Times New Roman" w:hAnsi="Times New Roman" w:cs="Times New Roman"/>
          <w:sz w:val="24"/>
          <w:szCs w:val="24"/>
        </w:rPr>
        <w:t xml:space="preserve">to understand the effect of annealing </w:t>
      </w:r>
      <w:r w:rsidR="001C0656">
        <w:rPr>
          <w:rFonts w:ascii="Times New Roman" w:hAnsi="Times New Roman" w:cs="Times New Roman"/>
          <w:sz w:val="24"/>
          <w:szCs w:val="24"/>
        </w:rPr>
        <w:t>temperature</w:t>
      </w:r>
      <w:r w:rsidR="00AF1AF6">
        <w:rPr>
          <w:rFonts w:ascii="Times New Roman" w:hAnsi="Times New Roman" w:cs="Times New Roman"/>
          <w:sz w:val="24"/>
          <w:szCs w:val="24"/>
        </w:rPr>
        <w:t xml:space="preserve"> </w:t>
      </w:r>
      <w:r w:rsidR="007960C0">
        <w:rPr>
          <w:rFonts w:ascii="Times New Roman" w:hAnsi="Times New Roman" w:cs="Times New Roman"/>
          <w:sz w:val="24"/>
          <w:szCs w:val="24"/>
        </w:rPr>
        <w:t>on Pt/Al</w:t>
      </w:r>
      <w:r w:rsidR="00DE4F9E">
        <w:rPr>
          <w:rFonts w:ascii="Times New Roman" w:hAnsi="Times New Roman" w:cs="Times New Roman"/>
          <w:sz w:val="24"/>
          <w:szCs w:val="24"/>
        </w:rPr>
        <w:t>O</w:t>
      </w:r>
      <w:r w:rsidR="00DE4F9E" w:rsidRPr="00834071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3A786F">
        <w:rPr>
          <w:rFonts w:ascii="Times New Roman" w:hAnsi="Times New Roman" w:cs="Times New Roman"/>
          <w:sz w:val="24"/>
          <w:szCs w:val="24"/>
        </w:rPr>
        <w:t xml:space="preserve"> films</w:t>
      </w:r>
      <w:r w:rsidR="00DE4F9E">
        <w:rPr>
          <w:rFonts w:ascii="Times New Roman" w:hAnsi="Times New Roman" w:cs="Times New Roman"/>
          <w:sz w:val="24"/>
          <w:szCs w:val="24"/>
        </w:rPr>
        <w:t xml:space="preserve">. Annealing was performed at </w:t>
      </w:r>
      <w:r w:rsidR="00CF0A86">
        <w:rPr>
          <w:rFonts w:ascii="Times New Roman" w:hAnsi="Times New Roman" w:cs="Times New Roman"/>
          <w:sz w:val="24"/>
          <w:szCs w:val="24"/>
        </w:rPr>
        <w:t>500</w:t>
      </w:r>
      <w:r w:rsidR="002B064D">
        <w:rPr>
          <w:rFonts w:ascii="Times New Roman" w:hAnsi="Times New Roman" w:cs="Times New Roman"/>
          <w:sz w:val="24"/>
          <w:szCs w:val="24"/>
        </w:rPr>
        <w:t xml:space="preserve"> °C</w:t>
      </w:r>
      <w:r w:rsidR="00DE4F9E">
        <w:rPr>
          <w:rFonts w:ascii="Times New Roman" w:hAnsi="Times New Roman" w:cs="Times New Roman"/>
          <w:sz w:val="24"/>
          <w:szCs w:val="24"/>
        </w:rPr>
        <w:t>, 600</w:t>
      </w:r>
      <w:r w:rsidR="002B064D">
        <w:rPr>
          <w:rFonts w:ascii="Times New Roman" w:hAnsi="Times New Roman" w:cs="Times New Roman"/>
          <w:sz w:val="24"/>
          <w:szCs w:val="24"/>
        </w:rPr>
        <w:t xml:space="preserve"> °C</w:t>
      </w:r>
      <w:r w:rsidR="00DE4F9E">
        <w:rPr>
          <w:rFonts w:ascii="Times New Roman" w:hAnsi="Times New Roman" w:cs="Times New Roman"/>
          <w:sz w:val="24"/>
          <w:szCs w:val="24"/>
        </w:rPr>
        <w:t>, 700</w:t>
      </w:r>
      <w:r w:rsidR="002B064D">
        <w:rPr>
          <w:rFonts w:ascii="Times New Roman" w:hAnsi="Times New Roman" w:cs="Times New Roman"/>
          <w:sz w:val="24"/>
          <w:szCs w:val="24"/>
        </w:rPr>
        <w:t xml:space="preserve"> °C</w:t>
      </w:r>
      <w:r w:rsidR="00DE4F9E">
        <w:rPr>
          <w:rFonts w:ascii="Times New Roman" w:hAnsi="Times New Roman" w:cs="Times New Roman"/>
          <w:sz w:val="24"/>
          <w:szCs w:val="24"/>
        </w:rPr>
        <w:t>, 800</w:t>
      </w:r>
      <w:r w:rsidR="002B064D">
        <w:rPr>
          <w:rFonts w:ascii="Times New Roman" w:hAnsi="Times New Roman" w:cs="Times New Roman"/>
          <w:sz w:val="24"/>
          <w:szCs w:val="24"/>
        </w:rPr>
        <w:t xml:space="preserve"> °C</w:t>
      </w:r>
      <w:r w:rsidR="001A1F8D">
        <w:rPr>
          <w:rFonts w:ascii="Times New Roman" w:hAnsi="Times New Roman" w:cs="Times New Roman"/>
          <w:sz w:val="24"/>
          <w:szCs w:val="24"/>
        </w:rPr>
        <w:t>,</w:t>
      </w:r>
      <w:r w:rsidR="00DE4F9E">
        <w:rPr>
          <w:rFonts w:ascii="Times New Roman" w:hAnsi="Times New Roman" w:cs="Times New Roman"/>
          <w:sz w:val="24"/>
          <w:szCs w:val="24"/>
        </w:rPr>
        <w:t xml:space="preserve"> and </w:t>
      </w:r>
      <w:r w:rsidR="00CF0A86">
        <w:rPr>
          <w:rFonts w:ascii="Times New Roman" w:hAnsi="Times New Roman" w:cs="Times New Roman"/>
          <w:sz w:val="24"/>
          <w:szCs w:val="24"/>
        </w:rPr>
        <w:t>900</w:t>
      </w:r>
      <w:r w:rsidR="00DE4F9E">
        <w:rPr>
          <w:rFonts w:ascii="Times New Roman" w:hAnsi="Times New Roman" w:cs="Times New Roman"/>
          <w:sz w:val="24"/>
          <w:szCs w:val="24"/>
        </w:rPr>
        <w:t xml:space="preserve"> </w:t>
      </w:r>
      <w:r w:rsidR="00CF0A86">
        <w:rPr>
          <w:rFonts w:ascii="Times New Roman" w:hAnsi="Times New Roman" w:cs="Times New Roman"/>
          <w:sz w:val="24"/>
          <w:szCs w:val="24"/>
        </w:rPr>
        <w:t>°C for 1 h in air</w:t>
      </w:r>
      <w:r w:rsidR="007960C0">
        <w:rPr>
          <w:rFonts w:ascii="Times New Roman" w:hAnsi="Times New Roman" w:cs="Times New Roman"/>
          <w:sz w:val="24"/>
          <w:szCs w:val="24"/>
        </w:rPr>
        <w:t xml:space="preserve">. </w:t>
      </w:r>
      <w:r w:rsidR="006713A0">
        <w:rPr>
          <w:rFonts w:ascii="Times New Roman" w:hAnsi="Times New Roman" w:cs="Times New Roman"/>
          <w:sz w:val="24"/>
          <w:szCs w:val="24"/>
        </w:rPr>
        <w:t>For</w:t>
      </w:r>
      <w:r w:rsidR="001A792B">
        <w:rPr>
          <w:rFonts w:ascii="Times New Roman" w:hAnsi="Times New Roman" w:cs="Times New Roman"/>
          <w:sz w:val="24"/>
          <w:szCs w:val="24"/>
        </w:rPr>
        <w:t xml:space="preserve"> as-deposited film</w:t>
      </w:r>
      <w:r w:rsidR="006713A0">
        <w:rPr>
          <w:rFonts w:ascii="Times New Roman" w:hAnsi="Times New Roman" w:cs="Times New Roman"/>
          <w:sz w:val="24"/>
          <w:szCs w:val="24"/>
        </w:rPr>
        <w:t>s</w:t>
      </w:r>
      <w:r w:rsidR="001A792B">
        <w:rPr>
          <w:rFonts w:ascii="Times New Roman" w:hAnsi="Times New Roman" w:cs="Times New Roman"/>
          <w:sz w:val="24"/>
          <w:szCs w:val="24"/>
        </w:rPr>
        <w:t xml:space="preserve">, </w:t>
      </w:r>
      <w:r w:rsidR="00830611">
        <w:rPr>
          <w:rFonts w:ascii="Times New Roman" w:hAnsi="Times New Roman" w:cs="Times New Roman"/>
          <w:sz w:val="24"/>
          <w:szCs w:val="24"/>
        </w:rPr>
        <w:t>smooth</w:t>
      </w:r>
      <w:r w:rsidR="00AA3423">
        <w:rPr>
          <w:rFonts w:ascii="Times New Roman" w:hAnsi="Times New Roman" w:cs="Times New Roman"/>
          <w:sz w:val="24"/>
          <w:szCs w:val="24"/>
        </w:rPr>
        <w:t xml:space="preserve"> </w:t>
      </w:r>
      <w:r w:rsidR="007A2F4C">
        <w:rPr>
          <w:rFonts w:ascii="Times New Roman" w:hAnsi="Times New Roman" w:cs="Times New Roman"/>
          <w:sz w:val="24"/>
          <w:szCs w:val="24"/>
        </w:rPr>
        <w:t>surfaces,</w:t>
      </w:r>
      <w:r w:rsidR="00AA3423">
        <w:rPr>
          <w:rFonts w:ascii="Times New Roman" w:hAnsi="Times New Roman" w:cs="Times New Roman"/>
          <w:sz w:val="24"/>
          <w:szCs w:val="24"/>
        </w:rPr>
        <w:t xml:space="preserve"> and grain</w:t>
      </w:r>
      <w:r w:rsidR="00690388">
        <w:rPr>
          <w:rFonts w:ascii="Times New Roman" w:hAnsi="Times New Roman" w:cs="Times New Roman"/>
          <w:sz w:val="24"/>
          <w:szCs w:val="24"/>
        </w:rPr>
        <w:t xml:space="preserve"> sizes on the order of</w:t>
      </w:r>
      <w:r w:rsidR="002B1D93">
        <w:rPr>
          <w:rFonts w:ascii="Times New Roman" w:hAnsi="Times New Roman" w:cs="Times New Roman"/>
          <w:sz w:val="24"/>
          <w:szCs w:val="24"/>
        </w:rPr>
        <w:t xml:space="preserve"> </w:t>
      </w:r>
      <w:r w:rsidR="00690388">
        <w:rPr>
          <w:rFonts w:ascii="Times New Roman" w:hAnsi="Times New Roman" w:cs="Times New Roman"/>
          <w:sz w:val="24"/>
          <w:szCs w:val="24"/>
        </w:rPr>
        <w:t>20 nm</w:t>
      </w:r>
      <w:r w:rsidR="00AA3423">
        <w:rPr>
          <w:rFonts w:ascii="Times New Roman" w:hAnsi="Times New Roman" w:cs="Times New Roman"/>
          <w:sz w:val="24"/>
          <w:szCs w:val="24"/>
        </w:rPr>
        <w:t xml:space="preserve"> are observed</w:t>
      </w:r>
      <w:r w:rsidR="007960C0">
        <w:rPr>
          <w:rFonts w:ascii="Times New Roman" w:hAnsi="Times New Roman" w:cs="Times New Roman"/>
          <w:sz w:val="24"/>
          <w:szCs w:val="24"/>
        </w:rPr>
        <w:t xml:space="preserve"> as shown in </w:t>
      </w:r>
      <w:r w:rsidR="007960C0" w:rsidRPr="008556A7">
        <w:rPr>
          <w:rFonts w:ascii="Times New Roman" w:hAnsi="Times New Roman" w:cs="Times New Roman"/>
          <w:b/>
          <w:bCs/>
          <w:sz w:val="24"/>
          <w:szCs w:val="24"/>
        </w:rPr>
        <w:t>Fi</w:t>
      </w:r>
      <w:r w:rsidR="008556A7" w:rsidRPr="008556A7">
        <w:rPr>
          <w:rFonts w:ascii="Times New Roman" w:hAnsi="Times New Roman" w:cs="Times New Roman"/>
          <w:b/>
          <w:bCs/>
          <w:sz w:val="24"/>
          <w:szCs w:val="24"/>
        </w:rPr>
        <w:t xml:space="preserve">g. </w:t>
      </w:r>
      <w:r w:rsidR="00D3257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8556A7" w:rsidRPr="008556A7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1A792B">
        <w:rPr>
          <w:rFonts w:ascii="Times New Roman" w:hAnsi="Times New Roman" w:cs="Times New Roman"/>
          <w:sz w:val="24"/>
          <w:szCs w:val="24"/>
        </w:rPr>
        <w:t xml:space="preserve">. </w:t>
      </w:r>
      <w:r w:rsidR="009C1D2A">
        <w:rPr>
          <w:rFonts w:ascii="Times New Roman" w:hAnsi="Times New Roman" w:cs="Times New Roman"/>
          <w:sz w:val="24"/>
          <w:szCs w:val="24"/>
        </w:rPr>
        <w:t>After annealing at 500</w:t>
      </w:r>
      <w:r w:rsidR="000A12E7">
        <w:rPr>
          <w:rFonts w:ascii="Times New Roman" w:hAnsi="Times New Roman" w:cs="Times New Roman"/>
          <w:sz w:val="24"/>
          <w:szCs w:val="24"/>
        </w:rPr>
        <w:t xml:space="preserve"> </w:t>
      </w:r>
      <w:r w:rsidR="009C1D2A">
        <w:rPr>
          <w:rFonts w:ascii="Times New Roman" w:hAnsi="Times New Roman" w:cs="Times New Roman"/>
          <w:sz w:val="24"/>
          <w:szCs w:val="24"/>
        </w:rPr>
        <w:t>°C (</w:t>
      </w:r>
      <w:r w:rsidR="009C1D2A" w:rsidRPr="008556A7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3257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8556A7" w:rsidRPr="008556A7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9C1D2A">
        <w:rPr>
          <w:rFonts w:ascii="Times New Roman" w:hAnsi="Times New Roman" w:cs="Times New Roman"/>
          <w:sz w:val="24"/>
          <w:szCs w:val="24"/>
        </w:rPr>
        <w:t xml:space="preserve">), </w:t>
      </w:r>
      <w:r w:rsidR="00D9704A">
        <w:rPr>
          <w:rFonts w:ascii="Times New Roman" w:hAnsi="Times New Roman" w:cs="Times New Roman"/>
          <w:sz w:val="24"/>
          <w:szCs w:val="24"/>
        </w:rPr>
        <w:t>minimal change in the grain size</w:t>
      </w:r>
      <w:r w:rsidR="009848C2">
        <w:rPr>
          <w:rFonts w:ascii="Times New Roman" w:hAnsi="Times New Roman" w:cs="Times New Roman"/>
          <w:sz w:val="24"/>
          <w:szCs w:val="24"/>
        </w:rPr>
        <w:t xml:space="preserve"> </w:t>
      </w:r>
      <w:r w:rsidR="002242A2">
        <w:rPr>
          <w:rFonts w:ascii="Times New Roman" w:hAnsi="Times New Roman" w:cs="Times New Roman"/>
          <w:sz w:val="24"/>
          <w:szCs w:val="24"/>
        </w:rPr>
        <w:t>is</w:t>
      </w:r>
      <w:r w:rsidR="002B4E56">
        <w:rPr>
          <w:rFonts w:ascii="Times New Roman" w:hAnsi="Times New Roman" w:cs="Times New Roman"/>
          <w:sz w:val="24"/>
          <w:szCs w:val="24"/>
        </w:rPr>
        <w:t xml:space="preserve"> </w:t>
      </w:r>
      <w:r w:rsidR="00AC0FB5">
        <w:rPr>
          <w:rFonts w:ascii="Times New Roman" w:hAnsi="Times New Roman" w:cs="Times New Roman"/>
          <w:sz w:val="24"/>
          <w:szCs w:val="24"/>
        </w:rPr>
        <w:t>observed</w:t>
      </w:r>
      <w:r w:rsidR="00523B9D">
        <w:rPr>
          <w:rFonts w:ascii="Times New Roman" w:hAnsi="Times New Roman" w:cs="Times New Roman"/>
          <w:sz w:val="24"/>
          <w:szCs w:val="24"/>
        </w:rPr>
        <w:t xml:space="preserve">. </w:t>
      </w:r>
      <w:bookmarkStart w:id="3" w:name="_Hlk100133552"/>
      <w:r w:rsidR="00523B9D">
        <w:rPr>
          <w:rFonts w:ascii="Times New Roman" w:hAnsi="Times New Roman" w:cs="Times New Roman"/>
          <w:sz w:val="24"/>
          <w:szCs w:val="24"/>
        </w:rPr>
        <w:t>At</w:t>
      </w:r>
      <w:r w:rsidR="002D351C">
        <w:rPr>
          <w:rFonts w:ascii="Times New Roman" w:hAnsi="Times New Roman" w:cs="Times New Roman"/>
          <w:sz w:val="24"/>
          <w:szCs w:val="24"/>
        </w:rPr>
        <w:t xml:space="preserve"> </w:t>
      </w:r>
      <w:r w:rsidR="00C70ED3" w:rsidRPr="002F3D7D">
        <w:rPr>
          <w:rFonts w:ascii="Times New Roman" w:hAnsi="Times New Roman" w:cs="Times New Roman"/>
          <w:sz w:val="24"/>
          <w:szCs w:val="24"/>
        </w:rPr>
        <w:t>500 °C</w:t>
      </w:r>
      <w:r w:rsidR="002D351C">
        <w:rPr>
          <w:rFonts w:ascii="Times New Roman" w:hAnsi="Times New Roman" w:cs="Times New Roman"/>
          <w:sz w:val="24"/>
          <w:szCs w:val="24"/>
        </w:rPr>
        <w:t xml:space="preserve">, the thermal energy is </w:t>
      </w:r>
      <w:r w:rsidR="003A786F">
        <w:rPr>
          <w:rFonts w:ascii="Times New Roman" w:hAnsi="Times New Roman" w:cs="Times New Roman"/>
          <w:sz w:val="24"/>
          <w:szCs w:val="24"/>
        </w:rPr>
        <w:t>in</w:t>
      </w:r>
      <w:r w:rsidR="002D351C">
        <w:rPr>
          <w:rFonts w:ascii="Times New Roman" w:hAnsi="Times New Roman" w:cs="Times New Roman"/>
          <w:sz w:val="24"/>
          <w:szCs w:val="24"/>
        </w:rPr>
        <w:t>sufficient to significantly deform the initial grains</w:t>
      </w:r>
      <w:r w:rsidR="00600950">
        <w:rPr>
          <w:rFonts w:ascii="Times New Roman" w:hAnsi="Times New Roman" w:cs="Times New Roman"/>
          <w:sz w:val="24"/>
          <w:szCs w:val="24"/>
        </w:rPr>
        <w:t xml:space="preserve"> </w:t>
      </w:r>
      <w:r w:rsidR="0060095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975-7220","author":[{"dropping-particle":"","family":"Kim","given":"Jikwang","non-dropping-particle":"","parse-names":false,"suffix":""},{"dropping-particle":"","family":"Kim","given":"Jongsung","non-dropping-particle":"","parse-names":false,"suffix":""},{"dropping-particle":"","family":"Shin","given":"Younghwa","non-dropping-particle":"","parse-names":false,"suffix":""},{"dropping-particle":"","family":"Yoon","given":"Youngsoo","non-dropping-particle":"","parse-names":false,"suffix":""}],"container-title":"Korean Journal of Chemical Engineering","id":"ITEM-1","issue":"1","issued":{"date-parts":[["2001"]]},"page":"61-66","publisher":"Springer","title":"A study on the fabrication of an RTD (resistance temperature detector) by using Pt thin film","type":"article-journal","volume":"18"},"uris":["http://www.mendeley.com/documents/?uuid=af777210-69ba-496c-a52e-396193c6c771"]}],"mendeley":{"formattedCitation":"[47]","plainTextFormattedCitation":"[47]","previouslyFormattedCitation":"[47]"},"properties":{"noteIndex":0},"schema":"https://github.com/citation-style-language/schema/raw/master/csl-citation.json"}</w:instrText>
      </w:r>
      <w:r w:rsidR="00600950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47]</w:t>
      </w:r>
      <w:r w:rsidR="00600950">
        <w:rPr>
          <w:rFonts w:ascii="Times New Roman" w:hAnsi="Times New Roman" w:cs="Times New Roman"/>
          <w:sz w:val="24"/>
          <w:szCs w:val="24"/>
        </w:rPr>
        <w:fldChar w:fldCharType="end"/>
      </w:r>
      <w:r w:rsidR="002D351C">
        <w:rPr>
          <w:rFonts w:ascii="Times New Roman" w:hAnsi="Times New Roman" w:cs="Times New Roman"/>
          <w:sz w:val="24"/>
          <w:szCs w:val="24"/>
        </w:rPr>
        <w:t>.</w:t>
      </w:r>
      <w:bookmarkEnd w:id="3"/>
      <w:r w:rsidR="002D351C">
        <w:rPr>
          <w:rFonts w:ascii="Times New Roman" w:hAnsi="Times New Roman" w:cs="Times New Roman"/>
          <w:sz w:val="24"/>
          <w:szCs w:val="24"/>
        </w:rPr>
        <w:t xml:space="preserve"> </w:t>
      </w:r>
      <w:r w:rsidR="009C1D2A">
        <w:rPr>
          <w:rFonts w:ascii="Times New Roman" w:hAnsi="Times New Roman" w:cs="Times New Roman"/>
          <w:sz w:val="24"/>
          <w:szCs w:val="24"/>
        </w:rPr>
        <w:t>When the sample was annealed at 600</w:t>
      </w:r>
      <w:r w:rsidR="004601CC">
        <w:rPr>
          <w:rFonts w:ascii="Times New Roman" w:hAnsi="Times New Roman" w:cs="Times New Roman"/>
          <w:sz w:val="24"/>
          <w:szCs w:val="24"/>
        </w:rPr>
        <w:t xml:space="preserve"> </w:t>
      </w:r>
      <w:r w:rsidR="009C1D2A">
        <w:rPr>
          <w:rFonts w:ascii="Times New Roman" w:hAnsi="Times New Roman" w:cs="Times New Roman"/>
          <w:sz w:val="24"/>
          <w:szCs w:val="24"/>
        </w:rPr>
        <w:t>°C</w:t>
      </w:r>
      <w:r w:rsidR="008426EF">
        <w:rPr>
          <w:rFonts w:ascii="Times New Roman" w:hAnsi="Times New Roman" w:cs="Times New Roman"/>
          <w:sz w:val="24"/>
          <w:szCs w:val="24"/>
        </w:rPr>
        <w:t xml:space="preserve"> in air</w:t>
      </w:r>
      <w:r w:rsidR="009C1D2A">
        <w:rPr>
          <w:rFonts w:ascii="Times New Roman" w:hAnsi="Times New Roman" w:cs="Times New Roman"/>
          <w:sz w:val="24"/>
          <w:szCs w:val="24"/>
        </w:rPr>
        <w:t xml:space="preserve">, </w:t>
      </w:r>
      <w:r w:rsidR="00537B46">
        <w:rPr>
          <w:rFonts w:ascii="Times New Roman" w:hAnsi="Times New Roman" w:cs="Times New Roman"/>
          <w:sz w:val="24"/>
          <w:szCs w:val="24"/>
        </w:rPr>
        <w:t>the</w:t>
      </w:r>
      <w:r w:rsidR="00D71517">
        <w:rPr>
          <w:rFonts w:ascii="Times New Roman" w:hAnsi="Times New Roman" w:cs="Times New Roman"/>
          <w:sz w:val="24"/>
          <w:szCs w:val="24"/>
        </w:rPr>
        <w:t xml:space="preserve"> grains </w:t>
      </w:r>
      <w:r w:rsidR="00537B46">
        <w:rPr>
          <w:rFonts w:ascii="Times New Roman" w:hAnsi="Times New Roman" w:cs="Times New Roman"/>
          <w:sz w:val="24"/>
          <w:szCs w:val="24"/>
        </w:rPr>
        <w:t xml:space="preserve">become larger </w:t>
      </w:r>
      <w:r w:rsidR="00F97C13">
        <w:rPr>
          <w:rFonts w:ascii="Times New Roman" w:hAnsi="Times New Roman" w:cs="Times New Roman"/>
          <w:sz w:val="24"/>
          <w:szCs w:val="24"/>
        </w:rPr>
        <w:t>(</w:t>
      </w:r>
      <w:r w:rsidR="009C1D2A" w:rsidRPr="00ED21F8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3257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ED21F8" w:rsidRPr="00ED21F8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F97C13">
        <w:rPr>
          <w:rFonts w:ascii="Times New Roman" w:hAnsi="Times New Roman" w:cs="Times New Roman"/>
          <w:b/>
          <w:bCs/>
          <w:sz w:val="24"/>
          <w:szCs w:val="24"/>
        </w:rPr>
        <w:t>)</w:t>
      </w:r>
      <w:r w:rsidR="009C1D2A">
        <w:rPr>
          <w:rFonts w:ascii="Times New Roman" w:hAnsi="Times New Roman" w:cs="Times New Roman"/>
          <w:sz w:val="24"/>
          <w:szCs w:val="24"/>
        </w:rPr>
        <w:t>.</w:t>
      </w:r>
      <w:r w:rsidR="00A40FC6">
        <w:rPr>
          <w:rFonts w:ascii="Times New Roman" w:hAnsi="Times New Roman" w:cs="Times New Roman"/>
          <w:sz w:val="24"/>
          <w:szCs w:val="24"/>
        </w:rPr>
        <w:t xml:space="preserve"> A</w:t>
      </w:r>
      <w:r w:rsidR="00ED2B0C">
        <w:rPr>
          <w:rFonts w:ascii="Times New Roman" w:hAnsi="Times New Roman" w:cs="Times New Roman"/>
          <w:sz w:val="24"/>
          <w:szCs w:val="24"/>
        </w:rPr>
        <w:t>bove</w:t>
      </w:r>
      <w:r w:rsidR="00A40FC6">
        <w:rPr>
          <w:rFonts w:ascii="Times New Roman" w:hAnsi="Times New Roman" w:cs="Times New Roman"/>
          <w:sz w:val="24"/>
          <w:szCs w:val="24"/>
        </w:rPr>
        <w:t xml:space="preserve"> 600</w:t>
      </w:r>
      <w:r w:rsidR="004601CC">
        <w:rPr>
          <w:rFonts w:ascii="Times New Roman" w:hAnsi="Times New Roman" w:cs="Times New Roman"/>
          <w:sz w:val="24"/>
          <w:szCs w:val="24"/>
        </w:rPr>
        <w:t xml:space="preserve"> </w:t>
      </w:r>
      <w:r w:rsidR="00A40FC6">
        <w:rPr>
          <w:rFonts w:ascii="Times New Roman" w:hAnsi="Times New Roman" w:cs="Times New Roman"/>
          <w:sz w:val="24"/>
          <w:szCs w:val="24"/>
        </w:rPr>
        <w:t>°C, coalesce</w:t>
      </w:r>
      <w:r w:rsidR="000328F7">
        <w:rPr>
          <w:rFonts w:ascii="Times New Roman" w:hAnsi="Times New Roman" w:cs="Times New Roman"/>
          <w:sz w:val="24"/>
          <w:szCs w:val="24"/>
        </w:rPr>
        <w:t>nce of smaller grains</w:t>
      </w:r>
      <w:r w:rsidR="00A40FC6">
        <w:rPr>
          <w:rFonts w:ascii="Times New Roman" w:hAnsi="Times New Roman" w:cs="Times New Roman"/>
          <w:sz w:val="24"/>
          <w:szCs w:val="24"/>
        </w:rPr>
        <w:t xml:space="preserve"> result</w:t>
      </w:r>
      <w:r w:rsidR="00222664">
        <w:rPr>
          <w:rFonts w:ascii="Times New Roman" w:hAnsi="Times New Roman" w:cs="Times New Roman"/>
          <w:sz w:val="24"/>
          <w:szCs w:val="24"/>
        </w:rPr>
        <w:t>s</w:t>
      </w:r>
      <w:r w:rsidR="00A40FC6">
        <w:rPr>
          <w:rFonts w:ascii="Times New Roman" w:hAnsi="Times New Roman" w:cs="Times New Roman"/>
          <w:sz w:val="24"/>
          <w:szCs w:val="24"/>
        </w:rPr>
        <w:t xml:space="preserve"> in major grain growth</w:t>
      </w:r>
      <w:r w:rsidR="00537B46">
        <w:rPr>
          <w:rFonts w:ascii="Times New Roman" w:hAnsi="Times New Roman" w:cs="Times New Roman"/>
          <w:sz w:val="24"/>
          <w:szCs w:val="24"/>
        </w:rPr>
        <w:t>,</w:t>
      </w:r>
      <w:r w:rsidR="00A40FC6">
        <w:rPr>
          <w:rFonts w:ascii="Times New Roman" w:hAnsi="Times New Roman" w:cs="Times New Roman"/>
          <w:sz w:val="24"/>
          <w:szCs w:val="24"/>
        </w:rPr>
        <w:t xml:space="preserve"> which is</w:t>
      </w:r>
      <w:r w:rsidR="000A420C">
        <w:rPr>
          <w:rFonts w:ascii="Times New Roman" w:hAnsi="Times New Roman" w:cs="Times New Roman"/>
          <w:sz w:val="24"/>
          <w:szCs w:val="24"/>
        </w:rPr>
        <w:t xml:space="preserve"> </w:t>
      </w:r>
      <w:r w:rsidR="00A40FC6">
        <w:rPr>
          <w:rFonts w:ascii="Times New Roman" w:hAnsi="Times New Roman" w:cs="Times New Roman"/>
          <w:sz w:val="24"/>
          <w:szCs w:val="24"/>
        </w:rPr>
        <w:t xml:space="preserve">evident from the </w:t>
      </w:r>
      <w:r w:rsidR="00B421D4">
        <w:rPr>
          <w:rFonts w:ascii="Times New Roman" w:hAnsi="Times New Roman" w:cs="Times New Roman"/>
          <w:sz w:val="24"/>
          <w:szCs w:val="24"/>
        </w:rPr>
        <w:t>SEM images</w:t>
      </w:r>
      <w:r w:rsidR="00A40FC6">
        <w:rPr>
          <w:rFonts w:ascii="Times New Roman" w:hAnsi="Times New Roman" w:cs="Times New Roman"/>
          <w:sz w:val="24"/>
          <w:szCs w:val="24"/>
        </w:rPr>
        <w:t xml:space="preserve"> of </w:t>
      </w:r>
      <w:r w:rsidR="00834757">
        <w:rPr>
          <w:rFonts w:ascii="Times New Roman" w:hAnsi="Times New Roman" w:cs="Times New Roman"/>
          <w:sz w:val="24"/>
          <w:szCs w:val="24"/>
        </w:rPr>
        <w:t xml:space="preserve">the </w:t>
      </w:r>
      <w:r w:rsidR="00A40FC6">
        <w:rPr>
          <w:rFonts w:ascii="Times New Roman" w:hAnsi="Times New Roman" w:cs="Times New Roman"/>
          <w:sz w:val="24"/>
          <w:szCs w:val="24"/>
        </w:rPr>
        <w:t>annealed samples</w:t>
      </w:r>
      <w:r w:rsidR="00EA4E53">
        <w:rPr>
          <w:rFonts w:ascii="Times New Roman" w:hAnsi="Times New Roman" w:cs="Times New Roman"/>
          <w:sz w:val="24"/>
          <w:szCs w:val="24"/>
        </w:rPr>
        <w:t xml:space="preserve"> from </w:t>
      </w:r>
      <w:r w:rsidR="00A40FC6" w:rsidRPr="00631BA1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3257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A40FC6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AA09AD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A40FC6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A40FC6">
        <w:rPr>
          <w:rFonts w:ascii="Times New Roman" w:hAnsi="Times New Roman" w:cs="Times New Roman"/>
          <w:sz w:val="24"/>
          <w:szCs w:val="24"/>
        </w:rPr>
        <w:t>.</w:t>
      </w:r>
      <w:r w:rsidR="0016497B">
        <w:rPr>
          <w:rFonts w:ascii="Times New Roman" w:hAnsi="Times New Roman" w:cs="Times New Roman"/>
          <w:sz w:val="24"/>
          <w:szCs w:val="24"/>
        </w:rPr>
        <w:t xml:space="preserve"> </w:t>
      </w:r>
      <w:r w:rsidR="00396738">
        <w:rPr>
          <w:rFonts w:ascii="Times New Roman" w:hAnsi="Times New Roman" w:cs="Times New Roman"/>
          <w:sz w:val="24"/>
          <w:szCs w:val="24"/>
        </w:rPr>
        <w:t xml:space="preserve">During the grain growth process, grains in the film start growing at the expense of neighboring grains. </w:t>
      </w:r>
      <w:r w:rsidR="009722DA">
        <w:rPr>
          <w:rFonts w:ascii="Times New Roman" w:hAnsi="Times New Roman" w:cs="Times New Roman"/>
          <w:sz w:val="24"/>
          <w:szCs w:val="24"/>
        </w:rPr>
        <w:t xml:space="preserve">When </w:t>
      </w:r>
      <w:r w:rsidR="00736B4D">
        <w:rPr>
          <w:rFonts w:ascii="Times New Roman" w:hAnsi="Times New Roman" w:cs="Times New Roman"/>
          <w:sz w:val="24"/>
          <w:szCs w:val="24"/>
        </w:rPr>
        <w:t>a</w:t>
      </w:r>
      <w:r w:rsidR="000A420C">
        <w:rPr>
          <w:rFonts w:ascii="Times New Roman" w:hAnsi="Times New Roman" w:cs="Times New Roman"/>
          <w:sz w:val="24"/>
          <w:szCs w:val="24"/>
        </w:rPr>
        <w:t xml:space="preserve"> </w:t>
      </w:r>
      <w:r w:rsidR="009722DA">
        <w:rPr>
          <w:rFonts w:ascii="Times New Roman" w:hAnsi="Times New Roman" w:cs="Times New Roman"/>
          <w:sz w:val="24"/>
          <w:szCs w:val="24"/>
        </w:rPr>
        <w:t>subgrain reache</w:t>
      </w:r>
      <w:r w:rsidR="00736B4D">
        <w:rPr>
          <w:rFonts w:ascii="Times New Roman" w:hAnsi="Times New Roman" w:cs="Times New Roman"/>
          <w:sz w:val="24"/>
          <w:szCs w:val="24"/>
        </w:rPr>
        <w:t>s</w:t>
      </w:r>
      <w:r w:rsidR="009722DA">
        <w:rPr>
          <w:rFonts w:ascii="Times New Roman" w:hAnsi="Times New Roman" w:cs="Times New Roman"/>
          <w:sz w:val="24"/>
          <w:szCs w:val="24"/>
        </w:rPr>
        <w:t xml:space="preserve"> a critical size, it transforms into a stable recrystallized grain</w:t>
      </w:r>
      <w:r w:rsidR="009B5183">
        <w:rPr>
          <w:rFonts w:ascii="Times New Roman" w:hAnsi="Times New Roman" w:cs="Times New Roman"/>
          <w:sz w:val="24"/>
          <w:szCs w:val="24"/>
        </w:rPr>
        <w:t xml:space="preserve"> </w:t>
      </w:r>
      <w:r w:rsidR="009B518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169-4332","author":[{"dropping-particle":"","family":"Salanov","given":"Aleksei N","non-dropping-particle":"","parse-names":false,"suffix":""},{"dropping-particle":"","family":"Kochurova","given":"Natalya M","non-dropping-particle":"","parse-names":false,"suffix":""},{"dropping-particle":"","family":"Serkova","given":"Alexandra N","non-dropping-particle":"","parse-names":false,"suffix":""},{"dropping-particle":"V","family":"Kalinkin","given":"Alexander","non-dropping-particle":"","parse-names":false,"suffix":""},{"dropping-particle":"","family":"Isupova","given":"Lyubov A","non-dropping-particle":"","parse-names":false,"suffix":""},{"dropping-particle":"","family":"Parmon","given":"Valentin N","non-dropping-particle":"","parse-names":false,"suffix":""}],"container-title":"Applied Surface Science","id":"ITEM-1","issued":{"date-parts":[["2019"]]},"page":"188-203","publisher":"Elsevier","title":"Oxidation and recrystallization of platinum group metals (Pt, Pd, Rh) in oxygen. Surface and subsurface reconstruction of polycrystalline platinum during annealing in the O&lt;sub&gt;2 &lt;/sub&gt;atmosphere over the temperature range of 600–1400 K","type":"article-journal","volume":"490"},"uris":["http://www.mendeley.com/documents/?uuid=1b177c49-7c60-4277-8cd7-56be5d56d2d6"]}],"mendeley":{"formattedCitation":"[48]","plainTextFormattedCitation":"[48]","previouslyFormattedCitation":"[48]"},"properties":{"noteIndex":0},"schema":"https://github.com/citation-style-language/schema/raw/master/csl-citation.json"}</w:instrText>
      </w:r>
      <w:r w:rsidR="009B518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48]</w:t>
      </w:r>
      <w:r w:rsidR="009B5183">
        <w:rPr>
          <w:rFonts w:ascii="Times New Roman" w:hAnsi="Times New Roman" w:cs="Times New Roman"/>
          <w:sz w:val="24"/>
          <w:szCs w:val="24"/>
        </w:rPr>
        <w:fldChar w:fldCharType="end"/>
      </w:r>
      <w:r w:rsidR="009722DA">
        <w:rPr>
          <w:rFonts w:ascii="Times New Roman" w:hAnsi="Times New Roman" w:cs="Times New Roman"/>
          <w:sz w:val="24"/>
          <w:szCs w:val="24"/>
        </w:rPr>
        <w:t xml:space="preserve">. </w:t>
      </w:r>
      <w:r w:rsidR="00396738">
        <w:rPr>
          <w:rFonts w:ascii="Times New Roman" w:hAnsi="Times New Roman" w:cs="Times New Roman"/>
          <w:sz w:val="24"/>
          <w:szCs w:val="24"/>
        </w:rPr>
        <w:t xml:space="preserve">In this way, </w:t>
      </w:r>
      <w:r w:rsidR="00484428">
        <w:rPr>
          <w:rFonts w:ascii="Times New Roman" w:hAnsi="Times New Roman" w:cs="Times New Roman"/>
          <w:sz w:val="24"/>
          <w:szCs w:val="24"/>
        </w:rPr>
        <w:t xml:space="preserve">the </w:t>
      </w:r>
      <w:r w:rsidR="00396738">
        <w:rPr>
          <w:rFonts w:ascii="Times New Roman" w:hAnsi="Times New Roman" w:cs="Times New Roman"/>
          <w:sz w:val="24"/>
          <w:szCs w:val="24"/>
        </w:rPr>
        <w:t xml:space="preserve">fine-grain matrix </w:t>
      </w:r>
      <w:r w:rsidR="00AA4DBB">
        <w:rPr>
          <w:rFonts w:ascii="Times New Roman" w:hAnsi="Times New Roman" w:cs="Times New Roman"/>
          <w:sz w:val="24"/>
          <w:szCs w:val="24"/>
        </w:rPr>
        <w:t xml:space="preserve">is </w:t>
      </w:r>
      <w:r w:rsidR="00396738">
        <w:rPr>
          <w:rFonts w:ascii="Times New Roman" w:hAnsi="Times New Roman" w:cs="Times New Roman"/>
          <w:sz w:val="24"/>
          <w:szCs w:val="24"/>
        </w:rPr>
        <w:t>completely</w:t>
      </w:r>
      <w:r w:rsidR="001E0AFC">
        <w:rPr>
          <w:rFonts w:ascii="Times New Roman" w:hAnsi="Times New Roman" w:cs="Times New Roman"/>
          <w:sz w:val="24"/>
          <w:szCs w:val="24"/>
        </w:rPr>
        <w:t xml:space="preserve"> consumed i</w:t>
      </w:r>
      <w:r w:rsidR="00396738">
        <w:rPr>
          <w:rFonts w:ascii="Times New Roman" w:hAnsi="Times New Roman" w:cs="Times New Roman"/>
          <w:sz w:val="24"/>
          <w:szCs w:val="24"/>
        </w:rPr>
        <w:t xml:space="preserve">n the process of formation of </w:t>
      </w:r>
      <w:r w:rsidR="00C969FD">
        <w:rPr>
          <w:rFonts w:ascii="Times New Roman" w:hAnsi="Times New Roman" w:cs="Times New Roman"/>
          <w:sz w:val="24"/>
          <w:szCs w:val="24"/>
        </w:rPr>
        <w:t xml:space="preserve">larger </w:t>
      </w:r>
      <w:r w:rsidR="00396738">
        <w:rPr>
          <w:rFonts w:ascii="Times New Roman" w:hAnsi="Times New Roman" w:cs="Times New Roman"/>
          <w:sz w:val="24"/>
          <w:szCs w:val="24"/>
        </w:rPr>
        <w:t>grain</w:t>
      </w:r>
      <w:r w:rsidR="00C969FD">
        <w:rPr>
          <w:rFonts w:ascii="Times New Roman" w:hAnsi="Times New Roman" w:cs="Times New Roman"/>
          <w:sz w:val="24"/>
          <w:szCs w:val="24"/>
        </w:rPr>
        <w:t>s</w:t>
      </w:r>
      <w:r w:rsidR="00396738">
        <w:rPr>
          <w:rFonts w:ascii="Times New Roman" w:hAnsi="Times New Roman" w:cs="Times New Roman"/>
          <w:sz w:val="24"/>
          <w:szCs w:val="24"/>
        </w:rPr>
        <w:t xml:space="preserve">. </w:t>
      </w:r>
      <w:r w:rsidR="001A792B">
        <w:rPr>
          <w:rFonts w:ascii="Times New Roman" w:hAnsi="Times New Roman" w:cs="Times New Roman"/>
          <w:sz w:val="24"/>
          <w:szCs w:val="24"/>
        </w:rPr>
        <w:t xml:space="preserve">The grain size </w:t>
      </w:r>
      <w:r w:rsidR="00E45DB2">
        <w:rPr>
          <w:rFonts w:ascii="Times New Roman" w:hAnsi="Times New Roman" w:cs="Times New Roman"/>
          <w:sz w:val="24"/>
          <w:szCs w:val="24"/>
        </w:rPr>
        <w:t>continuously</w:t>
      </w:r>
      <w:r w:rsidR="001A792B">
        <w:rPr>
          <w:rFonts w:ascii="Times New Roman" w:hAnsi="Times New Roman" w:cs="Times New Roman"/>
          <w:sz w:val="24"/>
          <w:szCs w:val="24"/>
        </w:rPr>
        <w:t xml:space="preserve"> increases when </w:t>
      </w:r>
      <w:r w:rsidR="009722DA">
        <w:rPr>
          <w:rFonts w:ascii="Times New Roman" w:hAnsi="Times New Roman" w:cs="Times New Roman"/>
          <w:sz w:val="24"/>
          <w:szCs w:val="24"/>
        </w:rPr>
        <w:t>the annealing temperature was increased from</w:t>
      </w:r>
      <w:r w:rsidR="001A792B">
        <w:rPr>
          <w:rFonts w:ascii="Times New Roman" w:hAnsi="Times New Roman" w:cs="Times New Roman"/>
          <w:sz w:val="24"/>
          <w:szCs w:val="24"/>
        </w:rPr>
        <w:t xml:space="preserve"> 500</w:t>
      </w:r>
      <w:r w:rsidR="004601CC">
        <w:rPr>
          <w:rFonts w:ascii="Times New Roman" w:hAnsi="Times New Roman" w:cs="Times New Roman"/>
          <w:sz w:val="24"/>
          <w:szCs w:val="24"/>
        </w:rPr>
        <w:t xml:space="preserve"> °C</w:t>
      </w:r>
      <w:r w:rsidR="001A1F8D">
        <w:rPr>
          <w:rFonts w:ascii="Times New Roman" w:hAnsi="Times New Roman" w:cs="Times New Roman"/>
          <w:sz w:val="24"/>
          <w:szCs w:val="24"/>
        </w:rPr>
        <w:t xml:space="preserve"> </w:t>
      </w:r>
      <w:r w:rsidR="00CB59D9">
        <w:rPr>
          <w:rFonts w:ascii="Times New Roman" w:hAnsi="Times New Roman" w:cs="Times New Roman"/>
          <w:sz w:val="24"/>
          <w:szCs w:val="24"/>
        </w:rPr>
        <w:t>to</w:t>
      </w:r>
      <w:r w:rsidR="001A1F8D">
        <w:rPr>
          <w:rFonts w:ascii="Times New Roman" w:hAnsi="Times New Roman" w:cs="Times New Roman"/>
          <w:sz w:val="24"/>
          <w:szCs w:val="24"/>
        </w:rPr>
        <w:t xml:space="preserve"> </w:t>
      </w:r>
      <w:r w:rsidR="001A792B">
        <w:rPr>
          <w:rFonts w:ascii="Times New Roman" w:hAnsi="Times New Roman" w:cs="Times New Roman"/>
          <w:sz w:val="24"/>
          <w:szCs w:val="24"/>
        </w:rPr>
        <w:t>800</w:t>
      </w:r>
      <w:r w:rsidR="004601CC">
        <w:rPr>
          <w:rFonts w:ascii="Times New Roman" w:hAnsi="Times New Roman" w:cs="Times New Roman"/>
          <w:sz w:val="24"/>
          <w:szCs w:val="24"/>
        </w:rPr>
        <w:t xml:space="preserve"> </w:t>
      </w:r>
      <w:r w:rsidR="001A792B">
        <w:rPr>
          <w:rFonts w:ascii="Times New Roman" w:hAnsi="Times New Roman" w:cs="Times New Roman"/>
          <w:sz w:val="24"/>
          <w:szCs w:val="24"/>
        </w:rPr>
        <w:t>°C</w:t>
      </w:r>
      <w:r w:rsidR="00AA4DBB">
        <w:rPr>
          <w:rFonts w:ascii="Times New Roman" w:hAnsi="Times New Roman" w:cs="Times New Roman"/>
          <w:sz w:val="24"/>
          <w:szCs w:val="24"/>
        </w:rPr>
        <w:t xml:space="preserve"> </w:t>
      </w:r>
      <w:r w:rsidR="00D977E5">
        <w:rPr>
          <w:rFonts w:ascii="Times New Roman" w:hAnsi="Times New Roman" w:cs="Times New Roman"/>
          <w:sz w:val="24"/>
          <w:szCs w:val="24"/>
        </w:rPr>
        <w:t xml:space="preserve">for 1 h </w:t>
      </w:r>
      <w:r w:rsidR="00C969FD">
        <w:rPr>
          <w:rFonts w:ascii="Times New Roman" w:hAnsi="Times New Roman" w:cs="Times New Roman"/>
          <w:sz w:val="24"/>
          <w:szCs w:val="24"/>
        </w:rPr>
        <w:t xml:space="preserve">in air </w:t>
      </w:r>
      <w:r w:rsidR="00AA4DBB">
        <w:rPr>
          <w:rFonts w:ascii="Times New Roman" w:hAnsi="Times New Roman" w:cs="Times New Roman"/>
          <w:sz w:val="24"/>
          <w:szCs w:val="24"/>
        </w:rPr>
        <w:t>(</w:t>
      </w:r>
      <w:r w:rsidR="00AA4DBB" w:rsidRPr="00AA4DBB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D3257C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AA4DBB" w:rsidRPr="00AA4DBB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A09AD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AA4DBB" w:rsidRPr="00AA4DBB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AA4DBB" w:rsidRPr="000E4DAC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1A792B" w:rsidRPr="000E4DA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722DA" w:rsidRPr="000E4D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Start w:id="4" w:name="_Hlk100133613"/>
      <w:r w:rsidR="000E4DAC" w:rsidRPr="000E4DAC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0E4DAC" w:rsidRPr="000E4DA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t is estimated that the recrystallization process of Pt initiates at temperatures above </w:t>
      </w:r>
      <w:r w:rsidR="00495A8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6</w:t>
      </w:r>
      <w:r w:rsidR="000E4DAC" w:rsidRPr="000E4DA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00 </w:t>
      </w:r>
      <w:r w:rsidR="007A2F4C" w:rsidRPr="000E4DA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0E4DAC" w:rsidRPr="000E4DA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C </w:t>
      </w:r>
      <w:r w:rsidR="00237113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2044-5326","author":[{"dropping-particle":"","family":"Fox","given":"G R","non-dropping-particle":"","parse-names":false,"suffix":""},{"dropping-particle":"","family":"Trolier-McKinstry","given":"S","non-dropping-particle":"","parse-names":false,"suffix":""},{"dropping-particle":"","family":"Krupanidhi","given":"S B","non-dropping-particle":"","parse-names":false,"suffix":""},{"dropping-particle":"","family":"Casas","given":"L M","non-dropping-particle":"","parse-names":false,"suffix":""}],"container-title":"Journal of materials research","id":"ITEM-1","issue":"6","issued":{"date-parts":[["1995"]]},"page":"1508-1515","publisher":"Cambridge University Press","title":"Pt/Ti/SiO&lt;sub&gt;2&lt;/sub&gt;/Si substrates","type":"article-journal","volume":"10"},"uris":["http://www.mendeley.com/documents/?uuid=cc56d85d-3154-4994-a868-157aaaffa0ba"]},{"id":"ITEM-2","itemData":{"ISSN":"0169-4332","author":[{"dropping-particle":"","family":"Weng","given":"Sizhe","non-dropping-particle":"","parse-names":false,"suffix":""},{"dropping-particle":"","family":"Qiao","given":"Li","non-dropping-particle":"","parse-names":false,"suffix":""},{"dropping-particle":"","family":"Wang","given":"Peng","non-dropping-particle":"","parse-names":false,"suffix":""}],"container-title":"Applied Surface Science","id":"ITEM-2","issued":{"date-parts":[["2018"]]},"page":"721-728","publisher":"Elsevier","title":"Thermal stability of Pt-Ti bilayer films annealing in vacuum and ambient atmosphere","type":"article-journal","volume":"444"},"uris":["http://www.mendeley.com/documents/?uuid=7dcc9f8e-03d4-455f-acf4-2462acac3072"]}],"mendeley":{"formattedCitation":"[49,50]","plainTextFormattedCitation":"[49,50]","previouslyFormattedCitation":"[49,50]"},"properties":{"noteIndex":0},"schema":"https://github.com/citation-style-language/schema/raw/master/csl-citation.json"}</w:instrText>
      </w:r>
      <w:r w:rsidR="00237113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Style w:val="normaltextrun"/>
          <w:rFonts w:ascii="Times New Roman" w:hAnsi="Times New Roman" w:cs="Times New Roman"/>
          <w:noProof/>
          <w:color w:val="000000" w:themeColor="text1"/>
          <w:sz w:val="24"/>
          <w:szCs w:val="24"/>
        </w:rPr>
        <w:t>[49,50]</w:t>
      </w:r>
      <w:r w:rsidR="00237113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E7DDD">
        <w:rPr>
          <w:rFonts w:ascii="Times New Roman" w:hAnsi="Times New Roman" w:cs="Times New Roman"/>
          <w:sz w:val="24"/>
          <w:szCs w:val="24"/>
        </w:rPr>
        <w:t>.</w:t>
      </w:r>
      <w:bookmarkEnd w:id="4"/>
      <w:r w:rsidR="00CE7DDD">
        <w:rPr>
          <w:rFonts w:ascii="Times New Roman" w:hAnsi="Times New Roman" w:cs="Times New Roman"/>
          <w:sz w:val="24"/>
          <w:szCs w:val="24"/>
        </w:rPr>
        <w:t xml:space="preserve"> At 800</w:t>
      </w:r>
      <w:r w:rsidR="007C222E">
        <w:rPr>
          <w:rFonts w:ascii="Times New Roman" w:hAnsi="Times New Roman" w:cs="Times New Roman"/>
          <w:sz w:val="24"/>
          <w:szCs w:val="24"/>
        </w:rPr>
        <w:t xml:space="preserve"> </w:t>
      </w:r>
      <w:r w:rsidR="00CE7DDD">
        <w:rPr>
          <w:rFonts w:ascii="Times New Roman" w:hAnsi="Times New Roman" w:cs="Times New Roman"/>
          <w:sz w:val="24"/>
          <w:szCs w:val="24"/>
        </w:rPr>
        <w:t>°C</w:t>
      </w:r>
      <w:r w:rsidR="00C969FD" w:rsidRPr="00C969FD">
        <w:rPr>
          <w:rFonts w:ascii="Times New Roman" w:hAnsi="Times New Roman" w:cs="Times New Roman"/>
          <w:sz w:val="24"/>
          <w:szCs w:val="24"/>
        </w:rPr>
        <w:t xml:space="preserve"> </w:t>
      </w:r>
      <w:r w:rsidR="0002704A">
        <w:rPr>
          <w:rFonts w:ascii="Times New Roman" w:hAnsi="Times New Roman" w:cs="Times New Roman"/>
          <w:sz w:val="24"/>
          <w:szCs w:val="24"/>
        </w:rPr>
        <w:t xml:space="preserve">for 1 h </w:t>
      </w:r>
      <w:r w:rsidR="00C969FD">
        <w:rPr>
          <w:rFonts w:ascii="Times New Roman" w:hAnsi="Times New Roman" w:cs="Times New Roman"/>
          <w:sz w:val="24"/>
          <w:szCs w:val="24"/>
        </w:rPr>
        <w:t>in air</w:t>
      </w:r>
      <w:r w:rsidR="00CE7DDD">
        <w:rPr>
          <w:rFonts w:ascii="Times New Roman" w:hAnsi="Times New Roman" w:cs="Times New Roman"/>
          <w:sz w:val="24"/>
          <w:szCs w:val="24"/>
        </w:rPr>
        <w:t>, the grain</w:t>
      </w:r>
      <w:r w:rsidR="00700FBB">
        <w:rPr>
          <w:rFonts w:ascii="Times New Roman" w:hAnsi="Times New Roman" w:cs="Times New Roman"/>
          <w:sz w:val="24"/>
          <w:szCs w:val="24"/>
        </w:rPr>
        <w:t xml:space="preserve"> size</w:t>
      </w:r>
      <w:r w:rsidR="001A1F8D">
        <w:rPr>
          <w:rFonts w:ascii="Times New Roman" w:hAnsi="Times New Roman" w:cs="Times New Roman"/>
          <w:sz w:val="24"/>
          <w:szCs w:val="24"/>
        </w:rPr>
        <w:t>s</w:t>
      </w:r>
      <w:r w:rsidR="00700FBB">
        <w:rPr>
          <w:rFonts w:ascii="Times New Roman" w:hAnsi="Times New Roman" w:cs="Times New Roman"/>
          <w:sz w:val="24"/>
          <w:szCs w:val="24"/>
        </w:rPr>
        <w:t xml:space="preserve"> reache</w:t>
      </w:r>
      <w:r w:rsidR="001A1F8D">
        <w:rPr>
          <w:rFonts w:ascii="Times New Roman" w:hAnsi="Times New Roman" w:cs="Times New Roman"/>
          <w:sz w:val="24"/>
          <w:szCs w:val="24"/>
        </w:rPr>
        <w:t>d</w:t>
      </w:r>
      <w:r w:rsidR="00700FBB">
        <w:rPr>
          <w:rFonts w:ascii="Times New Roman" w:hAnsi="Times New Roman" w:cs="Times New Roman"/>
          <w:sz w:val="24"/>
          <w:szCs w:val="24"/>
        </w:rPr>
        <w:t xml:space="preserve"> a maximum of ≈ 120 nm</w:t>
      </w:r>
      <w:r w:rsidR="00CE7DDD">
        <w:rPr>
          <w:rFonts w:ascii="Times New Roman" w:hAnsi="Times New Roman" w:cs="Times New Roman"/>
          <w:sz w:val="24"/>
          <w:szCs w:val="24"/>
        </w:rPr>
        <w:t xml:space="preserve"> and</w:t>
      </w:r>
      <w:r w:rsidR="001A1F8D">
        <w:rPr>
          <w:rFonts w:ascii="Times New Roman" w:hAnsi="Times New Roman" w:cs="Times New Roman"/>
          <w:sz w:val="24"/>
          <w:szCs w:val="24"/>
        </w:rPr>
        <w:t xml:space="preserve"> became </w:t>
      </w:r>
      <w:r w:rsidR="00CE7DDD">
        <w:rPr>
          <w:rFonts w:ascii="Times New Roman" w:hAnsi="Times New Roman" w:cs="Times New Roman"/>
          <w:sz w:val="24"/>
          <w:szCs w:val="24"/>
        </w:rPr>
        <w:t>densely packed</w:t>
      </w:r>
      <w:r w:rsidR="00211FC7">
        <w:rPr>
          <w:rFonts w:ascii="Times New Roman" w:hAnsi="Times New Roman" w:cs="Times New Roman"/>
          <w:sz w:val="24"/>
          <w:szCs w:val="24"/>
        </w:rPr>
        <w:t xml:space="preserve"> which is expected to be advantageous for </w:t>
      </w:r>
      <w:r w:rsidR="003328B9">
        <w:rPr>
          <w:rFonts w:ascii="Times New Roman" w:hAnsi="Times New Roman" w:cs="Times New Roman"/>
          <w:sz w:val="24"/>
          <w:szCs w:val="24"/>
        </w:rPr>
        <w:t xml:space="preserve">a </w:t>
      </w:r>
      <w:r w:rsidR="00211FC7">
        <w:rPr>
          <w:rFonts w:ascii="Times New Roman" w:hAnsi="Times New Roman" w:cs="Times New Roman"/>
          <w:sz w:val="24"/>
          <w:szCs w:val="24"/>
        </w:rPr>
        <w:t>Pt thermistor</w:t>
      </w:r>
      <w:r w:rsidR="00CE7DDD">
        <w:rPr>
          <w:rFonts w:ascii="Times New Roman" w:hAnsi="Times New Roman" w:cs="Times New Roman"/>
          <w:sz w:val="24"/>
          <w:szCs w:val="24"/>
        </w:rPr>
        <w:t>.</w:t>
      </w:r>
      <w:r w:rsidR="00402D8D">
        <w:rPr>
          <w:rFonts w:ascii="Times New Roman" w:hAnsi="Times New Roman" w:cs="Times New Roman"/>
          <w:sz w:val="24"/>
          <w:szCs w:val="24"/>
        </w:rPr>
        <w:t xml:space="preserve"> </w:t>
      </w:r>
      <w:r w:rsidR="003A786F">
        <w:rPr>
          <w:rFonts w:ascii="Times New Roman" w:hAnsi="Times New Roman" w:cs="Times New Roman"/>
          <w:sz w:val="24"/>
          <w:szCs w:val="24"/>
        </w:rPr>
        <w:t>An</w:t>
      </w:r>
      <w:r w:rsidR="0016497B">
        <w:rPr>
          <w:rFonts w:ascii="Times New Roman" w:hAnsi="Times New Roman" w:cs="Times New Roman"/>
          <w:sz w:val="24"/>
          <w:szCs w:val="24"/>
        </w:rPr>
        <w:t xml:space="preserve"> annealing temperature of 900</w:t>
      </w:r>
      <w:r w:rsidR="00A0511B">
        <w:rPr>
          <w:rFonts w:ascii="Times New Roman" w:hAnsi="Times New Roman" w:cs="Times New Roman"/>
          <w:sz w:val="24"/>
          <w:szCs w:val="24"/>
        </w:rPr>
        <w:t xml:space="preserve"> </w:t>
      </w:r>
      <w:r w:rsidR="0016497B">
        <w:rPr>
          <w:rFonts w:ascii="Times New Roman" w:hAnsi="Times New Roman" w:cs="Times New Roman"/>
          <w:sz w:val="24"/>
          <w:szCs w:val="24"/>
        </w:rPr>
        <w:t xml:space="preserve">°C does not </w:t>
      </w:r>
      <w:r w:rsidR="003A786F">
        <w:rPr>
          <w:rFonts w:ascii="Times New Roman" w:hAnsi="Times New Roman" w:cs="Times New Roman"/>
          <w:sz w:val="24"/>
          <w:szCs w:val="24"/>
        </w:rPr>
        <w:t>result</w:t>
      </w:r>
      <w:r w:rsidR="0016497B">
        <w:rPr>
          <w:rFonts w:ascii="Times New Roman" w:hAnsi="Times New Roman" w:cs="Times New Roman"/>
          <w:sz w:val="24"/>
          <w:szCs w:val="24"/>
        </w:rPr>
        <w:t xml:space="preserve"> in </w:t>
      </w:r>
      <w:r w:rsidR="003A786F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16497B">
        <w:rPr>
          <w:rFonts w:ascii="Times New Roman" w:hAnsi="Times New Roman" w:cs="Times New Roman"/>
          <w:sz w:val="24"/>
          <w:szCs w:val="24"/>
        </w:rPr>
        <w:t>increas</w:t>
      </w:r>
      <w:r w:rsidR="003A786F">
        <w:rPr>
          <w:rFonts w:ascii="Times New Roman" w:hAnsi="Times New Roman" w:cs="Times New Roman"/>
          <w:sz w:val="24"/>
          <w:szCs w:val="24"/>
        </w:rPr>
        <w:t>ed</w:t>
      </w:r>
      <w:r w:rsidR="0016497B">
        <w:rPr>
          <w:rFonts w:ascii="Times New Roman" w:hAnsi="Times New Roman" w:cs="Times New Roman"/>
          <w:sz w:val="24"/>
          <w:szCs w:val="24"/>
        </w:rPr>
        <w:t xml:space="preserve"> grain size. </w:t>
      </w:r>
      <w:r w:rsidR="007C0F2A">
        <w:rPr>
          <w:rFonts w:ascii="Times New Roman" w:hAnsi="Times New Roman" w:cs="Times New Roman"/>
          <w:sz w:val="24"/>
          <w:szCs w:val="24"/>
        </w:rPr>
        <w:t xml:space="preserve">Additionally, the </w:t>
      </w:r>
      <w:r w:rsidR="00EA4E53">
        <w:rPr>
          <w:rFonts w:ascii="Times New Roman" w:hAnsi="Times New Roman" w:cs="Times New Roman"/>
          <w:sz w:val="24"/>
          <w:szCs w:val="24"/>
        </w:rPr>
        <w:t>adhesion</w:t>
      </w:r>
      <w:r w:rsidR="007C0F2A">
        <w:rPr>
          <w:rFonts w:ascii="Times New Roman" w:hAnsi="Times New Roman" w:cs="Times New Roman"/>
          <w:sz w:val="24"/>
          <w:szCs w:val="24"/>
        </w:rPr>
        <w:t xml:space="preserve"> of the film was reduced </w:t>
      </w:r>
      <w:r w:rsidR="00484428">
        <w:rPr>
          <w:rFonts w:ascii="Times New Roman" w:hAnsi="Times New Roman" w:cs="Times New Roman"/>
          <w:sz w:val="24"/>
          <w:szCs w:val="24"/>
        </w:rPr>
        <w:t>after annealing at</w:t>
      </w:r>
      <w:r w:rsidR="007C0F2A">
        <w:rPr>
          <w:rFonts w:ascii="Times New Roman" w:hAnsi="Times New Roman" w:cs="Times New Roman"/>
          <w:sz w:val="24"/>
          <w:szCs w:val="24"/>
        </w:rPr>
        <w:t xml:space="preserve"> 900</w:t>
      </w:r>
      <w:r w:rsidR="00A0511B">
        <w:rPr>
          <w:rFonts w:ascii="Times New Roman" w:hAnsi="Times New Roman" w:cs="Times New Roman"/>
          <w:sz w:val="24"/>
          <w:szCs w:val="24"/>
        </w:rPr>
        <w:t xml:space="preserve"> </w:t>
      </w:r>
      <w:r w:rsidR="007C0F2A">
        <w:rPr>
          <w:rFonts w:ascii="Times New Roman" w:hAnsi="Times New Roman" w:cs="Times New Roman"/>
          <w:sz w:val="24"/>
          <w:szCs w:val="24"/>
        </w:rPr>
        <w:t>°C.</w:t>
      </w:r>
      <w:r w:rsidR="00A0511B">
        <w:rPr>
          <w:rFonts w:ascii="Times New Roman" w:hAnsi="Times New Roman" w:cs="Times New Roman"/>
          <w:sz w:val="24"/>
          <w:szCs w:val="24"/>
        </w:rPr>
        <w:t xml:space="preserve"> </w:t>
      </w:r>
      <w:r w:rsidR="00A751BB">
        <w:rPr>
          <w:rFonts w:ascii="Times New Roman" w:hAnsi="Times New Roman" w:cs="Times New Roman"/>
          <w:sz w:val="24"/>
          <w:szCs w:val="24"/>
        </w:rPr>
        <w:t>I</w:t>
      </w:r>
      <w:r w:rsidR="0016497B">
        <w:rPr>
          <w:rFonts w:ascii="Times New Roman" w:hAnsi="Times New Roman" w:cs="Times New Roman"/>
          <w:sz w:val="24"/>
          <w:szCs w:val="24"/>
        </w:rPr>
        <w:t xml:space="preserve">t can be </w:t>
      </w:r>
      <w:r w:rsidR="00484428">
        <w:rPr>
          <w:rFonts w:ascii="Times New Roman" w:hAnsi="Times New Roman" w:cs="Times New Roman"/>
          <w:sz w:val="24"/>
          <w:szCs w:val="24"/>
        </w:rPr>
        <w:t>distinctly</w:t>
      </w:r>
      <w:r w:rsidR="0016497B">
        <w:rPr>
          <w:rFonts w:ascii="Times New Roman" w:hAnsi="Times New Roman" w:cs="Times New Roman"/>
          <w:sz w:val="24"/>
          <w:szCs w:val="24"/>
        </w:rPr>
        <w:t xml:space="preserve"> observed that the film annealed at 800</w:t>
      </w:r>
      <w:r w:rsidR="004601CC">
        <w:rPr>
          <w:rFonts w:ascii="Times New Roman" w:hAnsi="Times New Roman" w:cs="Times New Roman"/>
          <w:sz w:val="24"/>
          <w:szCs w:val="24"/>
        </w:rPr>
        <w:t xml:space="preserve"> </w:t>
      </w:r>
      <w:r w:rsidR="0016497B">
        <w:rPr>
          <w:rFonts w:ascii="Times New Roman" w:hAnsi="Times New Roman" w:cs="Times New Roman"/>
          <w:sz w:val="24"/>
          <w:szCs w:val="24"/>
        </w:rPr>
        <w:t>°C is continuous, uniform, dense</w:t>
      </w:r>
      <w:r w:rsidR="00742DA2">
        <w:rPr>
          <w:rFonts w:ascii="Times New Roman" w:hAnsi="Times New Roman" w:cs="Times New Roman"/>
          <w:sz w:val="24"/>
          <w:szCs w:val="24"/>
        </w:rPr>
        <w:t>,</w:t>
      </w:r>
      <w:r w:rsidR="0016497B">
        <w:rPr>
          <w:rFonts w:ascii="Times New Roman" w:hAnsi="Times New Roman" w:cs="Times New Roman"/>
          <w:sz w:val="24"/>
          <w:szCs w:val="24"/>
        </w:rPr>
        <w:t xml:space="preserve"> and </w:t>
      </w:r>
      <w:r w:rsidR="00F14AD8">
        <w:rPr>
          <w:rFonts w:ascii="Times New Roman" w:hAnsi="Times New Roman" w:cs="Times New Roman"/>
          <w:sz w:val="24"/>
          <w:szCs w:val="24"/>
        </w:rPr>
        <w:t>pinhole</w:t>
      </w:r>
      <w:r w:rsidR="00F029A2">
        <w:rPr>
          <w:rFonts w:ascii="Times New Roman" w:hAnsi="Times New Roman" w:cs="Times New Roman"/>
          <w:sz w:val="24"/>
          <w:szCs w:val="24"/>
        </w:rPr>
        <w:t>-</w:t>
      </w:r>
      <w:r w:rsidR="0016497B">
        <w:rPr>
          <w:rFonts w:ascii="Times New Roman" w:hAnsi="Times New Roman" w:cs="Times New Roman"/>
          <w:sz w:val="24"/>
          <w:szCs w:val="24"/>
        </w:rPr>
        <w:t xml:space="preserve">free. The recrystallization process </w:t>
      </w:r>
      <w:r w:rsidR="00EE78F4">
        <w:rPr>
          <w:rFonts w:ascii="Times New Roman" w:hAnsi="Times New Roman" w:cs="Times New Roman"/>
          <w:sz w:val="24"/>
          <w:szCs w:val="24"/>
        </w:rPr>
        <w:t>is</w:t>
      </w:r>
      <w:r w:rsidR="0016497B">
        <w:rPr>
          <w:rFonts w:ascii="Times New Roman" w:hAnsi="Times New Roman" w:cs="Times New Roman"/>
          <w:sz w:val="24"/>
          <w:szCs w:val="24"/>
        </w:rPr>
        <w:t xml:space="preserve"> homogenous throughout the film. The change in microstructure indicates that post</w:t>
      </w:r>
      <w:r w:rsidR="000E0FC8">
        <w:rPr>
          <w:rFonts w:ascii="Times New Roman" w:hAnsi="Times New Roman" w:cs="Times New Roman"/>
          <w:sz w:val="24"/>
          <w:szCs w:val="24"/>
        </w:rPr>
        <w:t>-deposition</w:t>
      </w:r>
      <w:r w:rsidR="0016497B">
        <w:rPr>
          <w:rFonts w:ascii="Times New Roman" w:hAnsi="Times New Roman" w:cs="Times New Roman"/>
          <w:sz w:val="24"/>
          <w:szCs w:val="24"/>
        </w:rPr>
        <w:t xml:space="preserve"> </w:t>
      </w:r>
      <w:r w:rsidR="007C6F30">
        <w:rPr>
          <w:rFonts w:ascii="Times New Roman" w:hAnsi="Times New Roman" w:cs="Times New Roman"/>
          <w:sz w:val="24"/>
          <w:szCs w:val="24"/>
        </w:rPr>
        <w:t xml:space="preserve">annealing </w:t>
      </w:r>
      <w:r w:rsidR="00D15F32">
        <w:rPr>
          <w:rFonts w:ascii="Times New Roman" w:hAnsi="Times New Roman" w:cs="Times New Roman"/>
          <w:sz w:val="24"/>
          <w:szCs w:val="24"/>
        </w:rPr>
        <w:t>is essential for</w:t>
      </w:r>
      <w:r w:rsidR="000E0FC8">
        <w:rPr>
          <w:rFonts w:ascii="Times New Roman" w:hAnsi="Times New Roman" w:cs="Times New Roman"/>
          <w:sz w:val="24"/>
          <w:szCs w:val="24"/>
        </w:rPr>
        <w:t xml:space="preserve"> imp</w:t>
      </w:r>
      <w:r w:rsidR="009B6BDF">
        <w:rPr>
          <w:rFonts w:ascii="Times New Roman" w:hAnsi="Times New Roman" w:cs="Times New Roman"/>
          <w:sz w:val="24"/>
          <w:szCs w:val="24"/>
        </w:rPr>
        <w:t xml:space="preserve">roving </w:t>
      </w:r>
      <w:r w:rsidR="004D7916">
        <w:rPr>
          <w:rFonts w:ascii="Times New Roman" w:hAnsi="Times New Roman" w:cs="Times New Roman"/>
          <w:sz w:val="24"/>
          <w:szCs w:val="24"/>
        </w:rPr>
        <w:t>Pt film</w:t>
      </w:r>
      <w:r w:rsidR="001A38D6">
        <w:rPr>
          <w:rFonts w:ascii="Times New Roman" w:hAnsi="Times New Roman" w:cs="Times New Roman"/>
          <w:sz w:val="24"/>
          <w:szCs w:val="24"/>
        </w:rPr>
        <w:t xml:space="preserve"> </w:t>
      </w:r>
      <w:r w:rsidR="009B6BDF">
        <w:rPr>
          <w:rFonts w:ascii="Times New Roman" w:hAnsi="Times New Roman" w:cs="Times New Roman"/>
          <w:sz w:val="24"/>
          <w:szCs w:val="24"/>
        </w:rPr>
        <w:t>microstructure</w:t>
      </w:r>
      <w:r w:rsidR="00D15F32">
        <w:rPr>
          <w:rFonts w:ascii="Times New Roman" w:hAnsi="Times New Roman" w:cs="Times New Roman"/>
          <w:sz w:val="24"/>
          <w:szCs w:val="24"/>
        </w:rPr>
        <w:t>.</w:t>
      </w:r>
    </w:p>
    <w:p w14:paraId="71B229EB" w14:textId="7504DFCE" w:rsidR="00582261" w:rsidRPr="0056154B" w:rsidRDefault="007B5146" w:rsidP="007539AA">
      <w:pPr>
        <w:spacing w:before="240" w:line="360" w:lineRule="auto"/>
        <w:ind w:firstLine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nfluence of annealing time on the microstructure of Pt/AlO</w:t>
      </w:r>
      <w:r w:rsidRPr="007B5146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film</w:t>
      </w:r>
      <w:r w:rsidR="003A786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as also investigated. </w:t>
      </w:r>
      <w:r w:rsidRPr="00CF0A86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644C7">
        <w:rPr>
          <w:rFonts w:ascii="Times New Roman" w:hAnsi="Times New Roman" w:cs="Times New Roman"/>
          <w:b/>
          <w:bCs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shows </w:t>
      </w:r>
      <w:r w:rsidR="00484428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change in surface morphology of the film</w:t>
      </w:r>
      <w:r w:rsidR="00CF0A86">
        <w:rPr>
          <w:rFonts w:ascii="Times New Roman" w:hAnsi="Times New Roman" w:cs="Times New Roman"/>
          <w:sz w:val="24"/>
          <w:szCs w:val="24"/>
        </w:rPr>
        <w:t xml:space="preserve">s, </w:t>
      </w:r>
      <w:r>
        <w:rPr>
          <w:rFonts w:ascii="Times New Roman" w:hAnsi="Times New Roman" w:cs="Times New Roman"/>
          <w:sz w:val="24"/>
          <w:szCs w:val="24"/>
        </w:rPr>
        <w:t>annealed at 600</w:t>
      </w:r>
      <w:r w:rsidR="004601CC">
        <w:rPr>
          <w:rFonts w:ascii="Times New Roman" w:hAnsi="Times New Roman" w:cs="Times New Roman"/>
          <w:sz w:val="24"/>
          <w:szCs w:val="24"/>
        </w:rPr>
        <w:t xml:space="preserve"> °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F0A86">
        <w:rPr>
          <w:rFonts w:ascii="Times New Roman" w:hAnsi="Times New Roman" w:cs="Times New Roman"/>
          <w:sz w:val="24"/>
          <w:szCs w:val="24"/>
        </w:rPr>
        <w:t>and 800</w:t>
      </w:r>
      <w:r w:rsidR="0025054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°C in air for 0.5</w:t>
      </w:r>
      <w:r w:rsidR="004601CC">
        <w:rPr>
          <w:rFonts w:ascii="Times New Roman" w:hAnsi="Times New Roman" w:cs="Times New Roman"/>
          <w:sz w:val="24"/>
          <w:szCs w:val="24"/>
        </w:rPr>
        <w:t xml:space="preserve"> h</w:t>
      </w:r>
      <w:r>
        <w:rPr>
          <w:rFonts w:ascii="Times New Roman" w:hAnsi="Times New Roman" w:cs="Times New Roman"/>
          <w:sz w:val="24"/>
          <w:szCs w:val="24"/>
        </w:rPr>
        <w:t>, 1</w:t>
      </w:r>
      <w:r w:rsidR="004601CC">
        <w:rPr>
          <w:rFonts w:ascii="Times New Roman" w:hAnsi="Times New Roman" w:cs="Times New Roman"/>
          <w:sz w:val="24"/>
          <w:szCs w:val="24"/>
        </w:rPr>
        <w:t xml:space="preserve"> 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CF0A86">
        <w:rPr>
          <w:rFonts w:ascii="Times New Roman" w:hAnsi="Times New Roman" w:cs="Times New Roman"/>
          <w:sz w:val="24"/>
          <w:szCs w:val="24"/>
        </w:rPr>
        <w:t xml:space="preserve">and </w:t>
      </w:r>
      <w:r w:rsidR="00250546">
        <w:rPr>
          <w:rFonts w:ascii="Times New Roman" w:hAnsi="Times New Roman" w:cs="Times New Roman"/>
          <w:sz w:val="24"/>
          <w:szCs w:val="24"/>
        </w:rPr>
        <w:t xml:space="preserve">3 </w:t>
      </w:r>
      <w:r w:rsidR="00CF0A86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. From </w:t>
      </w:r>
      <w:r w:rsidRPr="00CF0A8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644C7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CB59D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CF0A86">
        <w:rPr>
          <w:rFonts w:ascii="Times New Roman" w:hAnsi="Times New Roman" w:cs="Times New Roman"/>
          <w:sz w:val="24"/>
          <w:szCs w:val="24"/>
        </w:rPr>
        <w:t xml:space="preserve">, it </w:t>
      </w:r>
      <w:r w:rsidR="00222DAA">
        <w:rPr>
          <w:rFonts w:ascii="Times New Roman" w:hAnsi="Times New Roman" w:cs="Times New Roman"/>
          <w:sz w:val="24"/>
          <w:szCs w:val="24"/>
        </w:rPr>
        <w:t xml:space="preserve">can be </w:t>
      </w:r>
      <w:r>
        <w:rPr>
          <w:rFonts w:ascii="Times New Roman" w:hAnsi="Times New Roman" w:cs="Times New Roman"/>
          <w:sz w:val="24"/>
          <w:szCs w:val="24"/>
        </w:rPr>
        <w:t>observed</w:t>
      </w:r>
      <w:r w:rsidR="00222DAA">
        <w:rPr>
          <w:rFonts w:ascii="Times New Roman" w:hAnsi="Times New Roman" w:cs="Times New Roman"/>
          <w:sz w:val="24"/>
          <w:szCs w:val="24"/>
        </w:rPr>
        <w:t xml:space="preserve"> that the sample annealed at 600</w:t>
      </w:r>
      <w:r w:rsidR="004601CC">
        <w:rPr>
          <w:rFonts w:ascii="Times New Roman" w:hAnsi="Times New Roman" w:cs="Times New Roman"/>
          <w:sz w:val="24"/>
          <w:szCs w:val="24"/>
        </w:rPr>
        <w:t xml:space="preserve"> </w:t>
      </w:r>
      <w:r w:rsidR="00222DAA">
        <w:rPr>
          <w:rFonts w:ascii="Times New Roman" w:hAnsi="Times New Roman" w:cs="Times New Roman"/>
          <w:sz w:val="24"/>
          <w:szCs w:val="24"/>
        </w:rPr>
        <w:t xml:space="preserve">°C for </w:t>
      </w:r>
      <w:r>
        <w:rPr>
          <w:rFonts w:ascii="Times New Roman" w:hAnsi="Times New Roman" w:cs="Times New Roman"/>
          <w:sz w:val="24"/>
          <w:szCs w:val="24"/>
        </w:rPr>
        <w:t>0.5</w:t>
      </w:r>
      <w:r w:rsidR="0025054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</w:t>
      </w:r>
      <w:r w:rsidR="00222DAA">
        <w:rPr>
          <w:rFonts w:ascii="Times New Roman" w:hAnsi="Times New Roman" w:cs="Times New Roman"/>
          <w:sz w:val="24"/>
          <w:szCs w:val="24"/>
        </w:rPr>
        <w:t xml:space="preserve"> exhibited a rough morphology</w:t>
      </w:r>
      <w:r w:rsidR="00182897">
        <w:rPr>
          <w:rFonts w:ascii="Times New Roman" w:hAnsi="Times New Roman" w:cs="Times New Roman"/>
          <w:sz w:val="24"/>
          <w:szCs w:val="24"/>
        </w:rPr>
        <w:t>.</w:t>
      </w:r>
      <w:r w:rsidR="00CF0A86">
        <w:rPr>
          <w:rFonts w:ascii="Times New Roman" w:hAnsi="Times New Roman" w:cs="Times New Roman"/>
          <w:sz w:val="24"/>
          <w:szCs w:val="24"/>
        </w:rPr>
        <w:t xml:space="preserve"> G</w:t>
      </w:r>
      <w:r w:rsidR="00CE7DDD">
        <w:rPr>
          <w:rFonts w:ascii="Times New Roman" w:hAnsi="Times New Roman" w:cs="Times New Roman"/>
          <w:sz w:val="24"/>
          <w:szCs w:val="24"/>
        </w:rPr>
        <w:t>rain-</w:t>
      </w:r>
      <w:r w:rsidR="00CE7DDD">
        <w:rPr>
          <w:rFonts w:ascii="Times New Roman" w:hAnsi="Times New Roman" w:cs="Times New Roman"/>
          <w:sz w:val="24"/>
          <w:szCs w:val="24"/>
        </w:rPr>
        <w:lastRenderedPageBreak/>
        <w:t xml:space="preserve">to-grain connectivity increases for the film annealed </w:t>
      </w:r>
      <w:r w:rsidR="00CF0A86">
        <w:rPr>
          <w:rFonts w:ascii="Times New Roman" w:hAnsi="Times New Roman" w:cs="Times New Roman"/>
          <w:sz w:val="24"/>
          <w:szCs w:val="24"/>
        </w:rPr>
        <w:t>at 600</w:t>
      </w:r>
      <w:r w:rsidR="00250546">
        <w:rPr>
          <w:rFonts w:ascii="Times New Roman" w:hAnsi="Times New Roman" w:cs="Times New Roman"/>
          <w:sz w:val="24"/>
          <w:szCs w:val="24"/>
        </w:rPr>
        <w:t xml:space="preserve"> </w:t>
      </w:r>
      <w:r w:rsidR="00CF0A86">
        <w:rPr>
          <w:rFonts w:ascii="Times New Roman" w:hAnsi="Times New Roman" w:cs="Times New Roman"/>
          <w:sz w:val="24"/>
          <w:szCs w:val="24"/>
        </w:rPr>
        <w:t xml:space="preserve">°C </w:t>
      </w:r>
      <w:r w:rsidR="00CE7DDD">
        <w:rPr>
          <w:rFonts w:ascii="Times New Roman" w:hAnsi="Times New Roman" w:cs="Times New Roman"/>
          <w:sz w:val="24"/>
          <w:szCs w:val="24"/>
        </w:rPr>
        <w:t>for 1 h</w:t>
      </w:r>
      <w:r w:rsidR="00CF0A86">
        <w:rPr>
          <w:rFonts w:ascii="Times New Roman" w:hAnsi="Times New Roman" w:cs="Times New Roman"/>
          <w:sz w:val="24"/>
          <w:szCs w:val="24"/>
        </w:rPr>
        <w:t xml:space="preserve">, </w:t>
      </w:r>
      <w:r w:rsidR="0043123F">
        <w:rPr>
          <w:rFonts w:ascii="Times New Roman" w:hAnsi="Times New Roman" w:cs="Times New Roman"/>
          <w:sz w:val="24"/>
          <w:szCs w:val="24"/>
        </w:rPr>
        <w:t xml:space="preserve">as </w:t>
      </w:r>
      <w:r w:rsidR="00CF0A86">
        <w:rPr>
          <w:rFonts w:ascii="Times New Roman" w:hAnsi="Times New Roman" w:cs="Times New Roman"/>
          <w:sz w:val="24"/>
          <w:szCs w:val="24"/>
        </w:rPr>
        <w:t xml:space="preserve">shown in 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3644C7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CB59D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CE7DDD">
        <w:rPr>
          <w:rFonts w:ascii="Times New Roman" w:hAnsi="Times New Roman" w:cs="Times New Roman"/>
          <w:sz w:val="24"/>
          <w:szCs w:val="24"/>
        </w:rPr>
        <w:t xml:space="preserve">. </w:t>
      </w:r>
      <w:r w:rsidR="00396738">
        <w:rPr>
          <w:rFonts w:ascii="Times New Roman" w:hAnsi="Times New Roman" w:cs="Times New Roman"/>
          <w:sz w:val="24"/>
          <w:szCs w:val="24"/>
        </w:rPr>
        <w:t xml:space="preserve">It is well known that with </w:t>
      </w:r>
      <w:r w:rsidR="00484428">
        <w:rPr>
          <w:rFonts w:ascii="Times New Roman" w:hAnsi="Times New Roman" w:cs="Times New Roman"/>
          <w:sz w:val="24"/>
          <w:szCs w:val="24"/>
        </w:rPr>
        <w:t xml:space="preserve">an </w:t>
      </w:r>
      <w:r w:rsidR="00396738">
        <w:rPr>
          <w:rFonts w:ascii="Times New Roman" w:hAnsi="Times New Roman" w:cs="Times New Roman"/>
          <w:sz w:val="24"/>
          <w:szCs w:val="24"/>
        </w:rPr>
        <w:t>increase in annealing time, grain size becomes</w:t>
      </w:r>
      <w:r w:rsidR="00FC0FB1">
        <w:rPr>
          <w:rFonts w:ascii="Times New Roman" w:hAnsi="Times New Roman" w:cs="Times New Roman"/>
          <w:sz w:val="24"/>
          <w:szCs w:val="24"/>
        </w:rPr>
        <w:t xml:space="preserve"> larger</w:t>
      </w:r>
      <w:r w:rsidR="00396738">
        <w:rPr>
          <w:rFonts w:ascii="Times New Roman" w:hAnsi="Times New Roman" w:cs="Times New Roman"/>
          <w:sz w:val="24"/>
          <w:szCs w:val="24"/>
        </w:rPr>
        <w:t>.</w:t>
      </w:r>
      <w:r w:rsidR="00CF0A86">
        <w:rPr>
          <w:rFonts w:ascii="Times New Roman" w:hAnsi="Times New Roman" w:cs="Times New Roman"/>
          <w:sz w:val="24"/>
          <w:szCs w:val="24"/>
        </w:rPr>
        <w:t xml:space="preserve"> The important parameter for grain growth in </w:t>
      </w:r>
      <w:r w:rsidR="00484428">
        <w:rPr>
          <w:rFonts w:ascii="Times New Roman" w:hAnsi="Times New Roman" w:cs="Times New Roman"/>
          <w:sz w:val="24"/>
          <w:szCs w:val="24"/>
        </w:rPr>
        <w:t xml:space="preserve">a </w:t>
      </w:r>
      <w:r w:rsidR="00CF0A86">
        <w:rPr>
          <w:rFonts w:ascii="Times New Roman" w:hAnsi="Times New Roman" w:cs="Times New Roman"/>
          <w:sz w:val="24"/>
          <w:szCs w:val="24"/>
        </w:rPr>
        <w:t xml:space="preserve">thin film is achieving low grain boundary energy resulting from the reduction in </w:t>
      </w:r>
      <w:r w:rsidR="00484428">
        <w:rPr>
          <w:rFonts w:ascii="Times New Roman" w:hAnsi="Times New Roman" w:cs="Times New Roman"/>
          <w:sz w:val="24"/>
          <w:szCs w:val="24"/>
        </w:rPr>
        <w:t xml:space="preserve">the </w:t>
      </w:r>
      <w:r w:rsidR="00CF0A86">
        <w:rPr>
          <w:rFonts w:ascii="Times New Roman" w:hAnsi="Times New Roman" w:cs="Times New Roman"/>
          <w:sz w:val="24"/>
          <w:szCs w:val="24"/>
        </w:rPr>
        <w:t>total grain boundary area. Therefore, s</w:t>
      </w:r>
      <w:r w:rsidR="00396738">
        <w:rPr>
          <w:rFonts w:ascii="Times New Roman" w:hAnsi="Times New Roman" w:cs="Times New Roman"/>
          <w:sz w:val="24"/>
          <w:szCs w:val="24"/>
        </w:rPr>
        <w:t>ome grains continue extending to the neighboring matrix by consuming</w:t>
      </w:r>
      <w:r w:rsidR="00C164AF">
        <w:rPr>
          <w:rFonts w:ascii="Times New Roman" w:hAnsi="Times New Roman" w:cs="Times New Roman"/>
          <w:sz w:val="24"/>
          <w:szCs w:val="24"/>
        </w:rPr>
        <w:t xml:space="preserve"> the</w:t>
      </w:r>
      <w:r w:rsidR="00396738">
        <w:rPr>
          <w:rFonts w:ascii="Times New Roman" w:hAnsi="Times New Roman" w:cs="Times New Roman"/>
          <w:sz w:val="24"/>
          <w:szCs w:val="24"/>
        </w:rPr>
        <w:t xml:space="preserve"> fine-grained matrix until they meet with a grain of similar or bigger size</w:t>
      </w:r>
      <w:r w:rsidR="00302E93">
        <w:rPr>
          <w:rFonts w:ascii="Times New Roman" w:hAnsi="Times New Roman" w:cs="Times New Roman"/>
          <w:sz w:val="24"/>
          <w:szCs w:val="24"/>
        </w:rPr>
        <w:t xml:space="preserve"> </w:t>
      </w:r>
      <w:r w:rsidR="00302E9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16/B978-0-12-803581-8.03158-1","author":[{"dropping-particle":"","family":"Zöllner","given":"D","non-dropping-particle":"","parse-names":false,"suffix":""}],"container-title":"Reference Module in Materials Science and Materials Engineering","id":"ITEM-1","issued":{"date-parts":[["2016"]]},"publisher":"Oxford: Elsevier","title":"Grain growth","type":"article-journal"},"uris":["http://www.mendeley.com/documents/?uuid=6f30b841-9aaf-49ef-8ce6-ff7e902b5d53"]}],"mendeley":{"formattedCitation":"[51]","plainTextFormattedCitation":"[51]","previouslyFormattedCitation":"[51]"},"properties":{"noteIndex":0},"schema":"https://github.com/citation-style-language/schema/raw/master/csl-citation.json"}</w:instrText>
      </w:r>
      <w:r w:rsidR="00302E9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51]</w:t>
      </w:r>
      <w:r w:rsidR="00302E93">
        <w:rPr>
          <w:rFonts w:ascii="Times New Roman" w:hAnsi="Times New Roman" w:cs="Times New Roman"/>
          <w:sz w:val="24"/>
          <w:szCs w:val="24"/>
        </w:rPr>
        <w:fldChar w:fldCharType="end"/>
      </w:r>
      <w:r w:rsidR="00396738">
        <w:rPr>
          <w:rFonts w:ascii="Times New Roman" w:hAnsi="Times New Roman" w:cs="Times New Roman"/>
          <w:sz w:val="24"/>
          <w:szCs w:val="24"/>
        </w:rPr>
        <w:t>.</w:t>
      </w:r>
      <w:r w:rsidR="00CF0A86">
        <w:rPr>
          <w:rFonts w:ascii="Times New Roman" w:hAnsi="Times New Roman" w:cs="Times New Roman"/>
          <w:sz w:val="24"/>
          <w:szCs w:val="24"/>
        </w:rPr>
        <w:t xml:space="preserve"> </w:t>
      </w:r>
      <w:r w:rsidR="00182897">
        <w:rPr>
          <w:rFonts w:ascii="Times New Roman" w:hAnsi="Times New Roman" w:cs="Times New Roman"/>
          <w:sz w:val="24"/>
          <w:szCs w:val="24"/>
        </w:rPr>
        <w:t>When anneal</w:t>
      </w:r>
      <w:r w:rsidR="00484428">
        <w:rPr>
          <w:rFonts w:ascii="Times New Roman" w:hAnsi="Times New Roman" w:cs="Times New Roman"/>
          <w:sz w:val="24"/>
          <w:szCs w:val="24"/>
        </w:rPr>
        <w:t>ing</w:t>
      </w:r>
      <w:r w:rsidR="00182897">
        <w:rPr>
          <w:rFonts w:ascii="Times New Roman" w:hAnsi="Times New Roman" w:cs="Times New Roman"/>
          <w:sz w:val="24"/>
          <w:szCs w:val="24"/>
        </w:rPr>
        <w:t xml:space="preserve"> the sample at 600</w:t>
      </w:r>
      <w:r w:rsidR="00250546">
        <w:rPr>
          <w:rFonts w:ascii="Times New Roman" w:hAnsi="Times New Roman" w:cs="Times New Roman"/>
          <w:sz w:val="24"/>
          <w:szCs w:val="24"/>
        </w:rPr>
        <w:t xml:space="preserve"> </w:t>
      </w:r>
      <w:r w:rsidR="00182897">
        <w:rPr>
          <w:rFonts w:ascii="Times New Roman" w:hAnsi="Times New Roman" w:cs="Times New Roman"/>
          <w:sz w:val="24"/>
          <w:szCs w:val="24"/>
        </w:rPr>
        <w:t>°C for 3 h, it leads to</w:t>
      </w:r>
      <w:r w:rsidR="00250546">
        <w:rPr>
          <w:rFonts w:ascii="Times New Roman" w:hAnsi="Times New Roman" w:cs="Times New Roman"/>
          <w:sz w:val="24"/>
          <w:szCs w:val="24"/>
        </w:rPr>
        <w:t xml:space="preserve"> </w:t>
      </w:r>
      <w:r w:rsidR="00FD112E">
        <w:rPr>
          <w:rFonts w:ascii="Times New Roman" w:hAnsi="Times New Roman" w:cs="Times New Roman"/>
          <w:sz w:val="24"/>
          <w:szCs w:val="24"/>
        </w:rPr>
        <w:t xml:space="preserve">greater </w:t>
      </w:r>
      <w:r w:rsidR="00006CDD">
        <w:rPr>
          <w:rFonts w:ascii="Times New Roman" w:hAnsi="Times New Roman" w:cs="Times New Roman"/>
          <w:sz w:val="24"/>
          <w:szCs w:val="24"/>
        </w:rPr>
        <w:t xml:space="preserve">recrystallization and </w:t>
      </w:r>
      <w:r w:rsidR="001A1F8D">
        <w:rPr>
          <w:rFonts w:ascii="Times New Roman" w:hAnsi="Times New Roman" w:cs="Times New Roman"/>
          <w:sz w:val="24"/>
          <w:szCs w:val="24"/>
        </w:rPr>
        <w:t xml:space="preserve">the </w:t>
      </w:r>
      <w:r w:rsidR="00742DA2">
        <w:rPr>
          <w:rFonts w:ascii="Times New Roman" w:hAnsi="Times New Roman" w:cs="Times New Roman"/>
          <w:sz w:val="24"/>
          <w:szCs w:val="24"/>
        </w:rPr>
        <w:t xml:space="preserve">formation of </w:t>
      </w:r>
      <w:r w:rsidR="00BF7ACE">
        <w:rPr>
          <w:rFonts w:ascii="Times New Roman" w:hAnsi="Times New Roman" w:cs="Times New Roman"/>
          <w:sz w:val="24"/>
          <w:szCs w:val="24"/>
        </w:rPr>
        <w:t xml:space="preserve">a </w:t>
      </w:r>
      <w:r w:rsidR="00006CDD">
        <w:rPr>
          <w:rFonts w:ascii="Times New Roman" w:hAnsi="Times New Roman" w:cs="Times New Roman"/>
          <w:sz w:val="24"/>
          <w:szCs w:val="24"/>
        </w:rPr>
        <w:t>more uniform surface morphology</w:t>
      </w:r>
      <w:r w:rsidR="00973F67">
        <w:rPr>
          <w:rFonts w:ascii="Times New Roman" w:hAnsi="Times New Roman" w:cs="Times New Roman"/>
          <w:sz w:val="24"/>
          <w:szCs w:val="24"/>
        </w:rPr>
        <w:t xml:space="preserve"> with </w:t>
      </w:r>
      <w:r w:rsidR="00BF7ACE">
        <w:rPr>
          <w:rFonts w:ascii="Times New Roman" w:hAnsi="Times New Roman" w:cs="Times New Roman"/>
          <w:sz w:val="24"/>
          <w:szCs w:val="24"/>
        </w:rPr>
        <w:t xml:space="preserve">a </w:t>
      </w:r>
      <w:r w:rsidR="00973F67">
        <w:rPr>
          <w:rFonts w:ascii="Times New Roman" w:hAnsi="Times New Roman" w:cs="Times New Roman"/>
          <w:sz w:val="24"/>
          <w:szCs w:val="24"/>
        </w:rPr>
        <w:t>larger grain size</w:t>
      </w:r>
      <w:r w:rsidR="00CF0A86">
        <w:rPr>
          <w:rFonts w:ascii="Times New Roman" w:hAnsi="Times New Roman" w:cs="Times New Roman"/>
          <w:sz w:val="24"/>
          <w:szCs w:val="24"/>
        </w:rPr>
        <w:t xml:space="preserve">, as depicted in 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3644C7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CB59D9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CF0A86" w:rsidRPr="00CF0A86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973F67">
        <w:rPr>
          <w:rFonts w:ascii="Times New Roman" w:hAnsi="Times New Roman" w:cs="Times New Roman"/>
          <w:sz w:val="24"/>
          <w:szCs w:val="24"/>
        </w:rPr>
        <w:t>.</w:t>
      </w:r>
      <w:r w:rsidR="00245917">
        <w:rPr>
          <w:rFonts w:ascii="Times New Roman" w:hAnsi="Times New Roman" w:cs="Times New Roman"/>
          <w:sz w:val="24"/>
          <w:szCs w:val="24"/>
        </w:rPr>
        <w:t xml:space="preserve"> </w:t>
      </w:r>
      <w:r w:rsidR="007C35C2" w:rsidRPr="007C35C2">
        <w:rPr>
          <w:rFonts w:ascii="Times New Roman" w:hAnsi="Times New Roman" w:cs="Times New Roman"/>
          <w:color w:val="000000" w:themeColor="text1"/>
          <w:sz w:val="24"/>
          <w:szCs w:val="24"/>
        </w:rPr>
        <w:t>The possible reason for this structural change</w:t>
      </w:r>
      <w:r w:rsidR="00321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B2628">
        <w:rPr>
          <w:rFonts w:ascii="Times New Roman" w:hAnsi="Times New Roman" w:cs="Times New Roman"/>
          <w:color w:val="000000" w:themeColor="text1"/>
          <w:sz w:val="24"/>
          <w:szCs w:val="24"/>
        </w:rPr>
        <w:t>for longer</w:t>
      </w:r>
      <w:r w:rsidR="007C35C2" w:rsidRPr="007C35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ing time</w:t>
      </w:r>
      <w:r w:rsidR="008B262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C35C2" w:rsidRPr="007C35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16CF">
        <w:rPr>
          <w:rFonts w:ascii="Times New Roman" w:hAnsi="Times New Roman" w:cs="Times New Roman"/>
          <w:color w:val="000000" w:themeColor="text1"/>
          <w:sz w:val="24"/>
          <w:szCs w:val="24"/>
        </w:rPr>
        <w:t>is there exists a characteristic/threshold time at the annealing temperature</w:t>
      </w:r>
      <w:r w:rsidR="003218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331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="00FC0FB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lete </w:t>
      </w:r>
      <w:r w:rsidR="00733121">
        <w:rPr>
          <w:rFonts w:ascii="Times New Roman" w:hAnsi="Times New Roman" w:cs="Times New Roman"/>
          <w:color w:val="000000" w:themeColor="text1"/>
          <w:sz w:val="24"/>
          <w:szCs w:val="24"/>
        </w:rPr>
        <w:t>recrystallization</w:t>
      </w:r>
      <w:r w:rsidR="007C35C2" w:rsidRPr="007C35C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42D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E7C1E">
        <w:rPr>
          <w:rFonts w:ascii="Times New Roman" w:hAnsi="Times New Roman" w:cs="Times New Roman"/>
          <w:sz w:val="24"/>
          <w:szCs w:val="24"/>
        </w:rPr>
        <w:t>H</w:t>
      </w:r>
      <w:r w:rsidR="00582261">
        <w:rPr>
          <w:rFonts w:ascii="Times New Roman" w:hAnsi="Times New Roman" w:cs="Times New Roman"/>
          <w:sz w:val="24"/>
          <w:szCs w:val="24"/>
        </w:rPr>
        <w:t>igh</w:t>
      </w:r>
      <w:r w:rsidR="007E7C1E">
        <w:rPr>
          <w:rFonts w:ascii="Times New Roman" w:hAnsi="Times New Roman" w:cs="Times New Roman"/>
          <w:sz w:val="24"/>
          <w:szCs w:val="24"/>
        </w:rPr>
        <w:t>er</w:t>
      </w:r>
      <w:r w:rsidR="00582261">
        <w:rPr>
          <w:rFonts w:ascii="Times New Roman" w:hAnsi="Times New Roman" w:cs="Times New Roman"/>
          <w:sz w:val="24"/>
          <w:szCs w:val="24"/>
        </w:rPr>
        <w:t xml:space="preserve"> annealing temperature</w:t>
      </w:r>
      <w:r w:rsidR="007E7C1E">
        <w:rPr>
          <w:rFonts w:ascii="Times New Roman" w:hAnsi="Times New Roman" w:cs="Times New Roman"/>
          <w:sz w:val="24"/>
          <w:szCs w:val="24"/>
        </w:rPr>
        <w:t>s</w:t>
      </w:r>
      <w:r w:rsidR="00582261">
        <w:rPr>
          <w:rFonts w:ascii="Times New Roman" w:hAnsi="Times New Roman" w:cs="Times New Roman"/>
          <w:sz w:val="24"/>
          <w:szCs w:val="24"/>
        </w:rPr>
        <w:t xml:space="preserve"> can provide </w:t>
      </w:r>
      <w:r w:rsidR="00484428">
        <w:rPr>
          <w:rFonts w:ascii="Times New Roman" w:hAnsi="Times New Roman" w:cs="Times New Roman"/>
          <w:sz w:val="24"/>
          <w:szCs w:val="24"/>
        </w:rPr>
        <w:t xml:space="preserve">a </w:t>
      </w:r>
      <w:r w:rsidR="00582261">
        <w:rPr>
          <w:rFonts w:ascii="Times New Roman" w:hAnsi="Times New Roman" w:cs="Times New Roman"/>
          <w:sz w:val="24"/>
          <w:szCs w:val="24"/>
        </w:rPr>
        <w:t xml:space="preserve">larger driving force in the grain growth process. Therefore, the surface morphology of the film was studied after annealing </w:t>
      </w:r>
      <w:r w:rsidR="00742DA2">
        <w:rPr>
          <w:rFonts w:ascii="Times New Roman" w:hAnsi="Times New Roman" w:cs="Times New Roman"/>
          <w:sz w:val="24"/>
          <w:szCs w:val="24"/>
        </w:rPr>
        <w:t>Pt/AlO</w:t>
      </w:r>
      <w:r w:rsidR="00742DA2" w:rsidRPr="00742DA2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42DA2">
        <w:rPr>
          <w:rFonts w:ascii="Times New Roman" w:hAnsi="Times New Roman" w:cs="Times New Roman"/>
          <w:sz w:val="24"/>
          <w:szCs w:val="24"/>
        </w:rPr>
        <w:t xml:space="preserve"> </w:t>
      </w:r>
      <w:r w:rsidR="00582261">
        <w:rPr>
          <w:rFonts w:ascii="Times New Roman" w:hAnsi="Times New Roman" w:cs="Times New Roman"/>
          <w:sz w:val="24"/>
          <w:szCs w:val="24"/>
        </w:rPr>
        <w:t>at 800</w:t>
      </w:r>
      <w:r w:rsidR="003218CB">
        <w:rPr>
          <w:rFonts w:ascii="Times New Roman" w:hAnsi="Times New Roman" w:cs="Times New Roman"/>
          <w:sz w:val="24"/>
          <w:szCs w:val="24"/>
        </w:rPr>
        <w:t xml:space="preserve"> </w:t>
      </w:r>
      <w:r w:rsidR="00582261">
        <w:rPr>
          <w:rFonts w:ascii="Times New Roman" w:hAnsi="Times New Roman" w:cs="Times New Roman"/>
          <w:sz w:val="24"/>
          <w:szCs w:val="24"/>
        </w:rPr>
        <w:t>°C in air with a hold time of 0.5</w:t>
      </w:r>
      <w:r w:rsidR="003218CB">
        <w:rPr>
          <w:rFonts w:ascii="Times New Roman" w:hAnsi="Times New Roman" w:cs="Times New Roman"/>
          <w:sz w:val="24"/>
          <w:szCs w:val="24"/>
        </w:rPr>
        <w:t xml:space="preserve"> h</w:t>
      </w:r>
      <w:r w:rsidR="00582261">
        <w:rPr>
          <w:rFonts w:ascii="Times New Roman" w:hAnsi="Times New Roman" w:cs="Times New Roman"/>
          <w:sz w:val="24"/>
          <w:szCs w:val="24"/>
        </w:rPr>
        <w:t xml:space="preserve"> to 3</w:t>
      </w:r>
      <w:r w:rsidR="003218CB">
        <w:rPr>
          <w:rFonts w:ascii="Times New Roman" w:hAnsi="Times New Roman" w:cs="Times New Roman"/>
          <w:sz w:val="24"/>
          <w:szCs w:val="24"/>
        </w:rPr>
        <w:t xml:space="preserve"> </w:t>
      </w:r>
      <w:r w:rsidR="00582261">
        <w:rPr>
          <w:rFonts w:ascii="Times New Roman" w:hAnsi="Times New Roman" w:cs="Times New Roman"/>
          <w:sz w:val="24"/>
          <w:szCs w:val="24"/>
        </w:rPr>
        <w:t xml:space="preserve">h. </w:t>
      </w:r>
      <w:r w:rsidR="00582261" w:rsidRPr="00582261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3644C7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582261" w:rsidRPr="00582261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5F4BF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582261" w:rsidRPr="00582261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582261">
        <w:rPr>
          <w:rFonts w:ascii="Times New Roman" w:hAnsi="Times New Roman" w:cs="Times New Roman"/>
          <w:sz w:val="24"/>
          <w:szCs w:val="24"/>
        </w:rPr>
        <w:t xml:space="preserve"> reveals a</w:t>
      </w:r>
      <w:r w:rsidR="00CC2C68">
        <w:rPr>
          <w:rFonts w:ascii="Times New Roman" w:hAnsi="Times New Roman" w:cs="Times New Roman"/>
          <w:sz w:val="24"/>
          <w:szCs w:val="24"/>
        </w:rPr>
        <w:t xml:space="preserve"> terraced</w:t>
      </w:r>
      <w:r w:rsidR="00582261">
        <w:rPr>
          <w:rFonts w:ascii="Times New Roman" w:hAnsi="Times New Roman" w:cs="Times New Roman"/>
          <w:sz w:val="24"/>
          <w:szCs w:val="24"/>
        </w:rPr>
        <w:t xml:space="preserve"> microstructure with </w:t>
      </w:r>
      <w:r w:rsidR="00484428">
        <w:rPr>
          <w:rFonts w:ascii="Times New Roman" w:hAnsi="Times New Roman" w:cs="Times New Roman"/>
          <w:sz w:val="24"/>
          <w:szCs w:val="24"/>
        </w:rPr>
        <w:t xml:space="preserve">a </w:t>
      </w:r>
      <w:r w:rsidR="00582261">
        <w:rPr>
          <w:rFonts w:ascii="Times New Roman" w:hAnsi="Times New Roman" w:cs="Times New Roman"/>
          <w:sz w:val="24"/>
          <w:szCs w:val="24"/>
        </w:rPr>
        <w:t xml:space="preserve">combination of </w:t>
      </w:r>
      <w:r w:rsidR="005F4BFF">
        <w:rPr>
          <w:rFonts w:ascii="Times New Roman" w:hAnsi="Times New Roman" w:cs="Times New Roman"/>
          <w:sz w:val="24"/>
          <w:szCs w:val="24"/>
        </w:rPr>
        <w:t xml:space="preserve">larger </w:t>
      </w:r>
      <w:r w:rsidR="00582261">
        <w:rPr>
          <w:rFonts w:ascii="Times New Roman" w:hAnsi="Times New Roman" w:cs="Times New Roman"/>
          <w:sz w:val="24"/>
          <w:szCs w:val="24"/>
        </w:rPr>
        <w:t xml:space="preserve">and smaller grains. In </w:t>
      </w:r>
      <w:r w:rsidR="003A786F">
        <w:rPr>
          <w:rFonts w:ascii="Times New Roman" w:hAnsi="Times New Roman" w:cs="Times New Roman"/>
          <w:sz w:val="24"/>
          <w:szCs w:val="24"/>
        </w:rPr>
        <w:t xml:space="preserve">the </w:t>
      </w:r>
      <w:r w:rsidR="00582261">
        <w:rPr>
          <w:rFonts w:ascii="Times New Roman" w:hAnsi="Times New Roman" w:cs="Times New Roman"/>
          <w:sz w:val="24"/>
          <w:szCs w:val="24"/>
        </w:rPr>
        <w:t>case of the sample annealed at 800</w:t>
      </w:r>
      <w:r w:rsidR="003218CB">
        <w:rPr>
          <w:rFonts w:ascii="Times New Roman" w:hAnsi="Times New Roman" w:cs="Times New Roman"/>
          <w:sz w:val="24"/>
          <w:szCs w:val="24"/>
        </w:rPr>
        <w:t xml:space="preserve"> </w:t>
      </w:r>
      <w:r w:rsidR="00582261">
        <w:rPr>
          <w:rFonts w:ascii="Times New Roman" w:hAnsi="Times New Roman" w:cs="Times New Roman"/>
          <w:sz w:val="24"/>
          <w:szCs w:val="24"/>
        </w:rPr>
        <w:t>°C for 0.5</w:t>
      </w:r>
      <w:r w:rsidR="003218CB">
        <w:rPr>
          <w:rFonts w:ascii="Times New Roman" w:hAnsi="Times New Roman" w:cs="Times New Roman"/>
          <w:sz w:val="24"/>
          <w:szCs w:val="24"/>
        </w:rPr>
        <w:t xml:space="preserve"> </w:t>
      </w:r>
      <w:r w:rsidR="00582261">
        <w:rPr>
          <w:rFonts w:ascii="Times New Roman" w:hAnsi="Times New Roman" w:cs="Times New Roman"/>
          <w:sz w:val="24"/>
          <w:szCs w:val="24"/>
        </w:rPr>
        <w:t>h in air</w:t>
      </w:r>
      <w:r w:rsidR="003A786F">
        <w:rPr>
          <w:rFonts w:ascii="Times New Roman" w:hAnsi="Times New Roman" w:cs="Times New Roman"/>
          <w:sz w:val="24"/>
          <w:szCs w:val="24"/>
        </w:rPr>
        <w:t>,</w:t>
      </w:r>
      <w:r w:rsidR="00582261">
        <w:rPr>
          <w:rFonts w:ascii="Times New Roman" w:hAnsi="Times New Roman" w:cs="Times New Roman"/>
          <w:sz w:val="24"/>
          <w:szCs w:val="24"/>
        </w:rPr>
        <w:t xml:space="preserve"> </w:t>
      </w:r>
      <w:r w:rsidR="003A786F">
        <w:rPr>
          <w:rFonts w:ascii="Times New Roman" w:hAnsi="Times New Roman" w:cs="Times New Roman"/>
          <w:sz w:val="24"/>
          <w:szCs w:val="24"/>
        </w:rPr>
        <w:t>the</w:t>
      </w:r>
      <w:r w:rsidR="00582261">
        <w:rPr>
          <w:rFonts w:ascii="Times New Roman" w:hAnsi="Times New Roman" w:cs="Times New Roman"/>
          <w:sz w:val="24"/>
          <w:szCs w:val="24"/>
        </w:rPr>
        <w:t xml:space="preserve"> grains </w:t>
      </w:r>
      <w:r w:rsidR="003A786F">
        <w:rPr>
          <w:rFonts w:ascii="Times New Roman" w:hAnsi="Times New Roman" w:cs="Times New Roman"/>
          <w:sz w:val="24"/>
          <w:szCs w:val="24"/>
        </w:rPr>
        <w:t xml:space="preserve">exhibited an </w:t>
      </w:r>
      <w:r w:rsidR="00582261">
        <w:rPr>
          <w:rFonts w:ascii="Times New Roman" w:hAnsi="Times New Roman" w:cs="Times New Roman"/>
          <w:sz w:val="24"/>
          <w:szCs w:val="24"/>
        </w:rPr>
        <w:t>uneven size</w:t>
      </w:r>
      <w:r w:rsidR="003A786F">
        <w:rPr>
          <w:rFonts w:ascii="Times New Roman" w:hAnsi="Times New Roman" w:cs="Times New Roman"/>
          <w:sz w:val="24"/>
          <w:szCs w:val="24"/>
        </w:rPr>
        <w:t xml:space="preserve"> distribution</w:t>
      </w:r>
      <w:r w:rsidR="00582261">
        <w:rPr>
          <w:rFonts w:ascii="Times New Roman" w:hAnsi="Times New Roman" w:cs="Times New Roman"/>
          <w:sz w:val="24"/>
          <w:szCs w:val="24"/>
        </w:rPr>
        <w:t xml:space="preserve"> indicat</w:t>
      </w:r>
      <w:r w:rsidR="003A786F">
        <w:rPr>
          <w:rFonts w:ascii="Times New Roman" w:hAnsi="Times New Roman" w:cs="Times New Roman"/>
          <w:sz w:val="24"/>
          <w:szCs w:val="24"/>
        </w:rPr>
        <w:t>ing</w:t>
      </w:r>
      <w:r w:rsidR="00582261">
        <w:rPr>
          <w:rFonts w:ascii="Times New Roman" w:hAnsi="Times New Roman" w:cs="Times New Roman"/>
          <w:sz w:val="24"/>
          <w:szCs w:val="24"/>
        </w:rPr>
        <w:t xml:space="preserve"> that surface atoms </w:t>
      </w:r>
      <w:r w:rsidR="003A786F">
        <w:rPr>
          <w:rFonts w:ascii="Times New Roman" w:hAnsi="Times New Roman" w:cs="Times New Roman"/>
          <w:sz w:val="24"/>
          <w:szCs w:val="24"/>
        </w:rPr>
        <w:t>had insufficient</w:t>
      </w:r>
      <w:r w:rsidR="00582261">
        <w:rPr>
          <w:rFonts w:ascii="Times New Roman" w:hAnsi="Times New Roman" w:cs="Times New Roman"/>
          <w:sz w:val="24"/>
          <w:szCs w:val="24"/>
        </w:rPr>
        <w:t xml:space="preserve"> time to drive the coalesce</w:t>
      </w:r>
      <w:r w:rsidR="00835E31">
        <w:rPr>
          <w:rFonts w:ascii="Times New Roman" w:hAnsi="Times New Roman" w:cs="Times New Roman"/>
          <w:sz w:val="24"/>
          <w:szCs w:val="24"/>
        </w:rPr>
        <w:t>nce</w:t>
      </w:r>
      <w:r w:rsidR="00582261">
        <w:rPr>
          <w:rFonts w:ascii="Times New Roman" w:hAnsi="Times New Roman" w:cs="Times New Roman"/>
          <w:sz w:val="24"/>
          <w:szCs w:val="24"/>
        </w:rPr>
        <w:t xml:space="preserve"> process </w:t>
      </w:r>
      <w:r w:rsidR="00582261" w:rsidRPr="007A2F4C">
        <w:rPr>
          <w:rFonts w:ascii="Times New Roman" w:hAnsi="Times New Roman" w:cs="Times New Roman"/>
          <w:color w:val="000000" w:themeColor="text1"/>
          <w:sz w:val="24"/>
          <w:szCs w:val="24"/>
        </w:rPr>
        <w:t>for homogeneous recrystallization.</w:t>
      </w:r>
      <w:r w:rsidR="007A2F4C" w:rsidRPr="007A2F4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A2F4C" w:rsidRP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On the other hand, </w:t>
      </w:r>
      <w:r w:rsidR="00594C2E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annealing </w:t>
      </w:r>
      <w:r w:rsidR="007A2F4C" w:rsidRP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for 3 h at 800 °C enhanced grain growth </w:t>
      </w:r>
      <w:r w:rsidR="004A2CC5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for some grains </w:t>
      </w:r>
      <w:r w:rsidR="007A2F4C" w:rsidRP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in the matrix resulting in abnormal grain growth</w:t>
      </w:r>
      <w:r w:rsidR="00C22B5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C22B5C">
        <w:rPr>
          <w:rStyle w:val="normaltextrun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C14884">
        <w:rPr>
          <w:rStyle w:val="normaltextrun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4b.3</w:t>
      </w:r>
      <w:r w:rsidR="00C14884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1347-4065","author":[{"dropping-particle":"","family":"Lee","given":"Dong-Su","non-dropping-particle":"","parse-names":false,"suffix":""},{"dropping-particle":"","family":"Park","given":"Dong-Yeon","non-dropping-particle":"","parse-names":false,"suffix":""},{"dropping-particle":"","family":"Woo","given":"Hyun-Jung","non-dropping-particle":"","parse-names":false,"suffix":""},{"dropping-particle":"","family":"Kim","given":"Seung-Hyun","non-dropping-particle":"","parse-names":false,"suffix":""},{"dropping-particle":"","family":"Ha","given":"Jowoong","non-dropping-particle":"","parse-names":false,"suffix":""},{"dropping-particle":"","family":"Yoon","given":"Euijoon","non-dropping-particle":"","parse-names":false,"suffix":""}],"container-title":"Japanese Journal of Applied Physics","id":"ITEM-1","issue":"1A","issued":{"date-parts":[["2001"]]},"page":"L1","publisher":"IOP Publishing","title":"Preferred orientation controlled giant grain growth of platinum thin films on SiO&lt;sub&gt;2&lt;/sub&gt;/Si substrates","type":"article-journal","volume":"40"},"uris":["http://www.mendeley.com/documents/?uuid=80ad3964-45b8-4819-8f6c-897a476a5b30"]}],"mendeley":{"formattedCitation":"[52]","plainTextFormattedCitation":"[52]","previouslyFormattedCitation":"[52]"},"properties":{"noteIndex":0},"schema":"https://github.com/citation-style-language/schema/raw/master/csl-citation.json"}</w:instrText>
      </w:r>
      <w:r w:rsid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Style w:val="normaltextrun"/>
          <w:rFonts w:ascii="Times New Roman" w:hAnsi="Times New Roman" w:cs="Times New Roman"/>
          <w:noProof/>
          <w:color w:val="000000" w:themeColor="text1"/>
          <w:sz w:val="24"/>
          <w:szCs w:val="24"/>
        </w:rPr>
        <w:t>[52]</w:t>
      </w:r>
      <w:r w:rsid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A2F4C" w:rsidRP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The film annealed at 800 °C for 1 h ha</w:t>
      </w:r>
      <w:r w:rsidR="005F4BFF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A2F4C" w:rsidRP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a uniform and smooth surface with </w:t>
      </w:r>
      <w:r w:rsidR="00CB185D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A2F4C" w:rsidRPr="007A2F4C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desired film adhesion</w:t>
      </w:r>
      <w:r w:rsidR="0056154B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2261" w:rsidRPr="0056154B">
        <w:rPr>
          <w:rFonts w:ascii="Times New Roman" w:hAnsi="Times New Roman" w:cs="Times New Roman"/>
          <w:sz w:val="24"/>
          <w:szCs w:val="24"/>
        </w:rPr>
        <w:t>(</w:t>
      </w:r>
      <w:r w:rsidR="00582261" w:rsidRPr="0056154B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3644C7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582261" w:rsidRPr="0056154B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5F4BFF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582261" w:rsidRPr="0056154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582261" w:rsidRPr="0056154B">
        <w:rPr>
          <w:rFonts w:ascii="Times New Roman" w:hAnsi="Times New Roman" w:cs="Times New Roman"/>
          <w:sz w:val="24"/>
          <w:szCs w:val="24"/>
        </w:rPr>
        <w:t>).</w:t>
      </w:r>
      <w:r w:rsidR="00341EE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A85074" w14:textId="00EC9C99" w:rsidR="008C23C4" w:rsidRDefault="00716F19" w:rsidP="008D1F63">
      <w:pPr>
        <w:spacing w:line="360" w:lineRule="auto"/>
        <w:ind w:firstLine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163C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</w:t>
      </w:r>
      <w:r w:rsidR="00B163CF" w:rsidRPr="00B163C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475E7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B163CF" w:rsidRPr="00B163C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resents 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microstructural</w:t>
      </w:r>
      <w:r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valuation of the film when annealed in 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7C35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xygen-free, inert </w:t>
      </w:r>
      <w:r w:rsidR="003A786F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r w:rsidR="007C35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vironment. 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like </w:t>
      </w:r>
      <w:r w:rsidR="00817C5E">
        <w:rPr>
          <w:rFonts w:ascii="Times New Roman" w:hAnsi="Times New Roman" w:cs="Times New Roman"/>
          <w:color w:val="000000" w:themeColor="text1"/>
          <w:sz w:val="24"/>
          <w:szCs w:val="24"/>
        </w:rPr>
        <w:t>Pt/AlO</w:t>
      </w:r>
      <w:r w:rsidR="00817C5E" w:rsidRPr="00817C5E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817C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ed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800</w:t>
      </w:r>
      <w:r w:rsidR="004601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4601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="001B6E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ir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ecrystallization </w:t>
      </w:r>
      <w:r w:rsidR="007E7C1E">
        <w:rPr>
          <w:rFonts w:ascii="Times New Roman" w:hAnsi="Times New Roman" w:cs="Times New Roman"/>
          <w:color w:val="000000" w:themeColor="text1"/>
          <w:sz w:val="24"/>
          <w:szCs w:val="24"/>
        </w:rPr>
        <w:t>was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E7C1E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A6374D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complete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n Pt/AlO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</w:t>
      </w:r>
      <w:r w:rsidR="007E7C1E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t 800</w:t>
      </w:r>
      <w:r w:rsidR="004601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4601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8552C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 in </w:t>
      </w:r>
      <w:r w:rsidR="00341EEF">
        <w:rPr>
          <w:rFonts w:ascii="Times New Roman" w:hAnsi="Times New Roman" w:cs="Times New Roman"/>
          <w:color w:val="000000" w:themeColor="text1"/>
          <w:sz w:val="24"/>
          <w:szCs w:val="24"/>
        </w:rPr>
        <w:t>Ar</w:t>
      </w:r>
      <w:r w:rsidR="00973F67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, as show</w:t>
      </w:r>
      <w:r w:rsidR="00341EEF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973F67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973F67" w:rsidRPr="00341EE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475E7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341EEF" w:rsidRPr="00341EE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="00341EE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="00FD5A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pared to air annealing, </w:t>
      </w:r>
      <w:r w:rsidR="007E7C1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completely inert Ar environment </w:t>
      </w:r>
      <w:r w:rsidR="00FF4FBD">
        <w:rPr>
          <w:rFonts w:ascii="Times New Roman" w:hAnsi="Times New Roman" w:cs="Times New Roman"/>
          <w:color w:val="000000" w:themeColor="text1"/>
          <w:sz w:val="24"/>
          <w:szCs w:val="24"/>
        </w:rPr>
        <w:t>during annealing retard</w:t>
      </w:r>
      <w:r w:rsidR="000375A9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FF4FB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rocess of recrystallization</w:t>
      </w:r>
      <w:r w:rsidR="00FD5A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s a result, 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D5A71">
        <w:rPr>
          <w:rFonts w:ascii="Times New Roman" w:hAnsi="Times New Roman" w:cs="Times New Roman"/>
          <w:color w:val="000000" w:themeColor="text1"/>
          <w:sz w:val="24"/>
          <w:szCs w:val="24"/>
        </w:rPr>
        <w:t>formation of defect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FD5A71">
        <w:rPr>
          <w:rFonts w:ascii="Times New Roman" w:hAnsi="Times New Roman" w:cs="Times New Roman"/>
          <w:color w:val="000000" w:themeColor="text1"/>
          <w:sz w:val="24"/>
          <w:szCs w:val="24"/>
        </w:rPr>
        <w:t>free recrystallized regions was slower. However,</w:t>
      </w:r>
      <w:r w:rsidR="009B2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22CF" w:rsidRPr="009B22C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475E7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9B22CF" w:rsidRPr="009B22C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9B2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s that</w:t>
      </w:r>
      <w:r w:rsidR="00FD5A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22CF">
        <w:rPr>
          <w:rFonts w:ascii="Times New Roman" w:hAnsi="Times New Roman" w:cs="Times New Roman"/>
          <w:color w:val="000000" w:themeColor="text1"/>
          <w:sz w:val="24"/>
          <w:szCs w:val="24"/>
        </w:rPr>
        <w:t>grain size significantly</w:t>
      </w:r>
      <w:r w:rsidR="00FD5A71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075BA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improve</w:t>
      </w:r>
      <w:r w:rsidR="007075BA">
        <w:rPr>
          <w:rFonts w:ascii="Times New Roman" w:hAnsi="Times New Roman" w:cs="Times New Roman"/>
          <w:color w:val="000000" w:themeColor="text1"/>
          <w:sz w:val="24"/>
          <w:szCs w:val="24"/>
        </w:rPr>
        <w:t>d,</w:t>
      </w:r>
      <w:r w:rsidR="009B22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recrystallization took place </w:t>
      </w:r>
      <w:r w:rsidR="00FD5A71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ter annealing </w:t>
      </w:r>
      <w:r w:rsidR="007B520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film </w:t>
      </w:r>
      <w:r w:rsidR="00FD5A71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for 3</w:t>
      </w:r>
      <w:r w:rsidR="00B6286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5A71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="00341E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r at 800</w:t>
      </w:r>
      <w:r w:rsidR="00B6286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1EEF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="00FD5A71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D5A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6728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orphology appeared well crystallized and dense. </w:t>
      </w:r>
      <w:r w:rsidR="00AE5F36" w:rsidRPr="00AE5F36">
        <w:rPr>
          <w:rStyle w:val="normaltextrun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475E76">
        <w:rPr>
          <w:rStyle w:val="normaltextrun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</w:t>
      </w:r>
      <w:r w:rsidR="00AE5F36" w:rsidRPr="00AE5F36">
        <w:rPr>
          <w:rStyle w:val="normaltextrun"/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="00AE5F36" w:rsidRPr="00AE5F36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  illustrates that when the sample was annealed at 1000 °C for 1 h in Ar, the microstructure shows a discontinuity with some abnormally grown large grains and some smaller matrix grains </w:t>
      </w:r>
      <w:r w:rsidR="007E7C1E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which may be</w:t>
      </w:r>
      <w:r w:rsidR="00AE5F36" w:rsidRPr="00AE5F36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due to</w:t>
      </w:r>
      <w:r w:rsidR="00AE5F36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inhomogeneous </w:t>
      </w:r>
      <w:r w:rsidR="00AE5F36" w:rsidRPr="00AE5F36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thermal activation effect at different locations</w:t>
      </w:r>
      <w:r w:rsidR="007E7C1E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>; thus,</w:t>
      </w:r>
      <w:r w:rsidR="00AE5F36" w:rsidRPr="00AE5F36">
        <w:rPr>
          <w:rStyle w:val="normaltextrun"/>
          <w:rFonts w:ascii="Times New Roman" w:hAnsi="Times New Roman" w:cs="Times New Roman"/>
          <w:color w:val="000000" w:themeColor="text1"/>
          <w:sz w:val="24"/>
          <w:szCs w:val="24"/>
        </w:rPr>
        <w:t xml:space="preserve"> restraining the normal grain growth process</w:t>
      </w:r>
      <w:r w:rsidR="00AE5F36" w:rsidRPr="00AE5F3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0335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1347-4065","author":[{"dropping-particle":"","family":"Lee","given":"Dong-Su","non-dropping-particle":"","parse-names":false,"suffix":""},{"dropping-particle":"","family":"Park","given":"Dong-Yeon","non-dropping-particle":"","parse-names":false,"suffix":""},{"dropping-particle":"","family":"Woo","given":"Hyun-Jung","non-dropping-particle":"","parse-names":false,"suffix":""},{"dropping-particle":"","family":"Kim","given":"Seung-Hyun","non-dropping-particle":"","parse-names":false,"suffix":""},{"dropping-particle":"","family":"Ha","given":"Jowoong","non-dropping-particle":"","parse-names":false,"suffix":""},{"dropping-particle":"","family":"Yoon","given":"Euijoon","non-dropping-particle":"","parse-names":false,"suffix":""}],"container-title":"Japanese Journal of Applied Physics","id":"ITEM-1","issue":"1A","issued":{"date-parts":[["2001"]]},"page":"L1","publisher":"IOP Publishing","title":"Preferred orientation controlled giant grain growth of platinum thin films on SiO&lt;sub&gt;2&lt;/sub&gt;/Si substrates","type":"article-journal","volume":"40"},"uris":["http://www.mendeley.com/documents/?uuid=80ad3964-45b8-4819-8f6c-897a476a5b30"]}],"mendeley":{"formattedCitation":"[52]","plainTextFormattedCitation":"[52]","previouslyFormattedCitation":"[52]"},"properties":{"noteIndex":0},"schema":"https://github.com/citation-style-language/schema/raw/master/csl-citation.json"}</w:instrText>
      </w:r>
      <w:r w:rsidR="0050335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52]</w:t>
      </w:r>
      <w:r w:rsidR="00503350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D5886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E7C1E">
        <w:rPr>
          <w:rFonts w:ascii="Times New Roman" w:hAnsi="Times New Roman" w:cs="Times New Roman"/>
          <w:color w:val="000000" w:themeColor="text1"/>
          <w:sz w:val="24"/>
          <w:szCs w:val="24"/>
        </w:rPr>
        <w:t>Under these</w:t>
      </w:r>
      <w:r w:rsidR="005D5886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dition</w:t>
      </w:r>
      <w:r w:rsidR="007E7C1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D5886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ome grains preferentially nucleate by taking a lead and grow in favorable sites. As a result, 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5D5886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uge difference </w:t>
      </w:r>
      <w:r w:rsidR="00F029A2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5D5886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grain size is observed, resulting in 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A35F3D">
        <w:rPr>
          <w:rFonts w:ascii="Times New Roman" w:hAnsi="Times New Roman" w:cs="Times New Roman"/>
          <w:color w:val="000000" w:themeColor="text1"/>
          <w:sz w:val="24"/>
          <w:szCs w:val="24"/>
        </w:rPr>
        <w:t>uneven</w:t>
      </w:r>
      <w:r w:rsidR="005D5886" w:rsidRPr="00527E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ucleation process</w:t>
      </w:r>
      <w:r w:rsidR="00F5152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90494">
        <w:rPr>
          <w:rFonts w:ascii="Times New Roman" w:hAnsi="Times New Roman" w:cs="Times New Roman"/>
          <w:color w:val="000000" w:themeColor="text1"/>
          <w:sz w:val="24"/>
          <w:szCs w:val="24"/>
        </w:rPr>
        <w:t>This demonstrate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2904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4844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90494">
        <w:rPr>
          <w:rFonts w:ascii="Times New Roman" w:hAnsi="Times New Roman" w:cs="Times New Roman"/>
          <w:color w:val="000000" w:themeColor="text1"/>
          <w:sz w:val="24"/>
          <w:szCs w:val="24"/>
        </w:rPr>
        <w:t>recrystallization of Pt at a higher temperature can be uncontrolled in an inert atmosphere.</w:t>
      </w:r>
      <w:r w:rsidR="00C424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reover, abnormal g</w:t>
      </w:r>
      <w:r w:rsidR="00BD3B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in growth </w:t>
      </w:r>
      <w:r w:rsidR="00C424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ads to </w:t>
      </w:r>
      <w:r w:rsidR="00741D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424B2">
        <w:rPr>
          <w:rFonts w:ascii="Times New Roman" w:hAnsi="Times New Roman" w:cs="Times New Roman"/>
          <w:color w:val="000000" w:themeColor="text1"/>
          <w:sz w:val="24"/>
          <w:szCs w:val="24"/>
        </w:rPr>
        <w:t>formation of larger hillocks causing rapid diffusion of atoms from the surrounding area</w:t>
      </w:r>
      <w:r w:rsidR="00C135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</w:t>
      </w:r>
      <w:r w:rsidR="00C135DD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>large flux of Pt atoms to</w:t>
      </w:r>
      <w:r w:rsidR="00C135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rds hillocks results in </w:t>
      </w:r>
      <w:r w:rsidR="00741D0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C135DD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ck of materials in the vicinity </w:t>
      </w:r>
      <w:r w:rsidR="00C135DD">
        <w:rPr>
          <w:rFonts w:ascii="Times New Roman" w:hAnsi="Times New Roman" w:cs="Times New Roman"/>
          <w:color w:val="000000" w:themeColor="text1"/>
          <w:sz w:val="24"/>
          <w:szCs w:val="24"/>
        </w:rPr>
        <w:t>giving rise to poor</w:t>
      </w:r>
      <w:r w:rsidR="00C135DD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hesion</w:t>
      </w:r>
      <w:r w:rsidR="00014FA0">
        <w:rPr>
          <w:rFonts w:ascii="Times New Roman" w:hAnsi="Times New Roman" w:cs="Times New Roman"/>
          <w:color w:val="000000" w:themeColor="text1"/>
          <w:sz w:val="24"/>
          <w:szCs w:val="24"/>
        </w:rPr>
        <w:t>/failure</w:t>
      </w:r>
      <w:r w:rsidR="00C135DD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Pt film</w:t>
      </w:r>
      <w:r w:rsidR="00C424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40-6090","author":[{"dropping-particle":"","family":"Kim","given":"Deok-kee","non-dropping-particle":"","parse-names":false,"suffix":""},{"dropping-particle":"","family":"Heiland","given":"Birgit","non-dropping-particle":"","parse-names":false,"suffix":""},{"dropping-particle":"","family":"Nix","given":"William D","non-dropping-particle":"","parse-names":false,"suffix":""},{"dropping-particle":"","family":"Arzt","given":"Eduard","non-dropping-particle":"","parse-names":false,"suffix":""},{"dropping-particle":"","family":"Deal","given":"Michael D","non-dropping-particle":"","parse-names":false,"suffix":""},{"dropping-particle":"","family":"Plummer","given":"James D","non-dropping-particle":"","parse-names":false,"suffix":""}],"container-title":"Thin Solid Films","id":"ITEM-1","issue":"1-2","issued":{"date-parts":[["2000"]]},"page":"278-282","publisher":"Elsevier","title":"Microstructure of thermal hillocks on blanket Al thin films","type":"article-journal","volume":"371"},"uris":["http://www.mendeley.com/documents/?uuid=537aa14d-88b4-4aac-b933-6abf3c9d2c9d"]},{"id":"ITEM-2","itemData":{"ISSN":"1432-1858","author":[{"dropping-particle":"","family":"Rusanov","given":"Radoslav","non-dropping-particle":"","parse-names":false,"suffix":""},{"dropping-particle":"","family":"Rank","given":"Holger","non-dropping-particle":"","parse-names":false,"suffix":""},{"dropping-particle":"","family":"Fuchs","given":"Tino","non-dropping-particle":"","parse-names":false,"suffix":""},{"dropping-particle":"","family":"Mueller-Fiedler","given":"Roland","non-dropping-particle":"","parse-names":false,"suffix":""},{"dropping-particle":"","family":"Kraft","given":"Oliver","non-dropping-particle":"","parse-names":false,"suffix":""}],"container-title":"Microsystem Technologies","id":"ITEM-2","issue":"3","issued":{"date-parts":[["2016"]]},"page":"481-493","publisher":"Springer","title":"Reliability characterization of a soot particle sensor in terms of stress-and electromigration in thin-film platinum","type":"article-journal","volume":"22"},"uris":["http://www.mendeley.com/documents/?uuid=939da84b-db5d-44a0-af7e-7a078409cd91"]}],"mendeley":{"formattedCitation":"[53,54]","plainTextFormattedCitation":"[53,54]","previouslyFormattedCitation":"[53,54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53,54]</w:t>
      </w:r>
      <w:r w:rsidR="0023711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E4DDD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EA5FB4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>Such phenomena and t</w:t>
      </w:r>
      <w:r w:rsidR="003F3D5B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evolution in grain microstructure </w:t>
      </w:r>
      <w:r w:rsidR="005F4BFF">
        <w:rPr>
          <w:rFonts w:ascii="Times New Roman" w:hAnsi="Times New Roman" w:cs="Times New Roman"/>
          <w:color w:val="000000" w:themeColor="text1"/>
          <w:sz w:val="24"/>
          <w:szCs w:val="24"/>
        </w:rPr>
        <w:t>ha</w:t>
      </w:r>
      <w:r w:rsidR="00F029A2">
        <w:rPr>
          <w:rFonts w:ascii="Times New Roman" w:hAnsi="Times New Roman" w:cs="Times New Roman"/>
          <w:color w:val="000000" w:themeColor="text1"/>
          <w:sz w:val="24"/>
          <w:szCs w:val="24"/>
        </w:rPr>
        <w:t>ve</w:t>
      </w:r>
      <w:r w:rsidR="00EA5FB4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D53E05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trimental </w:t>
      </w:r>
      <w:r w:rsidR="00EA5FB4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>effect</w:t>
      </w:r>
      <w:r w:rsidR="003F3D5B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84428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>on</w:t>
      </w:r>
      <w:r w:rsidR="00D53E05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actical applicability</w:t>
      </w:r>
      <w:r w:rsidR="00324631" w:rsidRPr="007E4DD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7ECE018" w14:textId="77777777" w:rsidR="00512901" w:rsidRPr="007E4DDD" w:rsidRDefault="00512901" w:rsidP="008D1F63">
      <w:pPr>
        <w:spacing w:line="360" w:lineRule="auto"/>
        <w:ind w:firstLine="36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bookmarkEnd w:id="2"/>
    <w:p w14:paraId="3C022179" w14:textId="77777777" w:rsidR="00854ECE" w:rsidRPr="00854ECE" w:rsidRDefault="00324631" w:rsidP="004F1482">
      <w:pPr>
        <w:pStyle w:val="ListParagraph"/>
        <w:numPr>
          <w:ilvl w:val="1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4ECE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 Electrical properties</w:t>
      </w:r>
      <w:r w:rsidR="00DF1C38" w:rsidRPr="00854EC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297FB61" w14:textId="0E7CE2C1" w:rsidR="003506B5" w:rsidRDefault="000244A8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854ECE">
        <w:rPr>
          <w:rFonts w:ascii="Times New Roman" w:hAnsi="Times New Roman" w:cs="Times New Roman"/>
          <w:sz w:val="24"/>
          <w:szCs w:val="24"/>
        </w:rPr>
        <w:t>TCR of a</w:t>
      </w:r>
      <w:r w:rsidR="00131206">
        <w:rPr>
          <w:rFonts w:ascii="Times New Roman" w:hAnsi="Times New Roman" w:cs="Times New Roman"/>
          <w:sz w:val="24"/>
          <w:szCs w:val="24"/>
        </w:rPr>
        <w:t xml:space="preserve"> metallic thermistor</w:t>
      </w:r>
      <w:r w:rsidR="0054007C">
        <w:rPr>
          <w:rFonts w:ascii="Times New Roman" w:hAnsi="Times New Roman" w:cs="Times New Roman"/>
          <w:sz w:val="24"/>
          <w:szCs w:val="24"/>
        </w:rPr>
        <w:t xml:space="preserve"> </w:t>
      </w:r>
      <w:r w:rsidRPr="00854ECE">
        <w:rPr>
          <w:rFonts w:ascii="Times New Roman" w:hAnsi="Times New Roman" w:cs="Times New Roman"/>
          <w:sz w:val="24"/>
          <w:szCs w:val="24"/>
        </w:rPr>
        <w:t>film can be influenced by factors including grain size, compactness of the grains,</w:t>
      </w:r>
      <w:r w:rsidR="0054007C">
        <w:rPr>
          <w:rFonts w:ascii="Times New Roman" w:hAnsi="Times New Roman" w:cs="Times New Roman"/>
          <w:sz w:val="24"/>
          <w:szCs w:val="24"/>
        </w:rPr>
        <w:t xml:space="preserve"> </w:t>
      </w:r>
      <w:r w:rsidRPr="00854ECE">
        <w:rPr>
          <w:rFonts w:ascii="Times New Roman" w:hAnsi="Times New Roman" w:cs="Times New Roman"/>
          <w:sz w:val="24"/>
          <w:szCs w:val="24"/>
        </w:rPr>
        <w:t>entrapped sputtering</w:t>
      </w:r>
      <w:r w:rsidR="008B1923">
        <w:rPr>
          <w:rFonts w:ascii="Times New Roman" w:hAnsi="Times New Roman" w:cs="Times New Roman"/>
          <w:sz w:val="24"/>
          <w:szCs w:val="24"/>
        </w:rPr>
        <w:t xml:space="preserve"> gas</w:t>
      </w:r>
      <w:r w:rsidR="00A22E6D" w:rsidRPr="00854ECE">
        <w:rPr>
          <w:rFonts w:ascii="Times New Roman" w:hAnsi="Times New Roman" w:cs="Times New Roman"/>
          <w:sz w:val="24"/>
          <w:szCs w:val="24"/>
        </w:rPr>
        <w:t>,</w:t>
      </w:r>
      <w:r w:rsidR="0054007C">
        <w:rPr>
          <w:rFonts w:ascii="Times New Roman" w:hAnsi="Times New Roman" w:cs="Times New Roman"/>
          <w:sz w:val="24"/>
          <w:szCs w:val="24"/>
        </w:rPr>
        <w:t xml:space="preserve"> </w:t>
      </w:r>
      <w:r w:rsidR="00A22E6D" w:rsidRPr="00854ECE">
        <w:rPr>
          <w:rFonts w:ascii="Times New Roman" w:hAnsi="Times New Roman" w:cs="Times New Roman"/>
          <w:sz w:val="24"/>
          <w:szCs w:val="24"/>
        </w:rPr>
        <w:t>existing impurities</w:t>
      </w:r>
      <w:r w:rsidR="0054007C">
        <w:rPr>
          <w:rFonts w:ascii="Times New Roman" w:hAnsi="Times New Roman" w:cs="Times New Roman"/>
          <w:sz w:val="24"/>
          <w:szCs w:val="24"/>
        </w:rPr>
        <w:t xml:space="preserve">, </w:t>
      </w:r>
      <w:r w:rsidRPr="00854ECE">
        <w:rPr>
          <w:rFonts w:ascii="Times New Roman" w:hAnsi="Times New Roman" w:cs="Times New Roman"/>
          <w:sz w:val="24"/>
          <w:szCs w:val="24"/>
        </w:rPr>
        <w:t>porosity, homogeneity</w:t>
      </w:r>
      <w:r w:rsidR="0054007C">
        <w:rPr>
          <w:rFonts w:ascii="Times New Roman" w:hAnsi="Times New Roman" w:cs="Times New Roman"/>
          <w:sz w:val="24"/>
          <w:szCs w:val="24"/>
        </w:rPr>
        <w:t>,</w:t>
      </w:r>
      <w:r w:rsidR="00010248">
        <w:rPr>
          <w:rFonts w:ascii="Times New Roman" w:hAnsi="Times New Roman" w:cs="Times New Roman"/>
          <w:sz w:val="24"/>
          <w:szCs w:val="24"/>
        </w:rPr>
        <w:t xml:space="preserve"> and</w:t>
      </w:r>
      <w:r w:rsidR="00574CB3">
        <w:rPr>
          <w:rFonts w:ascii="Times New Roman" w:hAnsi="Times New Roman" w:cs="Times New Roman"/>
          <w:sz w:val="24"/>
          <w:szCs w:val="24"/>
        </w:rPr>
        <w:t xml:space="preserve"> </w:t>
      </w:r>
      <w:r w:rsidRPr="00854ECE">
        <w:rPr>
          <w:rFonts w:ascii="Times New Roman" w:hAnsi="Times New Roman" w:cs="Times New Roman"/>
          <w:sz w:val="24"/>
          <w:szCs w:val="24"/>
        </w:rPr>
        <w:t>roughness of the film</w:t>
      </w:r>
      <w:r w:rsidR="003D3B93">
        <w:rPr>
          <w:rFonts w:ascii="Times New Roman" w:hAnsi="Times New Roman" w:cs="Times New Roman"/>
          <w:sz w:val="24"/>
          <w:szCs w:val="24"/>
        </w:rPr>
        <w:t xml:space="preserve"> </w:t>
      </w:r>
      <w:r w:rsidR="0023711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40-6090","author":[{"dropping-particle":"","family":"Tellier","given":"C R","non-dropping-particle":"","parse-names":false,"suffix":""}],"container-title":"Thin Solid Films","id":"ITEM-1","issue":"3","issued":{"date-parts":[["1978"]]},"page":"311-317","publisher":"Elsevier","title":"A theoretical description of grain boundary electron scattering by an effective mean free path","type":"article-journal","volume":"51"},"uris":["http://www.mendeley.com/documents/?uuid=89d343b2-3fc0-4fc6-bc06-c35dd5aa912e"]},{"id":"ITEM-2","itemData":{"ISSN":"0040-6090","author":[{"dropping-particle":"","family":"Kawamura","given":"M","non-dropping-particle":"","parse-names":false,"suffix":""},{"dropping-particle":"","family":"Mashima","given":"T","non-dropping-particle":"","parse-names":false,"suffix":""},{"dropping-particle":"","family":"Abe","given":"Y","non-dropping-particle":"","parse-names":false,"suffix":""},{"dropping-particle":"","family":"Sasaki","given":"K","non-dropping-particle":"","parse-names":false,"suffix":""}],"container-title":"Thin Solid Films","id":"ITEM-2","issued":{"date-parts":[["2000"]]},"page":"537-542","publisher":"Elsevier","title":"Formation of ultra-thin continuous Pt and Al films by RF sputtering","type":"article-journal","volume":"377"},"uris":["http://www.mendeley.com/documents/?uuid=7548c6c9-484e-4aaf-b9d6-19993c16f088"]}],"mendeley":{"formattedCitation":"[55,56]","plainTextFormattedCitation":"[55,56]","previouslyFormattedCitation":"[55,56]"},"properties":{"noteIndex":0},"schema":"https://github.com/citation-style-language/schema/raw/master/csl-citation.json"}</w:instrText>
      </w:r>
      <w:r w:rsidR="00237113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55,56]</w:t>
      </w:r>
      <w:r w:rsidR="00237113">
        <w:rPr>
          <w:rFonts w:ascii="Times New Roman" w:hAnsi="Times New Roman" w:cs="Times New Roman"/>
          <w:sz w:val="24"/>
          <w:szCs w:val="24"/>
        </w:rPr>
        <w:fldChar w:fldCharType="end"/>
      </w:r>
      <w:r w:rsidRPr="00854ECE">
        <w:rPr>
          <w:rFonts w:ascii="Times New Roman" w:hAnsi="Times New Roman" w:cs="Times New Roman"/>
          <w:sz w:val="24"/>
          <w:szCs w:val="24"/>
        </w:rPr>
        <w:t xml:space="preserve">. </w:t>
      </w:r>
      <w:r w:rsidR="00320226">
        <w:rPr>
          <w:rFonts w:ascii="Times New Roman" w:hAnsi="Times New Roman" w:cs="Times New Roman"/>
          <w:sz w:val="24"/>
          <w:szCs w:val="24"/>
        </w:rPr>
        <w:t>Any of these</w:t>
      </w:r>
      <w:r w:rsidRPr="00854ECE">
        <w:rPr>
          <w:rFonts w:ascii="Times New Roman" w:hAnsi="Times New Roman" w:cs="Times New Roman"/>
          <w:sz w:val="24"/>
          <w:szCs w:val="24"/>
        </w:rPr>
        <w:t xml:space="preserve"> factors </w:t>
      </w:r>
      <w:r w:rsidR="00741D0D">
        <w:rPr>
          <w:rFonts w:ascii="Times New Roman" w:hAnsi="Times New Roman" w:cs="Times New Roman"/>
          <w:sz w:val="24"/>
          <w:szCs w:val="24"/>
        </w:rPr>
        <w:t>are</w:t>
      </w:r>
      <w:r w:rsidR="005C5AA5" w:rsidRPr="00854ECE">
        <w:rPr>
          <w:rFonts w:ascii="Times New Roman" w:hAnsi="Times New Roman" w:cs="Times New Roman"/>
          <w:sz w:val="24"/>
          <w:szCs w:val="24"/>
        </w:rPr>
        <w:t xml:space="preserve"> responsible </w:t>
      </w:r>
      <w:r w:rsidR="00741D0D">
        <w:rPr>
          <w:rFonts w:ascii="Times New Roman" w:hAnsi="Times New Roman" w:cs="Times New Roman"/>
          <w:sz w:val="24"/>
          <w:szCs w:val="24"/>
        </w:rPr>
        <w:t>for</w:t>
      </w:r>
      <w:r w:rsidR="00574CB3">
        <w:rPr>
          <w:rFonts w:ascii="Times New Roman" w:hAnsi="Times New Roman" w:cs="Times New Roman"/>
          <w:sz w:val="24"/>
          <w:szCs w:val="24"/>
        </w:rPr>
        <w:t xml:space="preserve"> influencing</w:t>
      </w:r>
      <w:r w:rsidR="005C5AA5" w:rsidRPr="00854ECE">
        <w:rPr>
          <w:rFonts w:ascii="Times New Roman" w:hAnsi="Times New Roman" w:cs="Times New Roman"/>
          <w:sz w:val="24"/>
          <w:szCs w:val="24"/>
        </w:rPr>
        <w:t xml:space="preserve"> the TCR of </w:t>
      </w:r>
      <w:r w:rsidR="00574CB3">
        <w:rPr>
          <w:rFonts w:ascii="Times New Roman" w:hAnsi="Times New Roman" w:cs="Times New Roman"/>
          <w:sz w:val="24"/>
          <w:szCs w:val="24"/>
        </w:rPr>
        <w:t xml:space="preserve">a thin </w:t>
      </w:r>
      <w:r w:rsidR="005C5AA5" w:rsidRPr="00854ECE">
        <w:rPr>
          <w:rFonts w:ascii="Times New Roman" w:hAnsi="Times New Roman" w:cs="Times New Roman"/>
          <w:sz w:val="24"/>
          <w:szCs w:val="24"/>
        </w:rPr>
        <w:t xml:space="preserve">film </w:t>
      </w:r>
      <w:r w:rsidR="00574CB3">
        <w:rPr>
          <w:rFonts w:ascii="Times New Roman" w:hAnsi="Times New Roman" w:cs="Times New Roman"/>
          <w:sz w:val="24"/>
          <w:szCs w:val="24"/>
        </w:rPr>
        <w:t>compared to</w:t>
      </w:r>
      <w:r w:rsidR="005C5AA5" w:rsidRPr="00854ECE">
        <w:rPr>
          <w:rFonts w:ascii="Times New Roman" w:hAnsi="Times New Roman" w:cs="Times New Roman"/>
          <w:sz w:val="24"/>
          <w:szCs w:val="24"/>
        </w:rPr>
        <w:t xml:space="preserve"> </w:t>
      </w:r>
      <w:r w:rsidR="00741D0D">
        <w:rPr>
          <w:rFonts w:ascii="Times New Roman" w:hAnsi="Times New Roman" w:cs="Times New Roman"/>
          <w:sz w:val="24"/>
          <w:szCs w:val="24"/>
        </w:rPr>
        <w:t xml:space="preserve">the </w:t>
      </w:r>
      <w:r w:rsidR="007B3626">
        <w:rPr>
          <w:rFonts w:ascii="Times New Roman" w:hAnsi="Times New Roman" w:cs="Times New Roman"/>
          <w:sz w:val="24"/>
          <w:szCs w:val="24"/>
        </w:rPr>
        <w:t xml:space="preserve">TCR </w:t>
      </w:r>
      <w:r w:rsidR="005C5AA5" w:rsidRPr="00854ECE">
        <w:rPr>
          <w:rFonts w:ascii="Times New Roman" w:hAnsi="Times New Roman" w:cs="Times New Roman"/>
          <w:sz w:val="24"/>
          <w:szCs w:val="24"/>
        </w:rPr>
        <w:t xml:space="preserve">of pure elemental bulk material. </w:t>
      </w:r>
      <w:r w:rsidR="00D730DE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C54252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D730DE">
        <w:rPr>
          <w:rFonts w:ascii="Times New Roman" w:hAnsi="Times New Roman" w:cs="Times New Roman"/>
          <w:sz w:val="24"/>
          <w:szCs w:val="24"/>
        </w:rPr>
        <w:t>Callendar</w:t>
      </w:r>
      <w:proofErr w:type="spellEnd"/>
      <w:r w:rsidR="00D730DE">
        <w:rPr>
          <w:rFonts w:ascii="Times New Roman" w:hAnsi="Times New Roman" w:cs="Times New Roman"/>
          <w:sz w:val="24"/>
          <w:szCs w:val="24"/>
        </w:rPr>
        <w:t>-</w:t>
      </w:r>
      <w:r w:rsidR="00097304">
        <w:rPr>
          <w:rFonts w:ascii="Times New Roman" w:hAnsi="Times New Roman" w:cs="Times New Roman"/>
          <w:sz w:val="24"/>
          <w:szCs w:val="24"/>
        </w:rPr>
        <w:t>V</w:t>
      </w:r>
      <w:r w:rsidR="00D730DE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D730DE">
        <w:rPr>
          <w:rFonts w:ascii="Times New Roman" w:hAnsi="Times New Roman" w:cs="Times New Roman"/>
          <w:sz w:val="24"/>
          <w:szCs w:val="24"/>
        </w:rPr>
        <w:t>Dusen</w:t>
      </w:r>
      <w:proofErr w:type="spellEnd"/>
      <w:r w:rsidR="00D730DE">
        <w:rPr>
          <w:rFonts w:ascii="Times New Roman" w:hAnsi="Times New Roman" w:cs="Times New Roman"/>
          <w:sz w:val="24"/>
          <w:szCs w:val="24"/>
        </w:rPr>
        <w:t xml:space="preserve"> equation, </w:t>
      </w:r>
      <w:r w:rsidR="00611A95">
        <w:rPr>
          <w:rFonts w:ascii="Times New Roman" w:hAnsi="Times New Roman" w:cs="Times New Roman"/>
          <w:sz w:val="24"/>
          <w:szCs w:val="24"/>
        </w:rPr>
        <w:t xml:space="preserve">the </w:t>
      </w:r>
      <w:r w:rsidR="007D34B6">
        <w:rPr>
          <w:rFonts w:ascii="Times New Roman" w:hAnsi="Times New Roman" w:cs="Times New Roman"/>
          <w:sz w:val="24"/>
          <w:szCs w:val="24"/>
        </w:rPr>
        <w:t xml:space="preserve"> TCR for Pt </w:t>
      </w:r>
      <w:r w:rsidR="00611A95">
        <w:rPr>
          <w:rFonts w:ascii="Times New Roman" w:hAnsi="Times New Roman" w:cs="Times New Roman"/>
          <w:sz w:val="24"/>
          <w:szCs w:val="24"/>
        </w:rPr>
        <w:t xml:space="preserve">resistance thermometers </w:t>
      </w:r>
      <w:r w:rsidR="007D34B6">
        <w:rPr>
          <w:rFonts w:ascii="Times New Roman" w:hAnsi="Times New Roman" w:cs="Times New Roman"/>
          <w:sz w:val="24"/>
          <w:szCs w:val="24"/>
        </w:rPr>
        <w:t>is 0.3</w:t>
      </w:r>
      <w:r w:rsidR="007F026B">
        <w:rPr>
          <w:rFonts w:ascii="Times New Roman" w:hAnsi="Times New Roman" w:cs="Times New Roman"/>
          <w:sz w:val="24"/>
          <w:szCs w:val="24"/>
        </w:rPr>
        <w:t>59</w:t>
      </w:r>
      <w:r w:rsidR="00391EAC">
        <w:rPr>
          <w:rFonts w:ascii="Times New Roman" w:hAnsi="Times New Roman" w:cs="Times New Roman"/>
          <w:sz w:val="24"/>
          <w:szCs w:val="24"/>
        </w:rPr>
        <w:t xml:space="preserve"> </w:t>
      </w:r>
      <w:r w:rsidR="007D34B6">
        <w:rPr>
          <w:rFonts w:ascii="Times New Roman" w:hAnsi="Times New Roman" w:cs="Times New Roman"/>
          <w:sz w:val="24"/>
          <w:szCs w:val="24"/>
        </w:rPr>
        <w:t>%/°C</w:t>
      </w:r>
      <w:r w:rsidR="007F026B">
        <w:rPr>
          <w:rFonts w:ascii="Times New Roman" w:hAnsi="Times New Roman" w:cs="Times New Roman"/>
          <w:sz w:val="24"/>
          <w:szCs w:val="24"/>
        </w:rPr>
        <w:t xml:space="preserve"> </w:t>
      </w:r>
      <w:r w:rsidR="00611A95">
        <w:rPr>
          <w:rFonts w:ascii="Times New Roman" w:hAnsi="Times New Roman" w:cs="Times New Roman"/>
          <w:sz w:val="24"/>
          <w:szCs w:val="24"/>
        </w:rPr>
        <w:t>in</w:t>
      </w:r>
      <w:r w:rsidR="007F026B">
        <w:rPr>
          <w:rFonts w:ascii="Times New Roman" w:hAnsi="Times New Roman" w:cs="Times New Roman"/>
          <w:sz w:val="24"/>
          <w:szCs w:val="24"/>
        </w:rPr>
        <w:t xml:space="preserve"> the range of 20-50 °C</w:t>
      </w:r>
      <w:r w:rsidR="00611A95">
        <w:rPr>
          <w:rFonts w:ascii="Times New Roman" w:hAnsi="Times New Roman" w:cs="Times New Roman"/>
          <w:sz w:val="24"/>
          <w:szCs w:val="24"/>
        </w:rPr>
        <w:t xml:space="preserve"> from Eq. 2</w:t>
      </w:r>
      <w:r w:rsidR="007F026B">
        <w:rPr>
          <w:rFonts w:ascii="Times New Roman" w:hAnsi="Times New Roman" w:cs="Times New Roman"/>
          <w:sz w:val="24"/>
          <w:szCs w:val="24"/>
        </w:rPr>
        <w:t xml:space="preserve"> </w:t>
      </w:r>
      <w:r w:rsidR="007F026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530-437X","author":[{"dropping-particle":"","family":"Lacy","given":"Fred","non-dropping-particle":"","parse-names":false,"suffix":""}],"container-title":"IEEE Sensors Journal","id":"ITEM-1","issue":"5","issued":{"date-parts":[["2010"]]},"page":"1208-1213","publisher":"IEEE","title":"Evaluating the resistivity-temperature relationship for RTDs and other conductors","type":"article-journal","volume":"11"},"uris":["http://www.mendeley.com/documents/?uuid=df4098fa-6fb5-4b35-8ad9-fa31e0e486be"]}],"mendeley":{"formattedCitation":"[57]","plainTextFormattedCitation":"[57]","previouslyFormattedCitation":"[57]"},"properties":{"noteIndex":0},"schema":"https://github.com/citation-style-language/schema/raw/master/csl-citation.json"}</w:instrText>
      </w:r>
      <w:r w:rsidR="007F026B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57]</w:t>
      </w:r>
      <w:r w:rsidR="007F026B">
        <w:rPr>
          <w:rFonts w:ascii="Times New Roman" w:hAnsi="Times New Roman" w:cs="Times New Roman"/>
          <w:sz w:val="24"/>
          <w:szCs w:val="24"/>
        </w:rPr>
        <w:fldChar w:fldCharType="end"/>
      </w:r>
      <w:r w:rsidR="007D34B6">
        <w:rPr>
          <w:rFonts w:ascii="Times New Roman" w:hAnsi="Times New Roman" w:cs="Times New Roman"/>
          <w:sz w:val="24"/>
          <w:szCs w:val="24"/>
        </w:rPr>
        <w:t>.</w:t>
      </w:r>
      <w:r w:rsidR="00083342">
        <w:rPr>
          <w:rFonts w:ascii="Times New Roman" w:hAnsi="Times New Roman" w:cs="Times New Roman"/>
          <w:sz w:val="24"/>
          <w:szCs w:val="24"/>
        </w:rPr>
        <w:t xml:space="preserve"> </w:t>
      </w:r>
      <w:r w:rsidR="00320226">
        <w:rPr>
          <w:rFonts w:ascii="Times New Roman" w:hAnsi="Times New Roman" w:cs="Times New Roman"/>
          <w:sz w:val="24"/>
          <w:szCs w:val="24"/>
        </w:rPr>
        <w:t xml:space="preserve">TCR </w:t>
      </w:r>
      <w:r w:rsidR="00611A95">
        <w:rPr>
          <w:rFonts w:ascii="Times New Roman" w:hAnsi="Times New Roman" w:cs="Times New Roman"/>
          <w:sz w:val="24"/>
          <w:szCs w:val="24"/>
        </w:rPr>
        <w:t>is</w:t>
      </w:r>
      <w:r w:rsidR="00083342">
        <w:rPr>
          <w:rFonts w:ascii="Times New Roman" w:hAnsi="Times New Roman" w:cs="Times New Roman"/>
          <w:sz w:val="24"/>
          <w:szCs w:val="24"/>
        </w:rPr>
        <w:t xml:space="preserve"> </w:t>
      </w:r>
      <w:r w:rsidR="00320226">
        <w:rPr>
          <w:rFonts w:ascii="Times New Roman" w:hAnsi="Times New Roman" w:cs="Times New Roman"/>
          <w:sz w:val="24"/>
          <w:szCs w:val="24"/>
        </w:rPr>
        <w:t>strong</w:t>
      </w:r>
      <w:r w:rsidR="00611A95">
        <w:rPr>
          <w:rFonts w:ascii="Times New Roman" w:hAnsi="Times New Roman" w:cs="Times New Roman"/>
          <w:sz w:val="24"/>
          <w:szCs w:val="24"/>
        </w:rPr>
        <w:t>ly</w:t>
      </w:r>
      <w:r w:rsidR="00320226">
        <w:rPr>
          <w:rFonts w:ascii="Times New Roman" w:hAnsi="Times New Roman" w:cs="Times New Roman"/>
          <w:sz w:val="24"/>
          <w:szCs w:val="24"/>
        </w:rPr>
        <w:t xml:space="preserve"> </w:t>
      </w:r>
      <w:r w:rsidR="00611A95">
        <w:rPr>
          <w:rFonts w:ascii="Times New Roman" w:hAnsi="Times New Roman" w:cs="Times New Roman"/>
          <w:sz w:val="24"/>
          <w:szCs w:val="24"/>
        </w:rPr>
        <w:t>by</w:t>
      </w:r>
      <w:r w:rsidR="00320226">
        <w:rPr>
          <w:rFonts w:ascii="Times New Roman" w:hAnsi="Times New Roman" w:cs="Times New Roman"/>
          <w:sz w:val="24"/>
          <w:szCs w:val="24"/>
        </w:rPr>
        <w:t xml:space="preserve"> the annealing time </w:t>
      </w:r>
      <w:r w:rsidR="005B2F7A">
        <w:rPr>
          <w:rFonts w:ascii="Times New Roman" w:hAnsi="Times New Roman" w:cs="Times New Roman"/>
          <w:sz w:val="24"/>
          <w:szCs w:val="24"/>
        </w:rPr>
        <w:t xml:space="preserve">and </w:t>
      </w:r>
      <w:r w:rsidR="00320226">
        <w:rPr>
          <w:rFonts w:ascii="Times New Roman" w:hAnsi="Times New Roman" w:cs="Times New Roman"/>
          <w:sz w:val="24"/>
          <w:szCs w:val="24"/>
        </w:rPr>
        <w:t>temperature</w:t>
      </w:r>
      <w:r w:rsidR="00083342">
        <w:rPr>
          <w:rFonts w:ascii="Times New Roman" w:hAnsi="Times New Roman" w:cs="Times New Roman"/>
          <w:sz w:val="24"/>
          <w:szCs w:val="24"/>
        </w:rPr>
        <w:t>. Therefore, i</w:t>
      </w:r>
      <w:r w:rsidR="00083342" w:rsidRPr="00854ECE">
        <w:rPr>
          <w:rFonts w:ascii="Times New Roman" w:hAnsi="Times New Roman" w:cs="Times New Roman"/>
          <w:sz w:val="24"/>
          <w:szCs w:val="24"/>
        </w:rPr>
        <w:t xml:space="preserve">n the present work, </w:t>
      </w:r>
      <w:r w:rsidR="00611A95">
        <w:rPr>
          <w:rFonts w:ascii="Times New Roman" w:hAnsi="Times New Roman" w:cs="Times New Roman"/>
          <w:sz w:val="24"/>
          <w:szCs w:val="24"/>
        </w:rPr>
        <w:t xml:space="preserve">the </w:t>
      </w:r>
      <w:r w:rsidR="00083342" w:rsidRPr="00854ECE">
        <w:rPr>
          <w:rFonts w:ascii="Times New Roman" w:hAnsi="Times New Roman" w:cs="Times New Roman"/>
          <w:sz w:val="24"/>
          <w:szCs w:val="24"/>
        </w:rPr>
        <w:t>TCR of the</w:t>
      </w:r>
      <w:r w:rsidR="00083342" w:rsidRPr="00854EC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83342" w:rsidRPr="00854ECE">
        <w:rPr>
          <w:rFonts w:ascii="Times New Roman" w:hAnsi="Times New Roman" w:cs="Times New Roman"/>
          <w:sz w:val="24"/>
          <w:szCs w:val="24"/>
        </w:rPr>
        <w:t xml:space="preserve">films annealed </w:t>
      </w:r>
      <w:r w:rsidR="00083342">
        <w:rPr>
          <w:rFonts w:ascii="Times New Roman" w:hAnsi="Times New Roman" w:cs="Times New Roman"/>
          <w:sz w:val="24"/>
          <w:szCs w:val="24"/>
        </w:rPr>
        <w:t>at 500</w:t>
      </w:r>
      <w:r w:rsidR="00F06759">
        <w:rPr>
          <w:rFonts w:ascii="Times New Roman" w:hAnsi="Times New Roman" w:cs="Times New Roman"/>
          <w:sz w:val="24"/>
          <w:szCs w:val="24"/>
        </w:rPr>
        <w:t xml:space="preserve"> °C</w:t>
      </w:r>
      <w:r w:rsidR="002E409E">
        <w:rPr>
          <w:rFonts w:ascii="Times New Roman" w:hAnsi="Times New Roman" w:cs="Times New Roman"/>
          <w:sz w:val="24"/>
          <w:szCs w:val="24"/>
        </w:rPr>
        <w:t xml:space="preserve"> </w:t>
      </w:r>
      <w:r w:rsidR="005F4BFF">
        <w:rPr>
          <w:rFonts w:ascii="Times New Roman" w:hAnsi="Times New Roman" w:cs="Times New Roman"/>
          <w:sz w:val="24"/>
          <w:szCs w:val="24"/>
        </w:rPr>
        <w:t>to</w:t>
      </w:r>
      <w:r w:rsidR="002E409E">
        <w:rPr>
          <w:rFonts w:ascii="Times New Roman" w:hAnsi="Times New Roman" w:cs="Times New Roman"/>
          <w:sz w:val="24"/>
          <w:szCs w:val="24"/>
        </w:rPr>
        <w:t xml:space="preserve"> </w:t>
      </w:r>
      <w:r w:rsidR="00083342">
        <w:rPr>
          <w:rFonts w:ascii="Times New Roman" w:hAnsi="Times New Roman" w:cs="Times New Roman"/>
          <w:sz w:val="24"/>
          <w:szCs w:val="24"/>
        </w:rPr>
        <w:t>900</w:t>
      </w:r>
      <w:r w:rsidR="002E409E">
        <w:rPr>
          <w:rFonts w:ascii="Times New Roman" w:hAnsi="Times New Roman" w:cs="Times New Roman"/>
          <w:sz w:val="24"/>
          <w:szCs w:val="24"/>
        </w:rPr>
        <w:t xml:space="preserve"> </w:t>
      </w:r>
      <w:r w:rsidR="00083342">
        <w:rPr>
          <w:rFonts w:ascii="Times New Roman" w:hAnsi="Times New Roman" w:cs="Times New Roman"/>
          <w:sz w:val="24"/>
          <w:szCs w:val="24"/>
        </w:rPr>
        <w:t xml:space="preserve">°C </w:t>
      </w:r>
      <w:r w:rsidR="00083342" w:rsidRPr="00854ECE">
        <w:rPr>
          <w:rFonts w:ascii="Times New Roman" w:hAnsi="Times New Roman" w:cs="Times New Roman"/>
          <w:sz w:val="24"/>
          <w:szCs w:val="24"/>
        </w:rPr>
        <w:t xml:space="preserve">for 1 h in air </w:t>
      </w:r>
      <w:r w:rsidR="00083342">
        <w:rPr>
          <w:rFonts w:ascii="Times New Roman" w:hAnsi="Times New Roman" w:cs="Times New Roman"/>
          <w:sz w:val="24"/>
          <w:szCs w:val="24"/>
        </w:rPr>
        <w:t xml:space="preserve">are </w:t>
      </w:r>
      <w:r w:rsidR="00FA00F4">
        <w:rPr>
          <w:rFonts w:ascii="Times New Roman" w:hAnsi="Times New Roman" w:cs="Times New Roman"/>
          <w:sz w:val="24"/>
          <w:szCs w:val="24"/>
        </w:rPr>
        <w:t>evaluated</w:t>
      </w:r>
      <w:r w:rsidR="00320226">
        <w:rPr>
          <w:rFonts w:ascii="Times New Roman" w:hAnsi="Times New Roman" w:cs="Times New Roman"/>
          <w:sz w:val="24"/>
          <w:szCs w:val="24"/>
        </w:rPr>
        <w:t>.</w:t>
      </w:r>
      <w:r w:rsidR="00083342">
        <w:rPr>
          <w:rFonts w:ascii="Times New Roman" w:hAnsi="Times New Roman" w:cs="Times New Roman"/>
          <w:sz w:val="24"/>
          <w:szCs w:val="24"/>
        </w:rPr>
        <w:t xml:space="preserve"> </w:t>
      </w:r>
      <w:r w:rsidR="00611A95">
        <w:rPr>
          <w:rFonts w:ascii="Times New Roman" w:hAnsi="Times New Roman" w:cs="Times New Roman"/>
          <w:sz w:val="24"/>
          <w:szCs w:val="24"/>
        </w:rPr>
        <w:t xml:space="preserve">For </w:t>
      </w:r>
      <w:r w:rsidR="002518B8" w:rsidRPr="000E7AAF">
        <w:rPr>
          <w:rFonts w:ascii="Times New Roman" w:hAnsi="Times New Roman" w:cs="Times New Roman"/>
          <w:sz w:val="24"/>
          <w:szCs w:val="24"/>
        </w:rPr>
        <w:t xml:space="preserve">as-deposited </w:t>
      </w:r>
      <w:r w:rsidR="000E7AAF" w:rsidRPr="000E7AAF">
        <w:rPr>
          <w:rFonts w:ascii="Times New Roman" w:hAnsi="Times New Roman" w:cs="Times New Roman"/>
          <w:sz w:val="24"/>
          <w:szCs w:val="24"/>
        </w:rPr>
        <w:t>Pt/AlO</w:t>
      </w:r>
      <w:r w:rsidR="000E7AAF" w:rsidRPr="000E7AA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0E7AAF" w:rsidRPr="000E7AAF">
        <w:rPr>
          <w:rFonts w:ascii="Times New Roman" w:hAnsi="Times New Roman" w:cs="Times New Roman"/>
          <w:sz w:val="24"/>
          <w:szCs w:val="24"/>
        </w:rPr>
        <w:t xml:space="preserve"> </w:t>
      </w:r>
      <w:r w:rsidR="002518B8" w:rsidRPr="000E7AAF">
        <w:rPr>
          <w:rFonts w:ascii="Times New Roman" w:hAnsi="Times New Roman" w:cs="Times New Roman"/>
          <w:sz w:val="24"/>
          <w:szCs w:val="24"/>
        </w:rPr>
        <w:t>film</w:t>
      </w:r>
      <w:r w:rsidR="00611A95">
        <w:rPr>
          <w:rFonts w:ascii="Times New Roman" w:hAnsi="Times New Roman" w:cs="Times New Roman"/>
          <w:sz w:val="24"/>
          <w:szCs w:val="24"/>
        </w:rPr>
        <w:t>s</w:t>
      </w:r>
      <w:r w:rsidR="002518B8" w:rsidRPr="000E7AAF">
        <w:rPr>
          <w:rFonts w:ascii="Times New Roman" w:hAnsi="Times New Roman" w:cs="Times New Roman"/>
          <w:sz w:val="24"/>
          <w:szCs w:val="24"/>
        </w:rPr>
        <w:t xml:space="preserve"> </w:t>
      </w:r>
      <w:r w:rsidR="00611A95">
        <w:rPr>
          <w:rFonts w:ascii="Times New Roman" w:hAnsi="Times New Roman" w:cs="Times New Roman"/>
          <w:sz w:val="24"/>
          <w:szCs w:val="24"/>
        </w:rPr>
        <w:t xml:space="preserve">the TCR </w:t>
      </w:r>
      <w:r w:rsidR="002518B8" w:rsidRPr="000E7AAF">
        <w:rPr>
          <w:rFonts w:ascii="Times New Roman" w:hAnsi="Times New Roman" w:cs="Times New Roman"/>
          <w:sz w:val="24"/>
          <w:szCs w:val="24"/>
        </w:rPr>
        <w:t xml:space="preserve">is </w:t>
      </w:r>
      <w:r w:rsidR="00320226" w:rsidRPr="000E7AAF">
        <w:rPr>
          <w:rFonts w:ascii="Times New Roman" w:hAnsi="Times New Roman" w:cs="Times New Roman"/>
          <w:sz w:val="24"/>
          <w:szCs w:val="24"/>
        </w:rPr>
        <w:t>0.228</w:t>
      </w:r>
      <w:r w:rsidR="002E409E">
        <w:rPr>
          <w:rFonts w:ascii="Times New Roman" w:hAnsi="Times New Roman" w:cs="Times New Roman"/>
          <w:sz w:val="24"/>
          <w:szCs w:val="24"/>
        </w:rPr>
        <w:t xml:space="preserve"> </w:t>
      </w:r>
      <w:r w:rsidR="00083342">
        <w:rPr>
          <w:rFonts w:ascii="Times New Roman" w:hAnsi="Times New Roman" w:cs="Times New Roman"/>
          <w:sz w:val="24"/>
          <w:szCs w:val="24"/>
        </w:rPr>
        <w:t>%/°C</w:t>
      </w:r>
      <w:r w:rsidR="002518B8" w:rsidRPr="00854ECE">
        <w:rPr>
          <w:rFonts w:ascii="Times New Roman" w:hAnsi="Times New Roman" w:cs="Times New Roman"/>
          <w:sz w:val="24"/>
          <w:szCs w:val="24"/>
        </w:rPr>
        <w:t xml:space="preserve">. The </w:t>
      </w:r>
      <w:r w:rsidR="00481BC8">
        <w:rPr>
          <w:rFonts w:ascii="Times New Roman" w:hAnsi="Times New Roman" w:cs="Times New Roman"/>
          <w:sz w:val="24"/>
          <w:szCs w:val="24"/>
        </w:rPr>
        <w:t>lower</w:t>
      </w:r>
      <w:r w:rsidR="00481BC8" w:rsidRPr="00854ECE">
        <w:rPr>
          <w:rFonts w:ascii="Times New Roman" w:hAnsi="Times New Roman" w:cs="Times New Roman"/>
          <w:sz w:val="24"/>
          <w:szCs w:val="24"/>
        </w:rPr>
        <w:t xml:space="preserve"> </w:t>
      </w:r>
      <w:r w:rsidR="002518B8" w:rsidRPr="00854ECE">
        <w:rPr>
          <w:rFonts w:ascii="Times New Roman" w:hAnsi="Times New Roman" w:cs="Times New Roman"/>
          <w:sz w:val="24"/>
          <w:szCs w:val="24"/>
        </w:rPr>
        <w:t xml:space="preserve">value of TCR </w:t>
      </w:r>
      <w:r w:rsidR="000E7AAF">
        <w:rPr>
          <w:rFonts w:ascii="Times New Roman" w:hAnsi="Times New Roman" w:cs="Times New Roman"/>
          <w:sz w:val="24"/>
          <w:szCs w:val="24"/>
        </w:rPr>
        <w:t xml:space="preserve">for </w:t>
      </w:r>
      <w:r w:rsidR="00484428">
        <w:rPr>
          <w:rFonts w:ascii="Times New Roman" w:hAnsi="Times New Roman" w:cs="Times New Roman"/>
          <w:sz w:val="24"/>
          <w:szCs w:val="24"/>
        </w:rPr>
        <w:t xml:space="preserve">the </w:t>
      </w:r>
      <w:r w:rsidR="000E7AAF">
        <w:rPr>
          <w:rFonts w:ascii="Times New Roman" w:hAnsi="Times New Roman" w:cs="Times New Roman"/>
          <w:sz w:val="24"/>
          <w:szCs w:val="24"/>
        </w:rPr>
        <w:t xml:space="preserve">as-deposited </w:t>
      </w:r>
      <w:r w:rsidR="005B2F7A">
        <w:rPr>
          <w:rFonts w:ascii="Times New Roman" w:hAnsi="Times New Roman" w:cs="Times New Roman"/>
          <w:sz w:val="24"/>
          <w:szCs w:val="24"/>
        </w:rPr>
        <w:t xml:space="preserve">film </w:t>
      </w:r>
      <w:r w:rsidR="002518B8" w:rsidRPr="00854ECE">
        <w:rPr>
          <w:rFonts w:ascii="Times New Roman" w:hAnsi="Times New Roman" w:cs="Times New Roman"/>
          <w:sz w:val="24"/>
          <w:szCs w:val="24"/>
        </w:rPr>
        <w:t xml:space="preserve">can be attributed to </w:t>
      </w:r>
      <w:r w:rsidR="00484428">
        <w:rPr>
          <w:rFonts w:ascii="Times New Roman" w:hAnsi="Times New Roman" w:cs="Times New Roman"/>
          <w:sz w:val="24"/>
          <w:szCs w:val="24"/>
        </w:rPr>
        <w:t xml:space="preserve">the </w:t>
      </w:r>
      <w:r w:rsidR="00481BC8">
        <w:rPr>
          <w:rFonts w:ascii="Times New Roman" w:hAnsi="Times New Roman" w:cs="Times New Roman"/>
          <w:sz w:val="24"/>
          <w:szCs w:val="24"/>
        </w:rPr>
        <w:t xml:space="preserve">small </w:t>
      </w:r>
      <w:r w:rsidR="00FF71F8">
        <w:rPr>
          <w:rFonts w:ascii="Times New Roman" w:hAnsi="Times New Roman" w:cs="Times New Roman"/>
          <w:sz w:val="24"/>
          <w:szCs w:val="24"/>
        </w:rPr>
        <w:t>grain</w:t>
      </w:r>
      <w:r w:rsidR="00481BC8">
        <w:rPr>
          <w:rFonts w:ascii="Times New Roman" w:hAnsi="Times New Roman" w:cs="Times New Roman"/>
          <w:sz w:val="24"/>
          <w:szCs w:val="24"/>
        </w:rPr>
        <w:t xml:space="preserve"> size </w:t>
      </w:r>
      <w:r w:rsidR="002518B8" w:rsidRPr="00854ECE">
        <w:rPr>
          <w:rFonts w:ascii="Times New Roman" w:hAnsi="Times New Roman" w:cs="Times New Roman"/>
          <w:sz w:val="24"/>
          <w:szCs w:val="24"/>
        </w:rPr>
        <w:t>of the film</w:t>
      </w:r>
      <w:r w:rsidR="00FF71F8">
        <w:rPr>
          <w:rFonts w:ascii="Times New Roman" w:hAnsi="Times New Roman" w:cs="Times New Roman"/>
          <w:sz w:val="24"/>
          <w:szCs w:val="24"/>
        </w:rPr>
        <w:t xml:space="preserve">. </w:t>
      </w:r>
      <w:r w:rsidR="005B2F7A" w:rsidRPr="00AE750B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1A36E9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AE750B" w:rsidRPr="00AE750B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5B2F7A">
        <w:rPr>
          <w:rFonts w:ascii="Times New Roman" w:hAnsi="Times New Roman" w:cs="Times New Roman"/>
          <w:sz w:val="24"/>
          <w:szCs w:val="24"/>
        </w:rPr>
        <w:t xml:space="preserve"> </w:t>
      </w:r>
      <w:r w:rsidR="007444BC">
        <w:rPr>
          <w:rFonts w:ascii="Times New Roman" w:hAnsi="Times New Roman" w:cs="Times New Roman"/>
          <w:sz w:val="24"/>
          <w:szCs w:val="24"/>
        </w:rPr>
        <w:t xml:space="preserve">shows </w:t>
      </w:r>
      <w:r w:rsidR="005B2F7A">
        <w:rPr>
          <w:rFonts w:ascii="Times New Roman" w:hAnsi="Times New Roman" w:cs="Times New Roman"/>
          <w:sz w:val="24"/>
          <w:szCs w:val="24"/>
        </w:rPr>
        <w:t xml:space="preserve">the variation of TCR and grain size as a function of annealing temperature. As </w:t>
      </w:r>
      <w:r w:rsidR="00F029A2">
        <w:rPr>
          <w:rFonts w:ascii="Times New Roman" w:hAnsi="Times New Roman" w:cs="Times New Roman"/>
          <w:sz w:val="24"/>
          <w:szCs w:val="24"/>
        </w:rPr>
        <w:t xml:space="preserve">the </w:t>
      </w:r>
      <w:r w:rsidR="00D970D3" w:rsidRPr="00854ECE">
        <w:rPr>
          <w:rFonts w:ascii="Times New Roman" w:hAnsi="Times New Roman" w:cs="Times New Roman"/>
          <w:sz w:val="24"/>
          <w:szCs w:val="24"/>
        </w:rPr>
        <w:t xml:space="preserve">annealing temperature </w:t>
      </w:r>
      <w:r w:rsidR="005F4BFF">
        <w:rPr>
          <w:rFonts w:ascii="Times New Roman" w:hAnsi="Times New Roman" w:cs="Times New Roman"/>
          <w:sz w:val="24"/>
          <w:szCs w:val="24"/>
        </w:rPr>
        <w:t xml:space="preserve">is </w:t>
      </w:r>
      <w:r w:rsidR="00D970D3" w:rsidRPr="00854ECE">
        <w:rPr>
          <w:rFonts w:ascii="Times New Roman" w:hAnsi="Times New Roman" w:cs="Times New Roman"/>
          <w:sz w:val="24"/>
          <w:szCs w:val="24"/>
        </w:rPr>
        <w:t>increase</w:t>
      </w:r>
      <w:r w:rsidR="005F4BFF">
        <w:rPr>
          <w:rFonts w:ascii="Times New Roman" w:hAnsi="Times New Roman" w:cs="Times New Roman"/>
          <w:sz w:val="24"/>
          <w:szCs w:val="24"/>
        </w:rPr>
        <w:t>d</w:t>
      </w:r>
      <w:r w:rsidR="00D970D3" w:rsidRPr="00854ECE">
        <w:rPr>
          <w:rFonts w:ascii="Times New Roman" w:hAnsi="Times New Roman" w:cs="Times New Roman"/>
          <w:sz w:val="24"/>
          <w:szCs w:val="24"/>
        </w:rPr>
        <w:t xml:space="preserve">, </w:t>
      </w:r>
      <w:r w:rsidR="005F4BFF">
        <w:rPr>
          <w:rFonts w:ascii="Times New Roman" w:hAnsi="Times New Roman" w:cs="Times New Roman"/>
          <w:sz w:val="24"/>
          <w:szCs w:val="24"/>
        </w:rPr>
        <w:t>both</w:t>
      </w:r>
      <w:r w:rsidR="005B2F7A">
        <w:rPr>
          <w:rFonts w:ascii="Times New Roman" w:hAnsi="Times New Roman" w:cs="Times New Roman"/>
          <w:sz w:val="24"/>
          <w:szCs w:val="24"/>
        </w:rPr>
        <w:t xml:space="preserve"> </w:t>
      </w:r>
      <w:r w:rsidR="00145B86" w:rsidRPr="00854ECE">
        <w:rPr>
          <w:rFonts w:ascii="Times New Roman" w:hAnsi="Times New Roman" w:cs="Times New Roman"/>
          <w:sz w:val="24"/>
          <w:szCs w:val="24"/>
        </w:rPr>
        <w:t>TCR</w:t>
      </w:r>
      <w:r w:rsidR="005B2F7A">
        <w:rPr>
          <w:rFonts w:ascii="Times New Roman" w:hAnsi="Times New Roman" w:cs="Times New Roman"/>
          <w:sz w:val="24"/>
          <w:szCs w:val="24"/>
        </w:rPr>
        <w:t xml:space="preserve"> </w:t>
      </w:r>
      <w:r w:rsidR="005F4BFF">
        <w:rPr>
          <w:rFonts w:ascii="Times New Roman" w:hAnsi="Times New Roman" w:cs="Times New Roman"/>
          <w:sz w:val="24"/>
          <w:szCs w:val="24"/>
        </w:rPr>
        <w:t>and grain size also increase</w:t>
      </w:r>
      <w:r w:rsidR="00B10A3E">
        <w:rPr>
          <w:rFonts w:ascii="Times New Roman" w:hAnsi="Times New Roman" w:cs="Times New Roman"/>
          <w:sz w:val="24"/>
          <w:szCs w:val="24"/>
        </w:rPr>
        <w:t xml:space="preserve">. </w:t>
      </w:r>
      <w:r w:rsidR="00A26BDB" w:rsidRPr="00854ECE">
        <w:rPr>
          <w:rFonts w:ascii="Times New Roman" w:hAnsi="Times New Roman" w:cs="Times New Roman"/>
          <w:sz w:val="24"/>
          <w:szCs w:val="24"/>
        </w:rPr>
        <w:t xml:space="preserve">This </w:t>
      </w:r>
      <w:r w:rsidR="00611A95">
        <w:rPr>
          <w:rFonts w:ascii="Times New Roman" w:hAnsi="Times New Roman" w:cs="Times New Roman"/>
          <w:sz w:val="24"/>
          <w:szCs w:val="24"/>
        </w:rPr>
        <w:t>may</w:t>
      </w:r>
      <w:r w:rsidR="00A26BDB" w:rsidRPr="00854ECE">
        <w:rPr>
          <w:rFonts w:ascii="Times New Roman" w:hAnsi="Times New Roman" w:cs="Times New Roman"/>
          <w:sz w:val="24"/>
          <w:szCs w:val="24"/>
        </w:rPr>
        <w:t xml:space="preserve"> be explained by </w:t>
      </w:r>
      <w:r w:rsidR="00484428">
        <w:rPr>
          <w:rFonts w:ascii="Times New Roman" w:hAnsi="Times New Roman" w:cs="Times New Roman"/>
          <w:sz w:val="24"/>
          <w:szCs w:val="24"/>
        </w:rPr>
        <w:t xml:space="preserve">the </w:t>
      </w:r>
      <w:r w:rsidR="00A26BDB" w:rsidRPr="00854ECE">
        <w:rPr>
          <w:rFonts w:ascii="Times New Roman" w:hAnsi="Times New Roman" w:cs="Times New Roman"/>
          <w:sz w:val="24"/>
          <w:szCs w:val="24"/>
        </w:rPr>
        <w:t xml:space="preserve">evolution of </w:t>
      </w:r>
      <w:r w:rsidR="007D4D52">
        <w:rPr>
          <w:rFonts w:ascii="Times New Roman" w:hAnsi="Times New Roman" w:cs="Times New Roman"/>
          <w:sz w:val="24"/>
          <w:szCs w:val="24"/>
        </w:rPr>
        <w:t xml:space="preserve">film </w:t>
      </w:r>
      <w:r w:rsidR="00A26BDB" w:rsidRPr="00854ECE">
        <w:rPr>
          <w:rFonts w:ascii="Times New Roman" w:hAnsi="Times New Roman" w:cs="Times New Roman"/>
          <w:sz w:val="24"/>
          <w:szCs w:val="24"/>
        </w:rPr>
        <w:t xml:space="preserve">microstructure during </w:t>
      </w:r>
      <w:r w:rsidR="00E518A9">
        <w:rPr>
          <w:rFonts w:ascii="Times New Roman" w:hAnsi="Times New Roman" w:cs="Times New Roman"/>
          <w:sz w:val="24"/>
          <w:szCs w:val="24"/>
        </w:rPr>
        <w:t xml:space="preserve">the recrystallization process </w:t>
      </w:r>
      <w:r w:rsidR="00B10A3E">
        <w:rPr>
          <w:rFonts w:ascii="Times New Roman" w:hAnsi="Times New Roman" w:cs="Times New Roman"/>
          <w:sz w:val="24"/>
          <w:szCs w:val="24"/>
        </w:rPr>
        <w:t>driven by annealing</w:t>
      </w:r>
      <w:r w:rsidR="007B3626">
        <w:rPr>
          <w:rFonts w:ascii="Times New Roman" w:hAnsi="Times New Roman" w:cs="Times New Roman"/>
          <w:sz w:val="24"/>
          <w:szCs w:val="24"/>
        </w:rPr>
        <w:t>, as discussed previous</w:t>
      </w:r>
      <w:r w:rsidR="005F4BFF">
        <w:rPr>
          <w:rFonts w:ascii="Times New Roman" w:hAnsi="Times New Roman" w:cs="Times New Roman"/>
          <w:sz w:val="24"/>
          <w:szCs w:val="24"/>
        </w:rPr>
        <w:t>ly</w:t>
      </w:r>
      <w:r w:rsidR="007B3626">
        <w:rPr>
          <w:rFonts w:ascii="Times New Roman" w:hAnsi="Times New Roman" w:cs="Times New Roman"/>
          <w:sz w:val="24"/>
          <w:szCs w:val="24"/>
        </w:rPr>
        <w:t xml:space="preserve"> (</w:t>
      </w:r>
      <w:r w:rsidR="007B3626" w:rsidRPr="007B3626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9D2D98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7B3626">
        <w:rPr>
          <w:rFonts w:ascii="Times New Roman" w:hAnsi="Times New Roman" w:cs="Times New Roman"/>
          <w:sz w:val="24"/>
          <w:szCs w:val="24"/>
        </w:rPr>
        <w:t>)</w:t>
      </w:r>
      <w:r w:rsidR="00A26BDB" w:rsidRPr="00854ECE">
        <w:rPr>
          <w:rFonts w:ascii="Times New Roman" w:hAnsi="Times New Roman" w:cs="Times New Roman"/>
          <w:sz w:val="24"/>
          <w:szCs w:val="24"/>
        </w:rPr>
        <w:t>.</w:t>
      </w:r>
      <w:r w:rsidR="002248E6">
        <w:rPr>
          <w:rFonts w:ascii="Times New Roman" w:hAnsi="Times New Roman" w:cs="Times New Roman"/>
          <w:sz w:val="24"/>
          <w:szCs w:val="24"/>
        </w:rPr>
        <w:t xml:space="preserve"> </w:t>
      </w:r>
      <w:r w:rsidR="00A26BDB" w:rsidRPr="00854ECE">
        <w:rPr>
          <w:rFonts w:ascii="Times New Roman" w:hAnsi="Times New Roman" w:cs="Times New Roman"/>
          <w:sz w:val="24"/>
          <w:szCs w:val="24"/>
        </w:rPr>
        <w:t>Wh</w:t>
      </w:r>
      <w:r w:rsidR="00611A95">
        <w:rPr>
          <w:rFonts w:ascii="Times New Roman" w:hAnsi="Times New Roman" w:cs="Times New Roman"/>
          <w:sz w:val="24"/>
          <w:szCs w:val="24"/>
        </w:rPr>
        <w:t>en</w:t>
      </w:r>
      <w:r w:rsidR="00A26BDB" w:rsidRPr="00854ECE">
        <w:rPr>
          <w:rFonts w:ascii="Times New Roman" w:hAnsi="Times New Roman" w:cs="Times New Roman"/>
          <w:sz w:val="24"/>
          <w:szCs w:val="24"/>
        </w:rPr>
        <w:t xml:space="preserve"> </w:t>
      </w:r>
      <w:r w:rsidR="00F701A5" w:rsidRPr="00854ECE">
        <w:rPr>
          <w:rFonts w:ascii="Times New Roman" w:hAnsi="Times New Roman" w:cs="Times New Roman"/>
          <w:sz w:val="24"/>
          <w:szCs w:val="24"/>
        </w:rPr>
        <w:t>depositing</w:t>
      </w:r>
      <w:r w:rsidR="00A26BDB" w:rsidRPr="00854ECE">
        <w:rPr>
          <w:rFonts w:ascii="Times New Roman" w:hAnsi="Times New Roman" w:cs="Times New Roman"/>
          <w:sz w:val="24"/>
          <w:szCs w:val="24"/>
        </w:rPr>
        <w:t xml:space="preserve"> </w:t>
      </w:r>
      <w:r w:rsidR="009D2E3D" w:rsidRPr="00854ECE">
        <w:rPr>
          <w:rFonts w:ascii="Times New Roman" w:hAnsi="Times New Roman" w:cs="Times New Roman"/>
          <w:sz w:val="24"/>
          <w:szCs w:val="24"/>
        </w:rPr>
        <w:t>Pt</w:t>
      </w:r>
      <w:r w:rsidR="00A26BDB" w:rsidRPr="00854ECE">
        <w:rPr>
          <w:rFonts w:ascii="Times New Roman" w:hAnsi="Times New Roman" w:cs="Times New Roman"/>
          <w:sz w:val="24"/>
          <w:szCs w:val="24"/>
        </w:rPr>
        <w:t>/AlO</w:t>
      </w:r>
      <w:r w:rsidR="00A26BDB" w:rsidRPr="00854ECE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9D2E3D" w:rsidRPr="00854ECE">
        <w:rPr>
          <w:rFonts w:ascii="Times New Roman" w:hAnsi="Times New Roman" w:cs="Times New Roman"/>
          <w:sz w:val="24"/>
          <w:szCs w:val="24"/>
        </w:rPr>
        <w:t xml:space="preserve"> film by sputtering, many lattice defects </w:t>
      </w:r>
      <w:r w:rsidR="00852C8A">
        <w:rPr>
          <w:rFonts w:ascii="Times New Roman" w:hAnsi="Times New Roman" w:cs="Times New Roman"/>
          <w:sz w:val="24"/>
          <w:szCs w:val="24"/>
        </w:rPr>
        <w:t>such as</w:t>
      </w:r>
      <w:r w:rsidR="009D2E3D" w:rsidRPr="00854ECE">
        <w:rPr>
          <w:rFonts w:ascii="Times New Roman" w:hAnsi="Times New Roman" w:cs="Times New Roman"/>
          <w:sz w:val="24"/>
          <w:szCs w:val="24"/>
        </w:rPr>
        <w:t xml:space="preserve"> dislocations</w:t>
      </w:r>
      <w:r w:rsidR="00852C8A">
        <w:rPr>
          <w:rFonts w:ascii="Times New Roman" w:hAnsi="Times New Roman" w:cs="Times New Roman"/>
          <w:sz w:val="24"/>
          <w:szCs w:val="24"/>
        </w:rPr>
        <w:t xml:space="preserve"> or grain boundaries</w:t>
      </w:r>
      <w:r w:rsidR="009D2E3D" w:rsidRPr="00854ECE">
        <w:rPr>
          <w:rFonts w:ascii="Times New Roman" w:hAnsi="Times New Roman" w:cs="Times New Roman"/>
          <w:sz w:val="24"/>
          <w:szCs w:val="24"/>
        </w:rPr>
        <w:t xml:space="preserve"> are generated</w:t>
      </w:r>
      <w:r w:rsidR="00E518A9">
        <w:rPr>
          <w:rFonts w:ascii="Times New Roman" w:hAnsi="Times New Roman" w:cs="Times New Roman"/>
          <w:sz w:val="24"/>
          <w:szCs w:val="24"/>
        </w:rPr>
        <w:t xml:space="preserve"> in as-deposited film</w:t>
      </w:r>
      <w:r w:rsidR="005F4BFF">
        <w:rPr>
          <w:rFonts w:ascii="Times New Roman" w:hAnsi="Times New Roman" w:cs="Times New Roman"/>
          <w:sz w:val="24"/>
          <w:szCs w:val="24"/>
        </w:rPr>
        <w:t>s</w:t>
      </w:r>
      <w:r w:rsidR="009D2E3D" w:rsidRPr="00854ECE">
        <w:rPr>
          <w:rFonts w:ascii="Times New Roman" w:hAnsi="Times New Roman" w:cs="Times New Roman"/>
          <w:sz w:val="24"/>
          <w:szCs w:val="24"/>
        </w:rPr>
        <w:t xml:space="preserve">. </w:t>
      </w:r>
      <w:r w:rsidR="00852C8A">
        <w:rPr>
          <w:rFonts w:ascii="Times New Roman" w:hAnsi="Times New Roman" w:cs="Times New Roman"/>
          <w:sz w:val="24"/>
          <w:szCs w:val="24"/>
        </w:rPr>
        <w:t>By a</w:t>
      </w:r>
      <w:r w:rsidR="004B2052" w:rsidRPr="00854ECE">
        <w:rPr>
          <w:rFonts w:ascii="Times New Roman" w:hAnsi="Times New Roman" w:cs="Times New Roman"/>
          <w:sz w:val="24"/>
          <w:szCs w:val="24"/>
        </w:rPr>
        <w:t xml:space="preserve">nnealing </w:t>
      </w:r>
      <w:r w:rsidR="00852C8A">
        <w:rPr>
          <w:rFonts w:ascii="Times New Roman" w:hAnsi="Times New Roman" w:cs="Times New Roman"/>
          <w:sz w:val="24"/>
          <w:szCs w:val="24"/>
        </w:rPr>
        <w:t xml:space="preserve">as-deposited films at high </w:t>
      </w:r>
      <w:r w:rsidR="004B2052" w:rsidRPr="00854ECE">
        <w:rPr>
          <w:rFonts w:ascii="Times New Roman" w:hAnsi="Times New Roman" w:cs="Times New Roman"/>
          <w:sz w:val="24"/>
          <w:szCs w:val="24"/>
        </w:rPr>
        <w:t>temperature</w:t>
      </w:r>
      <w:r w:rsidR="00852C8A">
        <w:rPr>
          <w:rFonts w:ascii="Times New Roman" w:hAnsi="Times New Roman" w:cs="Times New Roman"/>
          <w:sz w:val="24"/>
          <w:szCs w:val="24"/>
        </w:rPr>
        <w:t>s</w:t>
      </w:r>
      <w:r w:rsidR="004B2052" w:rsidRPr="00854ECE">
        <w:rPr>
          <w:rFonts w:ascii="Times New Roman" w:hAnsi="Times New Roman" w:cs="Times New Roman"/>
          <w:sz w:val="24"/>
          <w:szCs w:val="24"/>
        </w:rPr>
        <w:t>, thermal energy in the system generally removes the defects</w:t>
      </w:r>
      <w:r w:rsidR="00B53B87">
        <w:rPr>
          <w:rFonts w:ascii="Times New Roman" w:hAnsi="Times New Roman" w:cs="Times New Roman"/>
          <w:sz w:val="24"/>
          <w:szCs w:val="24"/>
        </w:rPr>
        <w:t xml:space="preserve"> </w:t>
      </w:r>
      <w:r w:rsidR="004B2052" w:rsidRPr="00854ECE">
        <w:rPr>
          <w:rFonts w:ascii="Times New Roman" w:hAnsi="Times New Roman" w:cs="Times New Roman"/>
          <w:sz w:val="24"/>
          <w:szCs w:val="24"/>
        </w:rPr>
        <w:t xml:space="preserve">to reduce </w:t>
      </w:r>
      <w:r w:rsidR="00741D0D">
        <w:rPr>
          <w:rFonts w:ascii="Times New Roman" w:hAnsi="Times New Roman" w:cs="Times New Roman"/>
          <w:sz w:val="24"/>
          <w:szCs w:val="24"/>
        </w:rPr>
        <w:t xml:space="preserve">the </w:t>
      </w:r>
      <w:r w:rsidR="004B2052" w:rsidRPr="00854ECE">
        <w:rPr>
          <w:rFonts w:ascii="Times New Roman" w:hAnsi="Times New Roman" w:cs="Times New Roman"/>
          <w:sz w:val="24"/>
          <w:szCs w:val="24"/>
        </w:rPr>
        <w:t>free energy of the system</w:t>
      </w:r>
      <w:r w:rsidR="009D2E3D" w:rsidRPr="00854ECE">
        <w:rPr>
          <w:rFonts w:ascii="Times New Roman" w:hAnsi="Times New Roman" w:cs="Times New Roman"/>
          <w:sz w:val="24"/>
          <w:szCs w:val="24"/>
        </w:rPr>
        <w:t xml:space="preserve"> by activating </w:t>
      </w:r>
      <w:r w:rsidR="00741D0D">
        <w:rPr>
          <w:rFonts w:ascii="Times New Roman" w:hAnsi="Times New Roman" w:cs="Times New Roman"/>
          <w:sz w:val="24"/>
          <w:szCs w:val="24"/>
        </w:rPr>
        <w:t xml:space="preserve">the </w:t>
      </w:r>
      <w:r w:rsidR="009D2E3D" w:rsidRPr="00854ECE">
        <w:rPr>
          <w:rFonts w:ascii="Times New Roman" w:hAnsi="Times New Roman" w:cs="Times New Roman"/>
          <w:sz w:val="24"/>
          <w:szCs w:val="24"/>
        </w:rPr>
        <w:t>mobility of the Pt atoms</w:t>
      </w:r>
      <w:r w:rsidR="00667BE0">
        <w:rPr>
          <w:rFonts w:ascii="Times New Roman" w:hAnsi="Times New Roman" w:cs="Times New Roman"/>
          <w:sz w:val="24"/>
          <w:szCs w:val="24"/>
        </w:rPr>
        <w:t xml:space="preserve"> and </w:t>
      </w:r>
      <w:r w:rsidR="00852C8A">
        <w:rPr>
          <w:rFonts w:ascii="Times New Roman" w:hAnsi="Times New Roman" w:cs="Times New Roman"/>
          <w:sz w:val="24"/>
          <w:szCs w:val="24"/>
        </w:rPr>
        <w:t xml:space="preserve">initiating </w:t>
      </w:r>
      <w:r w:rsidR="00741D0D">
        <w:rPr>
          <w:rFonts w:ascii="Times New Roman" w:hAnsi="Times New Roman" w:cs="Times New Roman"/>
          <w:sz w:val="24"/>
          <w:szCs w:val="24"/>
        </w:rPr>
        <w:t xml:space="preserve">the </w:t>
      </w:r>
      <w:r w:rsidR="00667BE0">
        <w:rPr>
          <w:rFonts w:ascii="Times New Roman" w:hAnsi="Times New Roman" w:cs="Times New Roman"/>
          <w:sz w:val="24"/>
          <w:szCs w:val="24"/>
        </w:rPr>
        <w:t>recrystallization process</w:t>
      </w:r>
      <w:r w:rsidR="00852C8A">
        <w:rPr>
          <w:rFonts w:ascii="Times New Roman" w:hAnsi="Times New Roman" w:cs="Times New Roman"/>
          <w:sz w:val="24"/>
          <w:szCs w:val="24"/>
        </w:rPr>
        <w:t>,</w:t>
      </w:r>
      <w:r w:rsidR="009D2E3D" w:rsidRPr="00854ECE">
        <w:rPr>
          <w:rFonts w:ascii="Times New Roman" w:hAnsi="Times New Roman" w:cs="Times New Roman"/>
          <w:sz w:val="24"/>
          <w:szCs w:val="24"/>
        </w:rPr>
        <w:t xml:space="preserve"> resulting in increased TCR</w:t>
      </w:r>
      <w:r w:rsidR="004B2052" w:rsidRPr="00854ECE">
        <w:rPr>
          <w:rFonts w:ascii="Times New Roman" w:hAnsi="Times New Roman" w:cs="Times New Roman"/>
          <w:sz w:val="24"/>
          <w:szCs w:val="24"/>
        </w:rPr>
        <w:t>.</w:t>
      </w:r>
      <w:r w:rsidR="002248E6">
        <w:rPr>
          <w:rFonts w:ascii="Times New Roman" w:hAnsi="Times New Roman" w:cs="Times New Roman"/>
          <w:sz w:val="24"/>
          <w:szCs w:val="24"/>
        </w:rPr>
        <w:t xml:space="preserve"> However, </w:t>
      </w:r>
      <w:r w:rsidR="00852C8A">
        <w:rPr>
          <w:rFonts w:ascii="Times New Roman" w:hAnsi="Times New Roman" w:cs="Times New Roman"/>
          <w:sz w:val="24"/>
          <w:szCs w:val="24"/>
        </w:rPr>
        <w:t xml:space="preserve">for </w:t>
      </w:r>
      <w:r w:rsidR="002248E6">
        <w:rPr>
          <w:rFonts w:ascii="Times New Roman" w:hAnsi="Times New Roman" w:cs="Times New Roman"/>
          <w:sz w:val="24"/>
          <w:szCs w:val="24"/>
        </w:rPr>
        <w:t>film</w:t>
      </w:r>
      <w:r w:rsidR="00852C8A">
        <w:rPr>
          <w:rFonts w:ascii="Times New Roman" w:hAnsi="Times New Roman" w:cs="Times New Roman"/>
          <w:sz w:val="24"/>
          <w:szCs w:val="24"/>
        </w:rPr>
        <w:t>s</w:t>
      </w:r>
      <w:r w:rsidR="002248E6">
        <w:rPr>
          <w:rFonts w:ascii="Times New Roman" w:hAnsi="Times New Roman" w:cs="Times New Roman"/>
          <w:sz w:val="24"/>
          <w:szCs w:val="24"/>
        </w:rPr>
        <w:t xml:space="preserve"> </w:t>
      </w:r>
      <w:r w:rsidR="00852C8A">
        <w:rPr>
          <w:rFonts w:ascii="Times New Roman" w:hAnsi="Times New Roman" w:cs="Times New Roman"/>
          <w:sz w:val="24"/>
          <w:szCs w:val="24"/>
        </w:rPr>
        <w:t xml:space="preserve">annealed </w:t>
      </w:r>
      <w:r w:rsidR="002248E6">
        <w:rPr>
          <w:rFonts w:ascii="Times New Roman" w:hAnsi="Times New Roman" w:cs="Times New Roman"/>
          <w:sz w:val="24"/>
          <w:szCs w:val="24"/>
        </w:rPr>
        <w:t>at 900</w:t>
      </w:r>
      <w:r w:rsidR="00B76068">
        <w:rPr>
          <w:rFonts w:ascii="Times New Roman" w:hAnsi="Times New Roman" w:cs="Times New Roman"/>
          <w:sz w:val="24"/>
          <w:szCs w:val="24"/>
        </w:rPr>
        <w:t xml:space="preserve"> </w:t>
      </w:r>
      <w:r w:rsidR="002248E6">
        <w:rPr>
          <w:rFonts w:ascii="Times New Roman" w:hAnsi="Times New Roman" w:cs="Times New Roman"/>
          <w:sz w:val="24"/>
          <w:szCs w:val="24"/>
        </w:rPr>
        <w:t>°C, the grain size was not significantly different than that of film</w:t>
      </w:r>
      <w:r w:rsidR="00852C8A">
        <w:rPr>
          <w:rFonts w:ascii="Times New Roman" w:hAnsi="Times New Roman" w:cs="Times New Roman"/>
          <w:sz w:val="24"/>
          <w:szCs w:val="24"/>
        </w:rPr>
        <w:t xml:space="preserve">s </w:t>
      </w:r>
      <w:r w:rsidR="002248E6">
        <w:rPr>
          <w:rFonts w:ascii="Times New Roman" w:hAnsi="Times New Roman" w:cs="Times New Roman"/>
          <w:sz w:val="24"/>
          <w:szCs w:val="24"/>
        </w:rPr>
        <w:t>annealed at 800</w:t>
      </w:r>
      <w:r w:rsidR="001569B1">
        <w:rPr>
          <w:rFonts w:ascii="Times New Roman" w:hAnsi="Times New Roman" w:cs="Times New Roman"/>
          <w:sz w:val="24"/>
          <w:szCs w:val="24"/>
        </w:rPr>
        <w:t xml:space="preserve"> </w:t>
      </w:r>
      <w:r w:rsidR="002248E6">
        <w:rPr>
          <w:rFonts w:ascii="Times New Roman" w:hAnsi="Times New Roman" w:cs="Times New Roman"/>
          <w:sz w:val="24"/>
          <w:szCs w:val="24"/>
        </w:rPr>
        <w:t xml:space="preserve">°C. </w:t>
      </w:r>
      <w:r w:rsidR="006B78D5">
        <w:rPr>
          <w:rFonts w:ascii="Times New Roman" w:hAnsi="Times New Roman" w:cs="Times New Roman"/>
          <w:sz w:val="24"/>
          <w:szCs w:val="24"/>
        </w:rPr>
        <w:t>The</w:t>
      </w:r>
      <w:r w:rsidR="002248E6">
        <w:rPr>
          <w:rFonts w:ascii="Times New Roman" w:hAnsi="Times New Roman" w:cs="Times New Roman"/>
          <w:sz w:val="24"/>
          <w:szCs w:val="24"/>
        </w:rPr>
        <w:t xml:space="preserve"> insignificant change in TCR </w:t>
      </w:r>
      <w:r w:rsidR="00852C8A">
        <w:rPr>
          <w:rFonts w:ascii="Times New Roman" w:hAnsi="Times New Roman" w:cs="Times New Roman"/>
          <w:sz w:val="24"/>
          <w:szCs w:val="24"/>
        </w:rPr>
        <w:t xml:space="preserve">for films annealed </w:t>
      </w:r>
      <w:r w:rsidR="007C0F2A">
        <w:rPr>
          <w:rFonts w:ascii="Times New Roman" w:hAnsi="Times New Roman" w:cs="Times New Roman"/>
          <w:sz w:val="24"/>
          <w:szCs w:val="24"/>
        </w:rPr>
        <w:t>at 900</w:t>
      </w:r>
      <w:r w:rsidR="001569B1">
        <w:rPr>
          <w:rFonts w:ascii="Times New Roman" w:hAnsi="Times New Roman" w:cs="Times New Roman"/>
          <w:sz w:val="24"/>
          <w:szCs w:val="24"/>
        </w:rPr>
        <w:t xml:space="preserve"> </w:t>
      </w:r>
      <w:r w:rsidR="007C0F2A">
        <w:rPr>
          <w:rFonts w:ascii="Times New Roman" w:hAnsi="Times New Roman" w:cs="Times New Roman"/>
          <w:sz w:val="24"/>
          <w:szCs w:val="24"/>
        </w:rPr>
        <w:t>°C</w:t>
      </w:r>
      <w:r w:rsidR="002248E6">
        <w:rPr>
          <w:rFonts w:ascii="Times New Roman" w:hAnsi="Times New Roman" w:cs="Times New Roman"/>
          <w:sz w:val="24"/>
          <w:szCs w:val="24"/>
        </w:rPr>
        <w:t xml:space="preserve"> can be correlated with </w:t>
      </w:r>
      <w:r w:rsidR="00852C8A">
        <w:rPr>
          <w:rFonts w:ascii="Times New Roman" w:hAnsi="Times New Roman" w:cs="Times New Roman"/>
          <w:sz w:val="24"/>
          <w:szCs w:val="24"/>
        </w:rPr>
        <w:t xml:space="preserve">the diminishing increase in </w:t>
      </w:r>
      <w:r w:rsidR="002248E6">
        <w:rPr>
          <w:rFonts w:ascii="Times New Roman" w:hAnsi="Times New Roman" w:cs="Times New Roman"/>
          <w:sz w:val="24"/>
          <w:szCs w:val="24"/>
        </w:rPr>
        <w:t>grain size.</w:t>
      </w:r>
    </w:p>
    <w:p w14:paraId="44E1D016" w14:textId="56F5C75D" w:rsidR="0017791B" w:rsidRPr="005205DD" w:rsidRDefault="003506B5" w:rsidP="008D1F63">
      <w:pPr>
        <w:spacing w:line="360" w:lineRule="auto"/>
        <w:ind w:firstLine="360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145B86" w:rsidRPr="004615C5">
        <w:rPr>
          <w:rFonts w:ascii="Times New Roman" w:hAnsi="Times New Roman" w:cs="Times New Roman"/>
          <w:sz w:val="24"/>
          <w:szCs w:val="24"/>
        </w:rPr>
        <w:t xml:space="preserve">he </w:t>
      </w:r>
      <w:r w:rsidR="009D2D98">
        <w:rPr>
          <w:rFonts w:ascii="Times New Roman" w:hAnsi="Times New Roman" w:cs="Times New Roman"/>
          <w:sz w:val="24"/>
          <w:szCs w:val="24"/>
        </w:rPr>
        <w:t xml:space="preserve">resistivity </w:t>
      </w:r>
      <w:r w:rsidR="004527D2" w:rsidRPr="004615C5">
        <w:rPr>
          <w:rFonts w:ascii="Times New Roman" w:hAnsi="Times New Roman" w:cs="Times New Roman"/>
          <w:sz w:val="24"/>
          <w:szCs w:val="24"/>
        </w:rPr>
        <w:t xml:space="preserve">for </w:t>
      </w:r>
      <w:r w:rsidR="00D613D4" w:rsidRPr="004615C5">
        <w:rPr>
          <w:rFonts w:ascii="Times New Roman" w:hAnsi="Times New Roman" w:cs="Times New Roman"/>
          <w:sz w:val="24"/>
          <w:szCs w:val="24"/>
        </w:rPr>
        <w:t xml:space="preserve">annealed </w:t>
      </w:r>
      <w:r w:rsidR="004527D2" w:rsidRPr="004615C5">
        <w:rPr>
          <w:rFonts w:ascii="Times New Roman" w:hAnsi="Times New Roman" w:cs="Times New Roman"/>
          <w:sz w:val="24"/>
          <w:szCs w:val="24"/>
        </w:rPr>
        <w:t>Pt/AlO</w:t>
      </w:r>
      <w:r w:rsidR="004527D2" w:rsidRPr="004615C5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4527D2" w:rsidRPr="004615C5">
        <w:rPr>
          <w:rFonts w:ascii="Times New Roman" w:hAnsi="Times New Roman" w:cs="Times New Roman"/>
          <w:sz w:val="24"/>
          <w:szCs w:val="24"/>
        </w:rPr>
        <w:t xml:space="preserve"> film</w:t>
      </w:r>
      <w:r w:rsidR="009D2D98">
        <w:rPr>
          <w:rFonts w:ascii="Times New Roman" w:hAnsi="Times New Roman" w:cs="Times New Roman"/>
          <w:sz w:val="24"/>
          <w:szCs w:val="24"/>
        </w:rPr>
        <w:t>s</w:t>
      </w:r>
      <w:r w:rsidR="004527D2" w:rsidRPr="004615C5">
        <w:rPr>
          <w:rFonts w:ascii="Times New Roman" w:hAnsi="Times New Roman" w:cs="Times New Roman"/>
          <w:sz w:val="24"/>
          <w:szCs w:val="24"/>
        </w:rPr>
        <w:t xml:space="preserve"> </w:t>
      </w:r>
      <w:r w:rsidR="00D613D4" w:rsidRPr="004615C5">
        <w:rPr>
          <w:rFonts w:ascii="Times New Roman" w:hAnsi="Times New Roman" w:cs="Times New Roman"/>
          <w:sz w:val="24"/>
          <w:szCs w:val="24"/>
        </w:rPr>
        <w:t xml:space="preserve">at </w:t>
      </w:r>
      <w:r w:rsidR="0058144E" w:rsidRPr="004615C5">
        <w:rPr>
          <w:rFonts w:ascii="Times New Roman" w:hAnsi="Times New Roman" w:cs="Times New Roman"/>
          <w:sz w:val="24"/>
          <w:szCs w:val="24"/>
        </w:rPr>
        <w:t>different temperatures in air and Ar</w:t>
      </w:r>
      <w:r w:rsidR="00D613D4" w:rsidRPr="004615C5">
        <w:rPr>
          <w:rFonts w:ascii="Times New Roman" w:hAnsi="Times New Roman" w:cs="Times New Roman"/>
          <w:sz w:val="24"/>
          <w:szCs w:val="24"/>
        </w:rPr>
        <w:t xml:space="preserve"> </w:t>
      </w:r>
      <w:r w:rsidR="00145B86" w:rsidRPr="004615C5">
        <w:rPr>
          <w:rFonts w:ascii="Times New Roman" w:hAnsi="Times New Roman" w:cs="Times New Roman"/>
          <w:sz w:val="24"/>
          <w:szCs w:val="24"/>
        </w:rPr>
        <w:t xml:space="preserve">as a function of </w:t>
      </w:r>
      <w:r w:rsidR="00B41A5E">
        <w:rPr>
          <w:rFonts w:ascii="Times New Roman" w:hAnsi="Times New Roman" w:cs="Times New Roman"/>
          <w:sz w:val="24"/>
          <w:szCs w:val="24"/>
        </w:rPr>
        <w:t xml:space="preserve">annealing </w:t>
      </w:r>
      <w:r w:rsidR="00145B86" w:rsidRPr="004615C5">
        <w:rPr>
          <w:rFonts w:ascii="Times New Roman" w:hAnsi="Times New Roman" w:cs="Times New Roman"/>
          <w:sz w:val="24"/>
          <w:szCs w:val="24"/>
        </w:rPr>
        <w:t xml:space="preserve">time is presented in </w:t>
      </w:r>
      <w:r w:rsidR="00145B86" w:rsidRPr="004615C5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AE750B" w:rsidRPr="004615C5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9D2D9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34071">
        <w:rPr>
          <w:rFonts w:ascii="Times New Roman" w:hAnsi="Times New Roman" w:cs="Times New Roman"/>
          <w:b/>
          <w:bCs/>
          <w:sz w:val="24"/>
          <w:szCs w:val="24"/>
        </w:rPr>
        <w:t>6</w:t>
      </w:r>
      <w:r w:rsidR="00AE750B" w:rsidRPr="004615C5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AE750B" w:rsidRPr="004615C5">
        <w:rPr>
          <w:rFonts w:ascii="Times New Roman" w:hAnsi="Times New Roman" w:cs="Times New Roman"/>
          <w:sz w:val="24"/>
          <w:szCs w:val="24"/>
        </w:rPr>
        <w:t xml:space="preserve">. </w:t>
      </w:r>
      <w:r w:rsidR="00696AC0" w:rsidRPr="004615C5">
        <w:rPr>
          <w:rFonts w:ascii="Times New Roman" w:hAnsi="Times New Roman" w:cs="Times New Roman"/>
          <w:sz w:val="24"/>
          <w:szCs w:val="24"/>
        </w:rPr>
        <w:t>The as-deposited Pt</w:t>
      </w:r>
      <w:r w:rsidR="00834885" w:rsidRPr="004615C5">
        <w:rPr>
          <w:rFonts w:ascii="Times New Roman" w:hAnsi="Times New Roman" w:cs="Times New Roman"/>
          <w:sz w:val="24"/>
          <w:szCs w:val="24"/>
        </w:rPr>
        <w:t>/AlO</w:t>
      </w:r>
      <w:r w:rsidR="00834885" w:rsidRPr="004615C5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696AC0" w:rsidRPr="004615C5">
        <w:rPr>
          <w:rFonts w:ascii="Times New Roman" w:hAnsi="Times New Roman" w:cs="Times New Roman"/>
          <w:sz w:val="24"/>
          <w:szCs w:val="24"/>
        </w:rPr>
        <w:t xml:space="preserve"> film has </w:t>
      </w:r>
      <w:r w:rsidR="00F7295B" w:rsidRPr="004615C5">
        <w:rPr>
          <w:rFonts w:ascii="Times New Roman" w:hAnsi="Times New Roman" w:cs="Times New Roman"/>
          <w:sz w:val="24"/>
          <w:szCs w:val="24"/>
        </w:rPr>
        <w:t xml:space="preserve">a </w:t>
      </w:r>
      <w:r w:rsidR="00696AC0" w:rsidRPr="004615C5">
        <w:rPr>
          <w:rFonts w:ascii="Times New Roman" w:hAnsi="Times New Roman" w:cs="Times New Roman"/>
          <w:sz w:val="24"/>
          <w:szCs w:val="24"/>
        </w:rPr>
        <w:t xml:space="preserve">resistivity of </w:t>
      </w:r>
      <w:r w:rsidR="00B86443" w:rsidRPr="004615C5">
        <w:rPr>
          <w:rFonts w:ascii="Times New Roman" w:hAnsi="Times New Roman" w:cs="Times New Roman"/>
          <w:sz w:val="24"/>
          <w:szCs w:val="24"/>
        </w:rPr>
        <w:t xml:space="preserve">156 </w:t>
      </w:r>
      <w:r w:rsidR="006B0715" w:rsidRPr="004615C5">
        <w:rPr>
          <w:rFonts w:ascii="Times New Roman" w:hAnsi="Times New Roman" w:cs="Times New Roman"/>
          <w:sz w:val="24"/>
          <w:szCs w:val="24"/>
        </w:rPr>
        <w:t>Ω</w:t>
      </w:r>
      <w:r w:rsidR="00E161ED">
        <w:rPr>
          <w:rFonts w:ascii="Times New Roman" w:hAnsi="Times New Roman" w:cs="Times New Roman"/>
          <w:sz w:val="24"/>
          <w:szCs w:val="24"/>
        </w:rPr>
        <w:t>·</w:t>
      </w:r>
      <w:r w:rsidR="006B0715" w:rsidRPr="004615C5">
        <w:rPr>
          <w:rFonts w:ascii="Times New Roman" w:hAnsi="Times New Roman" w:cs="Times New Roman"/>
          <w:sz w:val="24"/>
          <w:szCs w:val="24"/>
        </w:rPr>
        <w:t>nm</w:t>
      </w:r>
      <w:r w:rsidR="00696AC0" w:rsidRPr="004615C5">
        <w:rPr>
          <w:rFonts w:ascii="Times New Roman" w:hAnsi="Times New Roman" w:cs="Times New Roman"/>
          <w:sz w:val="24"/>
          <w:szCs w:val="24"/>
        </w:rPr>
        <w:t>.</w:t>
      </w:r>
      <w:r w:rsidR="00B86443" w:rsidRPr="004615C5">
        <w:rPr>
          <w:rFonts w:ascii="Times New Roman" w:hAnsi="Times New Roman" w:cs="Times New Roman"/>
          <w:sz w:val="24"/>
          <w:szCs w:val="24"/>
        </w:rPr>
        <w:t xml:space="preserve"> </w:t>
      </w:r>
      <w:r w:rsidR="000C4557" w:rsidRPr="004615C5">
        <w:rPr>
          <w:rFonts w:ascii="Times New Roman" w:hAnsi="Times New Roman" w:cs="Times New Roman"/>
          <w:sz w:val="24"/>
          <w:szCs w:val="24"/>
        </w:rPr>
        <w:t>In the as-deposited film, t</w:t>
      </w:r>
      <w:r w:rsidR="004615C5" w:rsidRPr="004615C5">
        <w:rPr>
          <w:rFonts w:ascii="Times New Roman" w:hAnsi="Times New Roman" w:cs="Times New Roman"/>
          <w:sz w:val="24"/>
          <w:szCs w:val="24"/>
        </w:rPr>
        <w:t xml:space="preserve">he resistivity arises from </w:t>
      </w:r>
      <w:r w:rsidR="0017791B">
        <w:rPr>
          <w:rFonts w:ascii="Times New Roman" w:hAnsi="Times New Roman" w:cs="Times New Roman"/>
          <w:sz w:val="24"/>
          <w:szCs w:val="24"/>
        </w:rPr>
        <w:t>structural</w:t>
      </w:r>
      <w:r w:rsidR="0054429B">
        <w:rPr>
          <w:rFonts w:ascii="Times New Roman" w:hAnsi="Times New Roman" w:cs="Times New Roman"/>
          <w:sz w:val="24"/>
          <w:szCs w:val="24"/>
        </w:rPr>
        <w:t xml:space="preserve"> imperfections</w:t>
      </w:r>
      <w:r w:rsidR="004615C5" w:rsidRPr="004615C5">
        <w:rPr>
          <w:rFonts w:ascii="Times New Roman" w:hAnsi="Times New Roman" w:cs="Times New Roman"/>
          <w:sz w:val="24"/>
          <w:szCs w:val="24"/>
        </w:rPr>
        <w:t xml:space="preserve"> </w:t>
      </w:r>
      <w:r w:rsidR="00852C8A">
        <w:rPr>
          <w:rFonts w:ascii="Times New Roman" w:hAnsi="Times New Roman" w:cs="Times New Roman"/>
          <w:sz w:val="24"/>
          <w:szCs w:val="24"/>
        </w:rPr>
        <w:t>such as</w:t>
      </w:r>
      <w:r w:rsidR="004615C5" w:rsidRPr="004615C5">
        <w:rPr>
          <w:rFonts w:ascii="Times New Roman" w:hAnsi="Times New Roman" w:cs="Times New Roman"/>
          <w:sz w:val="24"/>
          <w:szCs w:val="24"/>
        </w:rPr>
        <w:t xml:space="preserve"> impurities, intragranular defects, magnetic disorder, </w:t>
      </w:r>
      <w:r w:rsidR="0054429B">
        <w:rPr>
          <w:rFonts w:ascii="Times New Roman" w:hAnsi="Times New Roman" w:cs="Times New Roman"/>
          <w:sz w:val="24"/>
          <w:szCs w:val="24"/>
        </w:rPr>
        <w:t xml:space="preserve">nano-grained microstructure, </w:t>
      </w:r>
      <w:r w:rsidR="00703316">
        <w:rPr>
          <w:rFonts w:ascii="Times New Roman" w:hAnsi="Times New Roman" w:cs="Times New Roman"/>
          <w:sz w:val="24"/>
          <w:szCs w:val="24"/>
        </w:rPr>
        <w:t xml:space="preserve">dislocations, </w:t>
      </w:r>
      <w:r w:rsidR="004615C5" w:rsidRPr="004615C5">
        <w:rPr>
          <w:rFonts w:ascii="Times New Roman" w:hAnsi="Times New Roman" w:cs="Times New Roman"/>
          <w:sz w:val="24"/>
          <w:szCs w:val="24"/>
        </w:rPr>
        <w:t xml:space="preserve">grain boundary scattering, and surface scattering. </w:t>
      </w:r>
      <w:r w:rsidR="00CA0C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21-8979","author":[{"dropping-particle":"","family":"Maaroof","given":"A I","non-dropping-particle":"","parse-names":false,"suffix":""},{"dropping-particle":"","family":"Evans","given":"B L","non-dropping-particle":"","parse-names":false,"suffix":""}],"container-title":"Journal of applied Physics","id":"ITEM-1","issue":"2","issued":{"date-parts":[["1994"]]},"page":"1047-1054","publisher":"American Institute of Physics","title":"Onset of electrical conduction in Pt and Ni films","type":"article-journal","volume":"76"},"uris":["http://www.mendeley.com/documents/?uuid=4cf1a176-906d-42b0-bc7f-d88daf0048a8"]}],"mendeley":{"formattedCitation":"[58]","plainTextFormattedCitation":"[58]","previouslyFormattedCitation":"[58]"},"properties":{"noteIndex":0},"schema":"https://github.com/citation-style-language/schema/raw/master/csl-citation.json"}</w:instrText>
      </w:r>
      <w:r w:rsidR="00CA0C5F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58]</w:t>
      </w:r>
      <w:r w:rsidR="00CA0C5F">
        <w:rPr>
          <w:rFonts w:ascii="Times New Roman" w:hAnsi="Times New Roman" w:cs="Times New Roman"/>
          <w:sz w:val="24"/>
          <w:szCs w:val="24"/>
        </w:rPr>
        <w:fldChar w:fldCharType="end"/>
      </w:r>
      <w:r w:rsidR="00CA0C5F">
        <w:rPr>
          <w:rFonts w:ascii="Times New Roman" w:hAnsi="Times New Roman" w:cs="Times New Roman"/>
          <w:sz w:val="24"/>
          <w:szCs w:val="24"/>
        </w:rPr>
        <w:t>.</w:t>
      </w:r>
      <w:r w:rsidR="002C54A6">
        <w:rPr>
          <w:rFonts w:ascii="Times New Roman" w:hAnsi="Times New Roman" w:cs="Times New Roman"/>
          <w:sz w:val="24"/>
          <w:szCs w:val="24"/>
        </w:rPr>
        <w:t xml:space="preserve"> </w:t>
      </w:r>
      <w:r w:rsidR="00852C8A">
        <w:rPr>
          <w:rFonts w:ascii="Times New Roman" w:hAnsi="Times New Roman" w:cs="Times New Roman"/>
          <w:sz w:val="24"/>
          <w:szCs w:val="24"/>
        </w:rPr>
        <w:t xml:space="preserve">Upon </w:t>
      </w:r>
      <w:r w:rsidR="007036FC">
        <w:rPr>
          <w:rFonts w:ascii="Times New Roman" w:hAnsi="Times New Roman" w:cs="Times New Roman"/>
          <w:sz w:val="24"/>
          <w:szCs w:val="24"/>
        </w:rPr>
        <w:t>anneal</w:t>
      </w:r>
      <w:r w:rsidR="00852C8A">
        <w:rPr>
          <w:rFonts w:ascii="Times New Roman" w:hAnsi="Times New Roman" w:cs="Times New Roman"/>
          <w:sz w:val="24"/>
          <w:szCs w:val="24"/>
        </w:rPr>
        <w:t>ing</w:t>
      </w:r>
      <w:r w:rsidR="007036FC">
        <w:rPr>
          <w:rFonts w:ascii="Times New Roman" w:hAnsi="Times New Roman" w:cs="Times New Roman"/>
          <w:sz w:val="24"/>
          <w:szCs w:val="24"/>
        </w:rPr>
        <w:t xml:space="preserve"> </w:t>
      </w:r>
      <w:r w:rsidR="00A87B2C">
        <w:rPr>
          <w:rFonts w:ascii="Times New Roman" w:hAnsi="Times New Roman" w:cs="Times New Roman"/>
          <w:sz w:val="24"/>
          <w:szCs w:val="24"/>
        </w:rPr>
        <w:t>s</w:t>
      </w:r>
      <w:r w:rsidR="00B86443">
        <w:rPr>
          <w:rFonts w:ascii="Times New Roman" w:hAnsi="Times New Roman" w:cs="Times New Roman"/>
          <w:sz w:val="24"/>
          <w:szCs w:val="24"/>
        </w:rPr>
        <w:t>ample</w:t>
      </w:r>
      <w:r w:rsidR="00852C8A">
        <w:rPr>
          <w:rFonts w:ascii="Times New Roman" w:hAnsi="Times New Roman" w:cs="Times New Roman"/>
          <w:sz w:val="24"/>
          <w:szCs w:val="24"/>
        </w:rPr>
        <w:t>s</w:t>
      </w:r>
      <w:r w:rsidR="00B86443">
        <w:rPr>
          <w:rFonts w:ascii="Times New Roman" w:hAnsi="Times New Roman" w:cs="Times New Roman"/>
          <w:sz w:val="24"/>
          <w:szCs w:val="24"/>
        </w:rPr>
        <w:t xml:space="preserve"> at</w:t>
      </w:r>
      <w:r w:rsidR="00410AC3">
        <w:rPr>
          <w:rFonts w:ascii="Times New Roman" w:hAnsi="Times New Roman" w:cs="Times New Roman"/>
          <w:sz w:val="24"/>
          <w:szCs w:val="24"/>
        </w:rPr>
        <w:t xml:space="preserve"> 600 °C </w:t>
      </w:r>
      <w:r w:rsidR="00410AC3">
        <w:t xml:space="preserve">and </w:t>
      </w:r>
      <w:r w:rsidR="00B86443">
        <w:rPr>
          <w:rFonts w:ascii="Times New Roman" w:hAnsi="Times New Roman" w:cs="Times New Roman"/>
          <w:sz w:val="24"/>
          <w:szCs w:val="24"/>
        </w:rPr>
        <w:t>800</w:t>
      </w:r>
      <w:r w:rsidR="001569B1">
        <w:rPr>
          <w:rFonts w:ascii="Times New Roman" w:hAnsi="Times New Roman" w:cs="Times New Roman"/>
          <w:sz w:val="24"/>
          <w:szCs w:val="24"/>
        </w:rPr>
        <w:t xml:space="preserve"> </w:t>
      </w:r>
      <w:r w:rsidR="00B86443">
        <w:rPr>
          <w:rFonts w:ascii="Times New Roman" w:hAnsi="Times New Roman" w:cs="Times New Roman"/>
          <w:sz w:val="24"/>
          <w:szCs w:val="24"/>
        </w:rPr>
        <w:t>°C</w:t>
      </w:r>
      <w:r w:rsidR="009D2D98">
        <w:rPr>
          <w:rFonts w:ascii="Times New Roman" w:hAnsi="Times New Roman" w:cs="Times New Roman"/>
          <w:sz w:val="24"/>
          <w:szCs w:val="24"/>
        </w:rPr>
        <w:t>, the resistivity decreased</w:t>
      </w:r>
      <w:r w:rsidR="00B86443">
        <w:rPr>
          <w:rFonts w:ascii="Times New Roman" w:hAnsi="Times New Roman" w:cs="Times New Roman"/>
          <w:sz w:val="24"/>
          <w:szCs w:val="24"/>
        </w:rPr>
        <w:t xml:space="preserve"> drastically</w:t>
      </w:r>
      <w:r w:rsidR="00AC7AD7">
        <w:rPr>
          <w:rFonts w:ascii="Times New Roman" w:hAnsi="Times New Roman" w:cs="Times New Roman"/>
          <w:sz w:val="24"/>
          <w:szCs w:val="24"/>
        </w:rPr>
        <w:t xml:space="preserve"> </w:t>
      </w:r>
      <w:r w:rsidR="00B86443">
        <w:rPr>
          <w:rFonts w:ascii="Times New Roman" w:hAnsi="Times New Roman" w:cs="Times New Roman"/>
          <w:sz w:val="24"/>
          <w:szCs w:val="24"/>
        </w:rPr>
        <w:t>with an increase in annealing duration</w:t>
      </w:r>
      <w:r w:rsidR="007036FC">
        <w:rPr>
          <w:rFonts w:ascii="Times New Roman" w:hAnsi="Times New Roman" w:cs="Times New Roman"/>
          <w:sz w:val="24"/>
          <w:szCs w:val="24"/>
        </w:rPr>
        <w:t>.</w:t>
      </w:r>
      <w:r w:rsidR="00C26371">
        <w:rPr>
          <w:rFonts w:ascii="Times New Roman" w:hAnsi="Times New Roman" w:cs="Times New Roman"/>
          <w:sz w:val="24"/>
          <w:szCs w:val="24"/>
        </w:rPr>
        <w:t xml:space="preserve"> </w:t>
      </w:r>
      <w:r w:rsidR="00A70186">
        <w:rPr>
          <w:rFonts w:ascii="Times New Roman" w:hAnsi="Times New Roman" w:cs="Times New Roman"/>
          <w:sz w:val="24"/>
          <w:szCs w:val="24"/>
        </w:rPr>
        <w:t xml:space="preserve">The reduction </w:t>
      </w:r>
      <w:r w:rsidR="009D2D98">
        <w:rPr>
          <w:rFonts w:ascii="Times New Roman" w:hAnsi="Times New Roman" w:cs="Times New Roman"/>
          <w:sz w:val="24"/>
          <w:szCs w:val="24"/>
        </w:rPr>
        <w:t>in</w:t>
      </w:r>
      <w:r w:rsidR="00A70186">
        <w:rPr>
          <w:rFonts w:ascii="Times New Roman" w:hAnsi="Times New Roman" w:cs="Times New Roman"/>
          <w:sz w:val="24"/>
          <w:szCs w:val="24"/>
        </w:rPr>
        <w:t xml:space="preserve"> resistivity between </w:t>
      </w:r>
      <w:proofErr w:type="gramStart"/>
      <w:r w:rsidR="00A70186">
        <w:rPr>
          <w:rFonts w:ascii="Times New Roman" w:hAnsi="Times New Roman" w:cs="Times New Roman"/>
          <w:sz w:val="24"/>
          <w:szCs w:val="24"/>
        </w:rPr>
        <w:t>as-deposited</w:t>
      </w:r>
      <w:proofErr w:type="gramEnd"/>
      <w:r w:rsidR="00A70186">
        <w:rPr>
          <w:rFonts w:ascii="Times New Roman" w:hAnsi="Times New Roman" w:cs="Times New Roman"/>
          <w:sz w:val="24"/>
          <w:szCs w:val="24"/>
        </w:rPr>
        <w:t xml:space="preserve"> and annealed film</w:t>
      </w:r>
      <w:r w:rsidR="00082259">
        <w:rPr>
          <w:rFonts w:ascii="Times New Roman" w:hAnsi="Times New Roman" w:cs="Times New Roman"/>
          <w:sz w:val="24"/>
          <w:szCs w:val="24"/>
        </w:rPr>
        <w:t>s</w:t>
      </w:r>
      <w:r w:rsidR="00A70186">
        <w:rPr>
          <w:rFonts w:ascii="Times New Roman" w:hAnsi="Times New Roman" w:cs="Times New Roman"/>
          <w:sz w:val="24"/>
          <w:szCs w:val="24"/>
        </w:rPr>
        <w:t xml:space="preserve"> is directly correlated with enlarged grain size after annealing for a longer duration</w:t>
      </w:r>
      <w:r w:rsidR="00082259">
        <w:rPr>
          <w:rFonts w:ascii="Times New Roman" w:hAnsi="Times New Roman" w:cs="Times New Roman"/>
          <w:sz w:val="24"/>
          <w:szCs w:val="24"/>
        </w:rPr>
        <w:t xml:space="preserve">, </w:t>
      </w:r>
      <w:r w:rsidR="00A70186">
        <w:rPr>
          <w:rFonts w:ascii="Times New Roman" w:hAnsi="Times New Roman" w:cs="Times New Roman"/>
          <w:sz w:val="24"/>
          <w:szCs w:val="24"/>
        </w:rPr>
        <w:t>evident from SEM micrographs (</w:t>
      </w:r>
      <w:r w:rsidR="00A70186" w:rsidRPr="00A87B2C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9D2D98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="00A70186">
        <w:rPr>
          <w:rFonts w:ascii="Times New Roman" w:hAnsi="Times New Roman" w:cs="Times New Roman"/>
          <w:sz w:val="24"/>
          <w:szCs w:val="24"/>
        </w:rPr>
        <w:t xml:space="preserve">). </w:t>
      </w:r>
      <w:r w:rsidR="00082259">
        <w:rPr>
          <w:rFonts w:ascii="Times New Roman" w:hAnsi="Times New Roman" w:cs="Times New Roman"/>
          <w:sz w:val="24"/>
          <w:szCs w:val="24"/>
        </w:rPr>
        <w:t>It should be noted that</w:t>
      </w:r>
      <w:r w:rsidR="00C26371">
        <w:rPr>
          <w:rFonts w:ascii="Times New Roman" w:hAnsi="Times New Roman" w:cs="Times New Roman"/>
          <w:sz w:val="24"/>
          <w:szCs w:val="24"/>
        </w:rPr>
        <w:t xml:space="preserve"> the drop in </w:t>
      </w:r>
      <w:r w:rsidR="00D2072F">
        <w:rPr>
          <w:rFonts w:ascii="Times New Roman" w:hAnsi="Times New Roman" w:cs="Times New Roman"/>
          <w:sz w:val="24"/>
          <w:szCs w:val="24"/>
        </w:rPr>
        <w:t>resistivity</w:t>
      </w:r>
      <w:r w:rsidR="00C26371">
        <w:rPr>
          <w:rFonts w:ascii="Times New Roman" w:hAnsi="Times New Roman" w:cs="Times New Roman"/>
          <w:sz w:val="24"/>
          <w:szCs w:val="24"/>
        </w:rPr>
        <w:t xml:space="preserve"> is slower </w:t>
      </w:r>
      <w:r w:rsidR="00741D0D">
        <w:rPr>
          <w:rFonts w:ascii="Times New Roman" w:hAnsi="Times New Roman" w:cs="Times New Roman"/>
          <w:sz w:val="24"/>
          <w:szCs w:val="24"/>
        </w:rPr>
        <w:t>at</w:t>
      </w:r>
      <w:r w:rsidR="00C26371">
        <w:rPr>
          <w:rFonts w:ascii="Times New Roman" w:hAnsi="Times New Roman" w:cs="Times New Roman"/>
          <w:sz w:val="24"/>
          <w:szCs w:val="24"/>
        </w:rPr>
        <w:t xml:space="preserve"> 600 °C than 800 °C. </w:t>
      </w:r>
      <w:r w:rsidR="0058036F">
        <w:rPr>
          <w:rFonts w:ascii="Times New Roman" w:hAnsi="Times New Roman" w:cs="Times New Roman"/>
          <w:sz w:val="24"/>
          <w:szCs w:val="24"/>
        </w:rPr>
        <w:t xml:space="preserve">This </w:t>
      </w:r>
      <w:r w:rsidR="00082259">
        <w:rPr>
          <w:rFonts w:ascii="Times New Roman" w:hAnsi="Times New Roman" w:cs="Times New Roman"/>
          <w:sz w:val="24"/>
          <w:szCs w:val="24"/>
        </w:rPr>
        <w:t>difference can be attributed to</w:t>
      </w:r>
      <w:r w:rsidR="00D479E8">
        <w:rPr>
          <w:rFonts w:ascii="Times New Roman" w:hAnsi="Times New Roman" w:cs="Times New Roman"/>
          <w:sz w:val="24"/>
          <w:szCs w:val="24"/>
        </w:rPr>
        <w:t xml:space="preserve"> </w:t>
      </w:r>
      <w:r w:rsidR="0058036F">
        <w:rPr>
          <w:rFonts w:ascii="Times New Roman" w:hAnsi="Times New Roman" w:cs="Times New Roman"/>
          <w:sz w:val="24"/>
          <w:szCs w:val="24"/>
        </w:rPr>
        <w:t xml:space="preserve">the rate of grain growth at 800 °C </w:t>
      </w:r>
      <w:r w:rsidR="00082259">
        <w:rPr>
          <w:rFonts w:ascii="Times New Roman" w:hAnsi="Times New Roman" w:cs="Times New Roman"/>
          <w:sz w:val="24"/>
          <w:szCs w:val="24"/>
        </w:rPr>
        <w:t>being</w:t>
      </w:r>
      <w:r w:rsidR="0058036F">
        <w:rPr>
          <w:rFonts w:ascii="Times New Roman" w:hAnsi="Times New Roman" w:cs="Times New Roman"/>
          <w:sz w:val="24"/>
          <w:szCs w:val="24"/>
        </w:rPr>
        <w:t xml:space="preserve"> higher than that </w:t>
      </w:r>
      <w:r w:rsidR="00082259">
        <w:rPr>
          <w:rFonts w:ascii="Times New Roman" w:hAnsi="Times New Roman" w:cs="Times New Roman"/>
          <w:sz w:val="24"/>
          <w:szCs w:val="24"/>
        </w:rPr>
        <w:t>at</w:t>
      </w:r>
      <w:r w:rsidR="0058036F">
        <w:rPr>
          <w:rFonts w:ascii="Times New Roman" w:hAnsi="Times New Roman" w:cs="Times New Roman"/>
          <w:sz w:val="24"/>
          <w:szCs w:val="24"/>
        </w:rPr>
        <w:t xml:space="preserve"> 600 °C, resulting in improved conductivity </w:t>
      </w:r>
      <w:r w:rsidR="00082259">
        <w:rPr>
          <w:rFonts w:ascii="Times New Roman" w:hAnsi="Times New Roman" w:cs="Times New Roman"/>
          <w:sz w:val="24"/>
          <w:szCs w:val="24"/>
        </w:rPr>
        <w:t>of</w:t>
      </w:r>
      <w:r w:rsidR="0058036F">
        <w:rPr>
          <w:rFonts w:ascii="Times New Roman" w:hAnsi="Times New Roman" w:cs="Times New Roman"/>
          <w:sz w:val="24"/>
          <w:szCs w:val="24"/>
        </w:rPr>
        <w:t xml:space="preserve"> the film</w:t>
      </w:r>
      <w:r w:rsidR="00082259">
        <w:rPr>
          <w:rFonts w:ascii="Times New Roman" w:hAnsi="Times New Roman" w:cs="Times New Roman"/>
          <w:sz w:val="24"/>
          <w:szCs w:val="24"/>
        </w:rPr>
        <w:t xml:space="preserve"> 800 °C annealed film</w:t>
      </w:r>
      <w:r w:rsidR="0058036F">
        <w:rPr>
          <w:rFonts w:ascii="Times New Roman" w:hAnsi="Times New Roman" w:cs="Times New Roman"/>
          <w:sz w:val="24"/>
          <w:szCs w:val="24"/>
        </w:rPr>
        <w:t>.</w:t>
      </w:r>
      <w:r w:rsidR="0049667A">
        <w:rPr>
          <w:rFonts w:ascii="Times New Roman" w:hAnsi="Times New Roman" w:cs="Times New Roman"/>
          <w:sz w:val="24"/>
          <w:szCs w:val="24"/>
        </w:rPr>
        <w:t xml:space="preserve"> </w:t>
      </w:r>
      <w:r w:rsidR="00BB060C">
        <w:rPr>
          <w:rFonts w:ascii="Times New Roman" w:hAnsi="Times New Roman" w:cs="Times New Roman"/>
          <w:sz w:val="24"/>
          <w:szCs w:val="24"/>
        </w:rPr>
        <w:t>M</w:t>
      </w:r>
      <w:r w:rsidR="00AD2EAD">
        <w:rPr>
          <w:rFonts w:ascii="Times New Roman" w:hAnsi="Times New Roman" w:cs="Times New Roman"/>
          <w:sz w:val="24"/>
          <w:szCs w:val="24"/>
        </w:rPr>
        <w:t xml:space="preserve">icrostructural observation </w:t>
      </w:r>
      <w:r w:rsidR="00890842">
        <w:rPr>
          <w:rFonts w:ascii="Times New Roman" w:hAnsi="Times New Roman" w:cs="Times New Roman"/>
          <w:sz w:val="24"/>
          <w:szCs w:val="24"/>
        </w:rPr>
        <w:t>confirmed</w:t>
      </w:r>
      <w:r w:rsidR="00AD2EAD">
        <w:rPr>
          <w:rFonts w:ascii="Times New Roman" w:hAnsi="Times New Roman" w:cs="Times New Roman"/>
          <w:sz w:val="24"/>
          <w:szCs w:val="24"/>
        </w:rPr>
        <w:t xml:space="preserve"> </w:t>
      </w:r>
      <w:r w:rsidR="00AD2EAD" w:rsidRPr="00BF03D6">
        <w:rPr>
          <w:rFonts w:ascii="Times New Roman" w:hAnsi="Times New Roman" w:cs="Times New Roman"/>
          <w:sz w:val="24"/>
          <w:szCs w:val="24"/>
        </w:rPr>
        <w:t>the grain growth process for Pt</w:t>
      </w:r>
      <w:r w:rsidR="009E5F34">
        <w:rPr>
          <w:rFonts w:ascii="Times New Roman" w:hAnsi="Times New Roman" w:cs="Times New Roman"/>
          <w:sz w:val="24"/>
          <w:szCs w:val="24"/>
        </w:rPr>
        <w:t xml:space="preserve"> above 600 °C </w:t>
      </w:r>
      <w:r w:rsidR="00AD2EAD">
        <w:rPr>
          <w:rFonts w:ascii="Times New Roman" w:hAnsi="Times New Roman" w:cs="Times New Roman"/>
          <w:sz w:val="24"/>
          <w:szCs w:val="24"/>
        </w:rPr>
        <w:t xml:space="preserve">was </w:t>
      </w:r>
      <w:r w:rsidR="009E5F34">
        <w:rPr>
          <w:rFonts w:ascii="Times New Roman" w:hAnsi="Times New Roman" w:cs="Times New Roman"/>
          <w:sz w:val="24"/>
          <w:szCs w:val="24"/>
        </w:rPr>
        <w:t xml:space="preserve">fast </w:t>
      </w:r>
      <w:r w:rsidR="00AD2EAD" w:rsidRPr="00BF03D6">
        <w:rPr>
          <w:rFonts w:ascii="Times New Roman" w:hAnsi="Times New Roman" w:cs="Times New Roman"/>
          <w:sz w:val="24"/>
          <w:szCs w:val="24"/>
        </w:rPr>
        <w:t>and th</w:t>
      </w:r>
      <w:r w:rsidR="00082259">
        <w:rPr>
          <w:rFonts w:ascii="Times New Roman" w:hAnsi="Times New Roman" w:cs="Times New Roman"/>
          <w:sz w:val="24"/>
          <w:szCs w:val="24"/>
        </w:rPr>
        <w:t>at</w:t>
      </w:r>
      <w:r w:rsidR="00AD2EAD" w:rsidRPr="00BF03D6">
        <w:rPr>
          <w:rFonts w:ascii="Times New Roman" w:hAnsi="Times New Roman" w:cs="Times New Roman"/>
          <w:sz w:val="24"/>
          <w:szCs w:val="24"/>
        </w:rPr>
        <w:t xml:space="preserve"> grain-size enhancement result</w:t>
      </w:r>
      <w:r w:rsidR="00741D0D">
        <w:rPr>
          <w:rFonts w:ascii="Times New Roman" w:hAnsi="Times New Roman" w:cs="Times New Roman"/>
          <w:sz w:val="24"/>
          <w:szCs w:val="24"/>
        </w:rPr>
        <w:t>ed</w:t>
      </w:r>
      <w:r w:rsidR="00AD2EAD" w:rsidRPr="00BF03D6">
        <w:rPr>
          <w:rFonts w:ascii="Times New Roman" w:hAnsi="Times New Roman" w:cs="Times New Roman"/>
          <w:sz w:val="24"/>
          <w:szCs w:val="24"/>
        </w:rPr>
        <w:t xml:space="preserve"> </w:t>
      </w:r>
      <w:r w:rsidR="00741D0D">
        <w:rPr>
          <w:rFonts w:ascii="Times New Roman" w:hAnsi="Times New Roman" w:cs="Times New Roman"/>
          <w:sz w:val="24"/>
          <w:szCs w:val="24"/>
        </w:rPr>
        <w:t>in</w:t>
      </w:r>
      <w:r w:rsidR="00AD2EAD" w:rsidRPr="00BF03D6">
        <w:rPr>
          <w:rFonts w:ascii="Times New Roman" w:hAnsi="Times New Roman" w:cs="Times New Roman"/>
          <w:sz w:val="24"/>
          <w:szCs w:val="24"/>
        </w:rPr>
        <w:t xml:space="preserve"> a film with well-connected grains</w:t>
      </w:r>
      <w:r w:rsidR="00AD2EAD">
        <w:rPr>
          <w:rFonts w:ascii="Times New Roman" w:hAnsi="Times New Roman" w:cs="Times New Roman"/>
          <w:sz w:val="24"/>
          <w:szCs w:val="24"/>
        </w:rPr>
        <w:t xml:space="preserve"> when annealed at 800 °C for 1 h in air</w:t>
      </w:r>
      <w:r w:rsidR="007036FC">
        <w:rPr>
          <w:rFonts w:ascii="Times New Roman" w:hAnsi="Times New Roman" w:cs="Times New Roman"/>
          <w:sz w:val="24"/>
          <w:szCs w:val="24"/>
        </w:rPr>
        <w:t xml:space="preserve"> (</w:t>
      </w:r>
      <w:r w:rsidR="007036FC" w:rsidRPr="00D75C55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D2798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75C55" w:rsidRPr="00D75C55">
        <w:rPr>
          <w:rFonts w:ascii="Times New Roman" w:hAnsi="Times New Roman" w:cs="Times New Roman"/>
          <w:b/>
          <w:bCs/>
          <w:sz w:val="24"/>
          <w:szCs w:val="24"/>
        </w:rPr>
        <w:t>3c</w:t>
      </w:r>
      <w:r w:rsidR="00256F47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D75C55" w:rsidRPr="00D75C55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7036FC">
        <w:rPr>
          <w:rFonts w:ascii="Times New Roman" w:hAnsi="Times New Roman" w:cs="Times New Roman"/>
          <w:sz w:val="24"/>
          <w:szCs w:val="24"/>
        </w:rPr>
        <w:t>)</w:t>
      </w:r>
      <w:r w:rsidR="00AD2EAD">
        <w:rPr>
          <w:rFonts w:ascii="Times New Roman" w:hAnsi="Times New Roman" w:cs="Times New Roman"/>
          <w:sz w:val="24"/>
          <w:szCs w:val="24"/>
        </w:rPr>
        <w:t>.</w:t>
      </w:r>
      <w:r w:rsidR="001E05C9">
        <w:rPr>
          <w:rFonts w:ascii="Times New Roman" w:hAnsi="Times New Roman" w:cs="Times New Roman"/>
          <w:sz w:val="24"/>
          <w:szCs w:val="24"/>
        </w:rPr>
        <w:t xml:space="preserve"> </w:t>
      </w:r>
      <w:r w:rsidR="001454F3">
        <w:rPr>
          <w:rFonts w:ascii="Times New Roman" w:hAnsi="Times New Roman" w:cs="Times New Roman"/>
          <w:sz w:val="24"/>
          <w:szCs w:val="24"/>
        </w:rPr>
        <w:t>At 600 °C</w:t>
      </w:r>
      <w:r w:rsidR="006F7D39">
        <w:rPr>
          <w:rFonts w:ascii="Times New Roman" w:hAnsi="Times New Roman" w:cs="Times New Roman"/>
          <w:sz w:val="24"/>
          <w:szCs w:val="24"/>
        </w:rPr>
        <w:t>,</w:t>
      </w:r>
      <w:r w:rsidR="001454F3">
        <w:rPr>
          <w:rFonts w:ascii="Times New Roman" w:hAnsi="Times New Roman" w:cs="Times New Roman"/>
          <w:sz w:val="24"/>
          <w:szCs w:val="24"/>
        </w:rPr>
        <w:t xml:space="preserve"> when the sample was annealed for 1 h in air, the resistivity was 127 Ω</w:t>
      </w:r>
      <w:r w:rsidR="00E161ED">
        <w:rPr>
          <w:rFonts w:ascii="Times New Roman" w:hAnsi="Times New Roman" w:cs="Times New Roman"/>
          <w:sz w:val="24"/>
          <w:szCs w:val="24"/>
        </w:rPr>
        <w:t>·</w:t>
      </w:r>
      <w:r w:rsidR="001454F3">
        <w:rPr>
          <w:rFonts w:ascii="Times New Roman" w:hAnsi="Times New Roman" w:cs="Times New Roman"/>
          <w:sz w:val="24"/>
          <w:szCs w:val="24"/>
        </w:rPr>
        <w:t>nm whereas after annealing for 3 h</w:t>
      </w:r>
      <w:r w:rsidR="00890842">
        <w:rPr>
          <w:rFonts w:ascii="Times New Roman" w:hAnsi="Times New Roman" w:cs="Times New Roman"/>
          <w:sz w:val="24"/>
          <w:szCs w:val="24"/>
        </w:rPr>
        <w:t xml:space="preserve"> and 6 h at 600 °C</w:t>
      </w:r>
      <w:r w:rsidR="001454F3">
        <w:rPr>
          <w:rFonts w:ascii="Times New Roman" w:hAnsi="Times New Roman" w:cs="Times New Roman"/>
          <w:sz w:val="24"/>
          <w:szCs w:val="24"/>
        </w:rPr>
        <w:t xml:space="preserve">, the resistivity </w:t>
      </w:r>
      <w:r w:rsidR="00D75C55">
        <w:rPr>
          <w:rFonts w:ascii="Times New Roman" w:hAnsi="Times New Roman" w:cs="Times New Roman"/>
          <w:sz w:val="24"/>
          <w:szCs w:val="24"/>
        </w:rPr>
        <w:t>remained constant a</w:t>
      </w:r>
      <w:r w:rsidR="00741D0D">
        <w:rPr>
          <w:rFonts w:ascii="Times New Roman" w:hAnsi="Times New Roman" w:cs="Times New Roman"/>
          <w:sz w:val="24"/>
          <w:szCs w:val="24"/>
        </w:rPr>
        <w:t>t</w:t>
      </w:r>
      <w:r w:rsidR="00890842">
        <w:rPr>
          <w:rFonts w:ascii="Times New Roman" w:hAnsi="Times New Roman" w:cs="Times New Roman"/>
          <w:sz w:val="24"/>
          <w:szCs w:val="24"/>
        </w:rPr>
        <w:t xml:space="preserve"> </w:t>
      </w:r>
      <w:r w:rsidR="00D75C55">
        <w:rPr>
          <w:rFonts w:ascii="Times New Roman" w:hAnsi="Times New Roman" w:cs="Times New Roman"/>
          <w:sz w:val="24"/>
          <w:szCs w:val="24"/>
        </w:rPr>
        <w:t>122</w:t>
      </w:r>
      <w:r w:rsidR="00890842">
        <w:rPr>
          <w:rFonts w:ascii="Times New Roman" w:hAnsi="Times New Roman" w:cs="Times New Roman"/>
          <w:sz w:val="24"/>
          <w:szCs w:val="24"/>
        </w:rPr>
        <w:t xml:space="preserve"> </w:t>
      </w:r>
      <w:r w:rsidR="001454F3">
        <w:rPr>
          <w:rFonts w:ascii="Times New Roman" w:hAnsi="Times New Roman" w:cs="Times New Roman"/>
          <w:sz w:val="24"/>
          <w:szCs w:val="24"/>
        </w:rPr>
        <w:t>Ω</w:t>
      </w:r>
      <w:r w:rsidR="00E161ED">
        <w:rPr>
          <w:rFonts w:ascii="Times New Roman" w:hAnsi="Times New Roman" w:cs="Times New Roman"/>
          <w:sz w:val="24"/>
          <w:szCs w:val="24"/>
        </w:rPr>
        <w:t>·</w:t>
      </w:r>
      <w:r w:rsidR="001454F3">
        <w:rPr>
          <w:rFonts w:ascii="Times New Roman" w:hAnsi="Times New Roman" w:cs="Times New Roman"/>
          <w:sz w:val="24"/>
          <w:szCs w:val="24"/>
        </w:rPr>
        <w:t>nm.</w:t>
      </w:r>
      <w:r w:rsidR="00890842">
        <w:rPr>
          <w:rFonts w:ascii="Times New Roman" w:hAnsi="Times New Roman" w:cs="Times New Roman"/>
          <w:sz w:val="24"/>
          <w:szCs w:val="24"/>
        </w:rPr>
        <w:t xml:space="preserve"> </w:t>
      </w:r>
      <w:r w:rsidR="00082259">
        <w:rPr>
          <w:rFonts w:ascii="Times New Roman" w:hAnsi="Times New Roman" w:cs="Times New Roman"/>
          <w:sz w:val="24"/>
          <w:szCs w:val="24"/>
        </w:rPr>
        <w:t>A</w:t>
      </w:r>
      <w:r w:rsidR="00DA62D4">
        <w:rPr>
          <w:rFonts w:ascii="Times New Roman" w:hAnsi="Times New Roman" w:cs="Times New Roman"/>
          <w:sz w:val="24"/>
          <w:szCs w:val="24"/>
        </w:rPr>
        <w:t xml:space="preserve">t 600 °C, </w:t>
      </w:r>
      <w:r w:rsidR="00990894">
        <w:rPr>
          <w:rFonts w:ascii="Times New Roman" w:hAnsi="Times New Roman" w:cs="Times New Roman"/>
          <w:sz w:val="24"/>
          <w:szCs w:val="24"/>
        </w:rPr>
        <w:t>most</w:t>
      </w:r>
      <w:r w:rsidR="00DA62D4" w:rsidRPr="007B37F8">
        <w:rPr>
          <w:rFonts w:ascii="Times New Roman" w:hAnsi="Times New Roman" w:cs="Times New Roman"/>
          <w:sz w:val="24"/>
          <w:szCs w:val="24"/>
        </w:rPr>
        <w:t xml:space="preserve"> grain growth takes place </w:t>
      </w:r>
      <w:r w:rsidR="008F7957">
        <w:rPr>
          <w:rFonts w:ascii="Times New Roman" w:hAnsi="Times New Roman" w:cs="Times New Roman"/>
          <w:sz w:val="24"/>
          <w:szCs w:val="24"/>
        </w:rPr>
        <w:t xml:space="preserve">rapidly </w:t>
      </w:r>
      <w:r w:rsidR="00082259">
        <w:rPr>
          <w:rFonts w:ascii="Times New Roman" w:hAnsi="Times New Roman" w:cs="Times New Roman"/>
          <w:sz w:val="24"/>
          <w:szCs w:val="24"/>
        </w:rPr>
        <w:t>(&lt; 1 h)</w:t>
      </w:r>
      <w:r w:rsidR="00741D0D">
        <w:rPr>
          <w:rFonts w:ascii="Times New Roman" w:hAnsi="Times New Roman" w:cs="Times New Roman"/>
          <w:sz w:val="24"/>
          <w:szCs w:val="24"/>
        </w:rPr>
        <w:t>,</w:t>
      </w:r>
      <w:r w:rsidR="008F7957">
        <w:rPr>
          <w:rFonts w:ascii="Times New Roman" w:hAnsi="Times New Roman" w:cs="Times New Roman"/>
          <w:sz w:val="24"/>
          <w:szCs w:val="24"/>
        </w:rPr>
        <w:t xml:space="preserve"> then </w:t>
      </w:r>
      <w:r w:rsidR="00820849">
        <w:rPr>
          <w:rFonts w:ascii="Times New Roman" w:hAnsi="Times New Roman" w:cs="Times New Roman"/>
          <w:sz w:val="24"/>
          <w:szCs w:val="24"/>
        </w:rPr>
        <w:t>t</w:t>
      </w:r>
      <w:r w:rsidR="00217713">
        <w:rPr>
          <w:rFonts w:ascii="Times New Roman" w:hAnsi="Times New Roman" w:cs="Times New Roman"/>
          <w:sz w:val="24"/>
          <w:szCs w:val="24"/>
        </w:rPr>
        <w:t xml:space="preserve">he </w:t>
      </w:r>
      <w:r w:rsidR="008F7957">
        <w:rPr>
          <w:rFonts w:ascii="Times New Roman" w:hAnsi="Times New Roman" w:cs="Times New Roman"/>
          <w:sz w:val="24"/>
          <w:szCs w:val="24"/>
        </w:rPr>
        <w:t xml:space="preserve">grain </w:t>
      </w:r>
      <w:r w:rsidR="00082259">
        <w:rPr>
          <w:rFonts w:ascii="Times New Roman" w:hAnsi="Times New Roman" w:cs="Times New Roman"/>
          <w:sz w:val="24"/>
          <w:szCs w:val="24"/>
        </w:rPr>
        <w:t xml:space="preserve">growth </w:t>
      </w:r>
      <w:r w:rsidR="00D75C55">
        <w:rPr>
          <w:rFonts w:ascii="Times New Roman" w:hAnsi="Times New Roman" w:cs="Times New Roman"/>
          <w:sz w:val="24"/>
          <w:szCs w:val="24"/>
        </w:rPr>
        <w:t>plateau</w:t>
      </w:r>
      <w:r w:rsidR="00082259">
        <w:rPr>
          <w:rFonts w:ascii="Times New Roman" w:hAnsi="Times New Roman" w:cs="Times New Roman"/>
          <w:sz w:val="24"/>
          <w:szCs w:val="24"/>
        </w:rPr>
        <w:t>s</w:t>
      </w:r>
      <w:r w:rsidR="00DA62D4">
        <w:rPr>
          <w:rFonts w:ascii="Times New Roman" w:hAnsi="Times New Roman" w:cs="Times New Roman"/>
          <w:sz w:val="24"/>
          <w:szCs w:val="24"/>
        </w:rPr>
        <w:t xml:space="preserve">. </w:t>
      </w:r>
      <w:r w:rsidR="004D2847">
        <w:rPr>
          <w:rFonts w:ascii="Times New Roman" w:hAnsi="Times New Roman" w:cs="Times New Roman"/>
          <w:sz w:val="24"/>
          <w:szCs w:val="24"/>
        </w:rPr>
        <w:t>The enlargement of grain</w:t>
      </w:r>
      <w:r w:rsidR="00082259">
        <w:rPr>
          <w:rFonts w:ascii="Times New Roman" w:hAnsi="Times New Roman" w:cs="Times New Roman"/>
          <w:sz w:val="24"/>
          <w:szCs w:val="24"/>
        </w:rPr>
        <w:t>s</w:t>
      </w:r>
      <w:r w:rsidR="0079663C">
        <w:rPr>
          <w:rFonts w:ascii="Times New Roman" w:hAnsi="Times New Roman" w:cs="Times New Roman"/>
          <w:sz w:val="24"/>
          <w:szCs w:val="24"/>
        </w:rPr>
        <w:t xml:space="preserve"> </w:t>
      </w:r>
      <w:r w:rsidR="006F7D39">
        <w:rPr>
          <w:rFonts w:ascii="Times New Roman" w:hAnsi="Times New Roman" w:cs="Times New Roman"/>
          <w:sz w:val="24"/>
          <w:szCs w:val="24"/>
        </w:rPr>
        <w:t xml:space="preserve">beyond a certain time </w:t>
      </w:r>
      <w:r w:rsidR="004D2847">
        <w:rPr>
          <w:rFonts w:ascii="Times New Roman" w:hAnsi="Times New Roman" w:cs="Times New Roman"/>
          <w:sz w:val="24"/>
          <w:szCs w:val="24"/>
        </w:rPr>
        <w:t xml:space="preserve">at </w:t>
      </w:r>
      <w:r w:rsidR="006F7D39">
        <w:rPr>
          <w:rFonts w:ascii="Times New Roman" w:hAnsi="Times New Roman" w:cs="Times New Roman"/>
          <w:sz w:val="24"/>
          <w:szCs w:val="24"/>
        </w:rPr>
        <w:t xml:space="preserve">a particular </w:t>
      </w:r>
      <w:r w:rsidR="004D2847">
        <w:rPr>
          <w:rFonts w:ascii="Times New Roman" w:hAnsi="Times New Roman" w:cs="Times New Roman"/>
          <w:sz w:val="24"/>
          <w:szCs w:val="24"/>
        </w:rPr>
        <w:t xml:space="preserve">temperature is not energetically </w:t>
      </w:r>
      <w:r w:rsidR="00875287">
        <w:rPr>
          <w:rFonts w:ascii="Times New Roman" w:hAnsi="Times New Roman" w:cs="Times New Roman"/>
          <w:sz w:val="24"/>
          <w:szCs w:val="24"/>
        </w:rPr>
        <w:t>favorable</w:t>
      </w:r>
      <w:r w:rsidR="004D2847">
        <w:rPr>
          <w:rFonts w:ascii="Times New Roman" w:hAnsi="Times New Roman" w:cs="Times New Roman"/>
          <w:sz w:val="24"/>
          <w:szCs w:val="24"/>
        </w:rPr>
        <w:t xml:space="preserve"> and can be correlated with various factors </w:t>
      </w:r>
      <w:r w:rsidR="00082259">
        <w:rPr>
          <w:rFonts w:ascii="Times New Roman" w:hAnsi="Times New Roman" w:cs="Times New Roman"/>
          <w:sz w:val="24"/>
          <w:szCs w:val="24"/>
        </w:rPr>
        <w:t>such as</w:t>
      </w:r>
      <w:r w:rsidR="004D2847">
        <w:rPr>
          <w:rFonts w:ascii="Times New Roman" w:hAnsi="Times New Roman" w:cs="Times New Roman"/>
          <w:sz w:val="24"/>
          <w:szCs w:val="24"/>
        </w:rPr>
        <w:t xml:space="preserve"> </w:t>
      </w:r>
      <w:r w:rsidR="006F7D39">
        <w:rPr>
          <w:rFonts w:ascii="Times New Roman" w:hAnsi="Times New Roman" w:cs="Times New Roman"/>
          <w:sz w:val="24"/>
          <w:szCs w:val="24"/>
        </w:rPr>
        <w:t xml:space="preserve">slow </w:t>
      </w:r>
      <w:r w:rsidR="004D2847">
        <w:rPr>
          <w:rFonts w:ascii="Times New Roman" w:hAnsi="Times New Roman" w:cs="Times New Roman"/>
          <w:sz w:val="24"/>
          <w:szCs w:val="24"/>
        </w:rPr>
        <w:t xml:space="preserve">grain boundary </w:t>
      </w:r>
      <w:r w:rsidR="004D2847">
        <w:rPr>
          <w:rFonts w:ascii="Times New Roman" w:hAnsi="Times New Roman" w:cs="Times New Roman"/>
          <w:sz w:val="24"/>
          <w:szCs w:val="24"/>
        </w:rPr>
        <w:lastRenderedPageBreak/>
        <w:t>movements</w:t>
      </w:r>
      <w:r w:rsidR="00082259">
        <w:rPr>
          <w:rFonts w:ascii="Times New Roman" w:hAnsi="Times New Roman" w:cs="Times New Roman"/>
          <w:sz w:val="24"/>
          <w:szCs w:val="24"/>
        </w:rPr>
        <w:t xml:space="preserve"> or</w:t>
      </w:r>
      <w:r w:rsidR="004D2847">
        <w:rPr>
          <w:rFonts w:ascii="Times New Roman" w:hAnsi="Times New Roman" w:cs="Times New Roman"/>
          <w:sz w:val="24"/>
          <w:szCs w:val="24"/>
        </w:rPr>
        <w:t xml:space="preserve"> </w:t>
      </w:r>
      <w:r w:rsidR="006F7D39">
        <w:rPr>
          <w:rFonts w:ascii="Times New Roman" w:hAnsi="Times New Roman" w:cs="Times New Roman"/>
          <w:sz w:val="24"/>
          <w:szCs w:val="24"/>
        </w:rPr>
        <w:t>pinning by thermal grooves</w:t>
      </w:r>
      <w:r w:rsidR="00017B19">
        <w:rPr>
          <w:rFonts w:ascii="Times New Roman" w:hAnsi="Times New Roman" w:cs="Times New Roman"/>
          <w:sz w:val="24"/>
          <w:szCs w:val="24"/>
        </w:rPr>
        <w:t xml:space="preserve"> </w:t>
      </w:r>
      <w:r w:rsidR="003B603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36-8075","author":[{"dropping-particle":"","family":"Holm","given":"Elizabeth A","non-dropping-particle":"","parse-names":false,"suffix":""},{"dropping-particle":"","family":"Foiles","given":"Stephen M","non-dropping-particle":"","parse-names":false,"suffix":""}],"container-title":"Science","id":"ITEM-1","issue":"5982","issued":{"date-parts":[["2010"]]},"page":"1138-1141","publisher":"American Association for the Advancement of Science","title":"How grain growth stops: A mechanism for grain-growth stagnation in pure materials","type":"article-journal","volume":"328"},"uris":["http://www.mendeley.com/documents/?uuid=508adc39-5854-4ad9-b11f-ea2ad3b8b0cf"]},{"id":"ITEM-2","itemData":{"ISSN":"1044-5803","author":[{"dropping-particle":"","family":"Li","given":"Xu","non-dropping-particle":"","parse-names":false,"suffix":""},{"dropping-particle":"","family":"Bu","given":"Tianjia","non-dropping-particle":"","parse-names":false,"suffix":""},{"dropping-particle":"","family":"Zhang","given":"Yi","non-dropping-particle":"","parse-names":false,"suffix":""},{"dropping-particle":"","family":"Zhu","given":"Tianmeng","non-dropping-particle":"","parse-names":false,"suffix":""},{"dropping-particle":"","family":"Huang","given":"Bowen","non-dropping-particle":"","parse-names":false,"suffix":""},{"dropping-particle":"","family":"Sun","given":"Jianping","non-dropping-particle":"","parse-names":false,"suffix":""},{"dropping-particle":"","family":"Geng","given":"Yongfeng","non-dropping-particle":"","parse-names":false,"suffix":""},{"dropping-particle":"","family":"Jia","given":"Yanlin","non-dropping-particle":"","parse-names":false,"suffix":""}],"container-title":"Materials Characterization","id":"ITEM-2","issued":{"date-parts":[["2020"]]},"page":"110388","publisher":"Elsevier","title":"Effect of annealing on microstructure and properties of Pt wires used for standard Pt resistance thermometer","type":"article-journal","volume":"165"},"uris":["http://www.mendeley.com/documents/?uuid=9b8a5633-ec96-4d90-8148-e2d13f6b13d3"]}],"mendeley":{"formattedCitation":"[59,60]","plainTextFormattedCitation":"[59,60]","previouslyFormattedCitation":"[59,60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59,60]</w:t>
      </w:r>
      <w:r w:rsidR="003B603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17B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471E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should </w:t>
      </w:r>
      <w:r w:rsidR="00FF54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so </w:t>
      </w:r>
      <w:r w:rsidR="002471ED">
        <w:rPr>
          <w:rFonts w:ascii="Times New Roman" w:hAnsi="Times New Roman" w:cs="Times New Roman"/>
          <w:color w:val="000000" w:themeColor="text1"/>
          <w:sz w:val="24"/>
          <w:szCs w:val="24"/>
        </w:rPr>
        <w:t>be noted that</w:t>
      </w:r>
      <w:r w:rsidR="004C533E">
        <w:rPr>
          <w:rFonts w:ascii="Times New Roman" w:hAnsi="Times New Roman" w:cs="Times New Roman"/>
          <w:sz w:val="24"/>
          <w:szCs w:val="24"/>
        </w:rPr>
        <w:t xml:space="preserve"> film</w:t>
      </w:r>
      <w:r w:rsidR="00082259">
        <w:rPr>
          <w:rFonts w:ascii="Times New Roman" w:hAnsi="Times New Roman" w:cs="Times New Roman"/>
          <w:sz w:val="24"/>
          <w:szCs w:val="24"/>
        </w:rPr>
        <w:t>s</w:t>
      </w:r>
      <w:r w:rsidR="004C533E">
        <w:rPr>
          <w:rFonts w:ascii="Times New Roman" w:hAnsi="Times New Roman" w:cs="Times New Roman"/>
          <w:sz w:val="24"/>
          <w:szCs w:val="24"/>
        </w:rPr>
        <w:t xml:space="preserve"> annealed at 600 °C for 3 h in air</w:t>
      </w:r>
      <w:r w:rsidR="00082259">
        <w:rPr>
          <w:rFonts w:ascii="Times New Roman" w:hAnsi="Times New Roman" w:cs="Times New Roman"/>
          <w:sz w:val="24"/>
          <w:szCs w:val="24"/>
        </w:rPr>
        <w:t xml:space="preserve"> had a</w:t>
      </w:r>
      <w:r w:rsidR="004C533E">
        <w:rPr>
          <w:rFonts w:ascii="Times New Roman" w:hAnsi="Times New Roman" w:cs="Times New Roman"/>
          <w:sz w:val="24"/>
          <w:szCs w:val="24"/>
        </w:rPr>
        <w:t xml:space="preserve"> resistivity </w:t>
      </w:r>
      <w:r w:rsidR="00082259">
        <w:rPr>
          <w:rFonts w:ascii="Times New Roman" w:hAnsi="Times New Roman" w:cs="Times New Roman"/>
          <w:sz w:val="24"/>
          <w:szCs w:val="24"/>
        </w:rPr>
        <w:t>of</w:t>
      </w:r>
      <w:r w:rsidR="004C533E">
        <w:rPr>
          <w:rFonts w:ascii="Times New Roman" w:hAnsi="Times New Roman" w:cs="Times New Roman"/>
          <w:sz w:val="24"/>
          <w:szCs w:val="24"/>
        </w:rPr>
        <w:t xml:space="preserve"> 122 </w:t>
      </w:r>
      <w:proofErr w:type="spellStart"/>
      <w:proofErr w:type="gramStart"/>
      <w:r w:rsidR="004C533E" w:rsidRPr="004615C5">
        <w:rPr>
          <w:rFonts w:ascii="Times New Roman" w:hAnsi="Times New Roman" w:cs="Times New Roman"/>
          <w:sz w:val="24"/>
          <w:szCs w:val="24"/>
        </w:rPr>
        <w:t>Ω</w:t>
      </w:r>
      <w:r w:rsidR="00DF23A8">
        <w:rPr>
          <w:rFonts w:ascii="Times New Roman" w:hAnsi="Times New Roman" w:cs="Times New Roman"/>
          <w:sz w:val="24"/>
          <w:szCs w:val="24"/>
        </w:rPr>
        <w:t>.</w:t>
      </w:r>
      <w:r w:rsidR="004C533E" w:rsidRPr="004615C5">
        <w:rPr>
          <w:rFonts w:ascii="Times New Roman" w:hAnsi="Times New Roman" w:cs="Times New Roman"/>
          <w:sz w:val="24"/>
          <w:szCs w:val="24"/>
        </w:rPr>
        <w:t>nm</w:t>
      </w:r>
      <w:proofErr w:type="spellEnd"/>
      <w:proofErr w:type="gramEnd"/>
      <w:r w:rsidR="004C533E">
        <w:rPr>
          <w:rFonts w:ascii="Times New Roman" w:hAnsi="Times New Roman" w:cs="Times New Roman"/>
          <w:sz w:val="24"/>
          <w:szCs w:val="24"/>
        </w:rPr>
        <w:t xml:space="preserve"> whereas when </w:t>
      </w:r>
      <w:r w:rsidR="00082259">
        <w:rPr>
          <w:rFonts w:ascii="Times New Roman" w:hAnsi="Times New Roman" w:cs="Times New Roman"/>
          <w:sz w:val="24"/>
          <w:szCs w:val="24"/>
        </w:rPr>
        <w:t xml:space="preserve">films </w:t>
      </w:r>
      <w:r w:rsidR="004C533E">
        <w:rPr>
          <w:rFonts w:ascii="Times New Roman" w:hAnsi="Times New Roman" w:cs="Times New Roman"/>
          <w:sz w:val="24"/>
          <w:szCs w:val="24"/>
        </w:rPr>
        <w:t>annealed at 800 °C for 1 h</w:t>
      </w:r>
      <w:r w:rsidR="00082259">
        <w:rPr>
          <w:rFonts w:ascii="Times New Roman" w:hAnsi="Times New Roman" w:cs="Times New Roman"/>
          <w:sz w:val="24"/>
          <w:szCs w:val="24"/>
        </w:rPr>
        <w:t xml:space="preserve"> had a</w:t>
      </w:r>
      <w:r w:rsidR="004C533E">
        <w:rPr>
          <w:rFonts w:ascii="Times New Roman" w:hAnsi="Times New Roman" w:cs="Times New Roman"/>
          <w:sz w:val="24"/>
          <w:szCs w:val="24"/>
        </w:rPr>
        <w:t xml:space="preserve"> resistivity o</w:t>
      </w:r>
      <w:r w:rsidR="00082259">
        <w:rPr>
          <w:rFonts w:ascii="Times New Roman" w:hAnsi="Times New Roman" w:cs="Times New Roman"/>
          <w:sz w:val="24"/>
          <w:szCs w:val="24"/>
        </w:rPr>
        <w:t>f</w:t>
      </w:r>
      <w:r w:rsidR="004C533E">
        <w:rPr>
          <w:rFonts w:ascii="Times New Roman" w:hAnsi="Times New Roman" w:cs="Times New Roman"/>
          <w:sz w:val="24"/>
          <w:szCs w:val="24"/>
        </w:rPr>
        <w:t xml:space="preserve"> 117 Ω nm.</w:t>
      </w:r>
      <w:r w:rsidR="00373D6F">
        <w:rPr>
          <w:rFonts w:ascii="Times New Roman" w:hAnsi="Times New Roman" w:cs="Times New Roman"/>
          <w:sz w:val="24"/>
          <w:szCs w:val="24"/>
        </w:rPr>
        <w:t xml:space="preserve"> T</w:t>
      </w:r>
      <w:r w:rsidR="007462F8">
        <w:rPr>
          <w:rFonts w:ascii="Times New Roman" w:hAnsi="Times New Roman" w:cs="Times New Roman"/>
          <w:sz w:val="24"/>
          <w:szCs w:val="24"/>
        </w:rPr>
        <w:t>his observation suggests that at 600 °C</w:t>
      </w:r>
      <w:r w:rsidR="00B61505">
        <w:rPr>
          <w:rFonts w:ascii="Times New Roman" w:hAnsi="Times New Roman" w:cs="Times New Roman"/>
          <w:sz w:val="24"/>
          <w:szCs w:val="24"/>
        </w:rPr>
        <w:t>,</w:t>
      </w:r>
      <w:r w:rsidR="007462F8">
        <w:rPr>
          <w:rFonts w:ascii="Times New Roman" w:hAnsi="Times New Roman" w:cs="Times New Roman"/>
          <w:sz w:val="24"/>
          <w:szCs w:val="24"/>
        </w:rPr>
        <w:t xml:space="preserve"> </w:t>
      </w:r>
      <w:r w:rsidR="00741D0D">
        <w:rPr>
          <w:rFonts w:ascii="Times New Roman" w:hAnsi="Times New Roman" w:cs="Times New Roman"/>
          <w:sz w:val="24"/>
          <w:szCs w:val="24"/>
        </w:rPr>
        <w:t xml:space="preserve">a </w:t>
      </w:r>
      <w:r w:rsidR="00B61505">
        <w:rPr>
          <w:rFonts w:ascii="Times New Roman" w:hAnsi="Times New Roman" w:cs="Times New Roman"/>
          <w:sz w:val="24"/>
          <w:szCs w:val="24"/>
        </w:rPr>
        <w:t xml:space="preserve">larger </w:t>
      </w:r>
      <w:r w:rsidR="007462F8">
        <w:rPr>
          <w:rFonts w:ascii="Times New Roman" w:hAnsi="Times New Roman" w:cs="Times New Roman"/>
          <w:sz w:val="24"/>
          <w:szCs w:val="24"/>
        </w:rPr>
        <w:t xml:space="preserve">grain size was not reached </w:t>
      </w:r>
      <w:r w:rsidR="00082259">
        <w:rPr>
          <w:rFonts w:ascii="Times New Roman" w:hAnsi="Times New Roman" w:cs="Times New Roman"/>
          <w:sz w:val="24"/>
          <w:szCs w:val="24"/>
        </w:rPr>
        <w:t>despite the longer anneal</w:t>
      </w:r>
      <w:r w:rsidR="00F029A2">
        <w:rPr>
          <w:rFonts w:ascii="Times New Roman" w:hAnsi="Times New Roman" w:cs="Times New Roman"/>
          <w:sz w:val="24"/>
          <w:szCs w:val="24"/>
        </w:rPr>
        <w:t>ing</w:t>
      </w:r>
      <w:r w:rsidR="00082259">
        <w:rPr>
          <w:rFonts w:ascii="Times New Roman" w:hAnsi="Times New Roman" w:cs="Times New Roman"/>
          <w:sz w:val="24"/>
          <w:szCs w:val="24"/>
        </w:rPr>
        <w:t xml:space="preserve"> time </w:t>
      </w:r>
      <w:r w:rsidR="006B00F2">
        <w:rPr>
          <w:rFonts w:ascii="Times New Roman" w:hAnsi="Times New Roman" w:cs="Times New Roman"/>
          <w:sz w:val="24"/>
          <w:szCs w:val="24"/>
        </w:rPr>
        <w:t>(3 h vs 1 h at 800 °C)</w:t>
      </w:r>
      <w:r w:rsidR="007462F8">
        <w:rPr>
          <w:rFonts w:ascii="Times New Roman" w:hAnsi="Times New Roman" w:cs="Times New Roman"/>
          <w:sz w:val="24"/>
          <w:szCs w:val="24"/>
        </w:rPr>
        <w:t xml:space="preserve">. </w:t>
      </w:r>
      <w:r w:rsidR="0057510C">
        <w:rPr>
          <w:rFonts w:ascii="Times New Roman" w:hAnsi="Times New Roman" w:cs="Times New Roman"/>
          <w:sz w:val="24"/>
          <w:szCs w:val="24"/>
        </w:rPr>
        <w:t>L</w:t>
      </w:r>
      <w:r w:rsidR="00BA69C9">
        <w:rPr>
          <w:rFonts w:ascii="Times New Roman" w:hAnsi="Times New Roman" w:cs="Times New Roman"/>
          <w:sz w:val="24"/>
          <w:szCs w:val="24"/>
        </w:rPr>
        <w:t>ow annealing temperature</w:t>
      </w:r>
      <w:r w:rsidR="0057510C">
        <w:rPr>
          <w:rFonts w:ascii="Times New Roman" w:hAnsi="Times New Roman" w:cs="Times New Roman"/>
          <w:sz w:val="24"/>
          <w:szCs w:val="24"/>
        </w:rPr>
        <w:t>s (&lt; 800 °C)</w:t>
      </w:r>
      <w:r w:rsidR="00BA69C9">
        <w:rPr>
          <w:rFonts w:ascii="Times New Roman" w:hAnsi="Times New Roman" w:cs="Times New Roman"/>
          <w:sz w:val="24"/>
          <w:szCs w:val="24"/>
        </w:rPr>
        <w:t xml:space="preserve"> </w:t>
      </w:r>
      <w:r w:rsidR="0057510C">
        <w:rPr>
          <w:rFonts w:ascii="Times New Roman" w:hAnsi="Times New Roman" w:cs="Times New Roman"/>
          <w:sz w:val="24"/>
          <w:szCs w:val="24"/>
        </w:rPr>
        <w:t>have</w:t>
      </w:r>
      <w:r w:rsidR="00BA69C9">
        <w:rPr>
          <w:rFonts w:ascii="Times New Roman" w:hAnsi="Times New Roman" w:cs="Times New Roman"/>
          <w:sz w:val="24"/>
          <w:szCs w:val="24"/>
        </w:rPr>
        <w:t xml:space="preserve"> </w:t>
      </w:r>
      <w:r w:rsidR="0057510C">
        <w:rPr>
          <w:rFonts w:ascii="Times New Roman" w:hAnsi="Times New Roman" w:cs="Times New Roman"/>
          <w:sz w:val="24"/>
          <w:szCs w:val="24"/>
        </w:rPr>
        <w:t>in</w:t>
      </w:r>
      <w:r w:rsidR="00BA69C9">
        <w:rPr>
          <w:rFonts w:ascii="Times New Roman" w:hAnsi="Times New Roman" w:cs="Times New Roman"/>
          <w:sz w:val="24"/>
          <w:szCs w:val="24"/>
        </w:rPr>
        <w:t xml:space="preserve">sufficient </w:t>
      </w:r>
      <w:r w:rsidR="00161868">
        <w:rPr>
          <w:rFonts w:ascii="Times New Roman" w:hAnsi="Times New Roman" w:cs="Times New Roman"/>
          <w:sz w:val="24"/>
          <w:szCs w:val="24"/>
        </w:rPr>
        <w:t xml:space="preserve">activation energy </w:t>
      </w:r>
      <w:r w:rsidR="0057510C">
        <w:rPr>
          <w:rFonts w:ascii="Times New Roman" w:hAnsi="Times New Roman" w:cs="Times New Roman"/>
          <w:sz w:val="24"/>
          <w:szCs w:val="24"/>
        </w:rPr>
        <w:t>to</w:t>
      </w:r>
      <w:r w:rsidR="00161868">
        <w:rPr>
          <w:rFonts w:ascii="Times New Roman" w:hAnsi="Times New Roman" w:cs="Times New Roman"/>
          <w:sz w:val="24"/>
          <w:szCs w:val="24"/>
        </w:rPr>
        <w:t xml:space="preserve"> </w:t>
      </w:r>
      <w:r w:rsidR="005637FC">
        <w:rPr>
          <w:rFonts w:ascii="Times New Roman" w:hAnsi="Times New Roman" w:cs="Times New Roman"/>
          <w:sz w:val="24"/>
          <w:szCs w:val="24"/>
        </w:rPr>
        <w:t>reduc</w:t>
      </w:r>
      <w:r w:rsidR="0057510C">
        <w:rPr>
          <w:rFonts w:ascii="Times New Roman" w:hAnsi="Times New Roman" w:cs="Times New Roman"/>
          <w:sz w:val="24"/>
          <w:szCs w:val="24"/>
        </w:rPr>
        <w:t>e</w:t>
      </w:r>
      <w:r w:rsidR="005637FC">
        <w:rPr>
          <w:rFonts w:ascii="Times New Roman" w:hAnsi="Times New Roman" w:cs="Times New Roman"/>
          <w:sz w:val="24"/>
          <w:szCs w:val="24"/>
        </w:rPr>
        <w:t xml:space="preserve"> grain boundaries and dislocation density </w:t>
      </w:r>
      <w:r w:rsidR="0057510C">
        <w:rPr>
          <w:rFonts w:ascii="Times New Roman" w:hAnsi="Times New Roman" w:cs="Times New Roman"/>
          <w:sz w:val="24"/>
          <w:szCs w:val="24"/>
        </w:rPr>
        <w:t xml:space="preserve">on practical time scales (&lt; 3 </w:t>
      </w:r>
      <w:r w:rsidR="00097304">
        <w:rPr>
          <w:rFonts w:ascii="Times New Roman" w:hAnsi="Times New Roman" w:cs="Times New Roman"/>
          <w:sz w:val="24"/>
          <w:szCs w:val="24"/>
        </w:rPr>
        <w:t>hrs.</w:t>
      </w:r>
      <w:r w:rsidR="0057510C">
        <w:rPr>
          <w:rFonts w:ascii="Times New Roman" w:hAnsi="Times New Roman" w:cs="Times New Roman"/>
          <w:sz w:val="24"/>
          <w:szCs w:val="24"/>
        </w:rPr>
        <w:t>)</w:t>
      </w:r>
      <w:r w:rsidR="005637FC">
        <w:rPr>
          <w:rFonts w:ascii="Times New Roman" w:hAnsi="Times New Roman" w:cs="Times New Roman"/>
          <w:sz w:val="24"/>
          <w:szCs w:val="24"/>
        </w:rPr>
        <w:t xml:space="preserve">. </w:t>
      </w:r>
      <w:r w:rsidR="00161868">
        <w:rPr>
          <w:rFonts w:ascii="Times New Roman" w:hAnsi="Times New Roman" w:cs="Times New Roman"/>
          <w:sz w:val="24"/>
          <w:szCs w:val="24"/>
        </w:rPr>
        <w:t>Therefore, at 600 °C, stagnation i</w:t>
      </w:r>
      <w:r w:rsidR="005205DD">
        <w:rPr>
          <w:rFonts w:ascii="Times New Roman" w:hAnsi="Times New Roman" w:cs="Times New Roman"/>
          <w:sz w:val="24"/>
          <w:szCs w:val="24"/>
        </w:rPr>
        <w:t>n grain growth is reflected in the resistivity values.</w:t>
      </w:r>
      <w:r w:rsidR="005205D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4429B">
        <w:rPr>
          <w:rFonts w:ascii="Times New Roman" w:hAnsi="Times New Roman" w:cs="Times New Roman"/>
          <w:sz w:val="24"/>
          <w:szCs w:val="24"/>
        </w:rPr>
        <w:t xml:space="preserve">The most significant change in </w:t>
      </w:r>
      <w:r w:rsidR="00067549">
        <w:rPr>
          <w:rFonts w:ascii="Times New Roman" w:hAnsi="Times New Roman" w:cs="Times New Roman"/>
          <w:sz w:val="24"/>
          <w:szCs w:val="24"/>
        </w:rPr>
        <w:t>resistivity</w:t>
      </w:r>
      <w:r w:rsidR="0054429B">
        <w:rPr>
          <w:rFonts w:ascii="Times New Roman" w:hAnsi="Times New Roman" w:cs="Times New Roman"/>
          <w:sz w:val="24"/>
          <w:szCs w:val="24"/>
        </w:rPr>
        <w:t xml:space="preserve"> was observed when the film was annealed at 800 °C for 3 h in Ar. </w:t>
      </w:r>
      <w:r w:rsidR="00B86443">
        <w:rPr>
          <w:rFonts w:ascii="Times New Roman" w:hAnsi="Times New Roman" w:cs="Times New Roman"/>
          <w:sz w:val="24"/>
          <w:szCs w:val="24"/>
        </w:rPr>
        <w:t>The lowest resistivity of 11</w:t>
      </w:r>
      <w:r w:rsidR="00EC481A">
        <w:rPr>
          <w:rFonts w:ascii="Times New Roman" w:hAnsi="Times New Roman" w:cs="Times New Roman"/>
          <w:sz w:val="24"/>
          <w:szCs w:val="24"/>
        </w:rPr>
        <w:t>2</w:t>
      </w:r>
      <w:r w:rsidR="001523A1">
        <w:rPr>
          <w:rFonts w:ascii="Times New Roman" w:hAnsi="Times New Roman" w:cs="Times New Roman"/>
          <w:sz w:val="24"/>
          <w:szCs w:val="24"/>
        </w:rPr>
        <w:t xml:space="preserve"> </w:t>
      </w:r>
      <w:r w:rsidR="006B0715">
        <w:rPr>
          <w:rFonts w:ascii="Times New Roman" w:hAnsi="Times New Roman" w:cs="Times New Roman"/>
          <w:sz w:val="24"/>
          <w:szCs w:val="24"/>
        </w:rPr>
        <w:t>Ω</w:t>
      </w:r>
      <w:r w:rsidR="00834151">
        <w:rPr>
          <w:rFonts w:ascii="Times New Roman" w:hAnsi="Times New Roman" w:cs="Times New Roman"/>
          <w:sz w:val="24"/>
          <w:szCs w:val="24"/>
        </w:rPr>
        <w:t>.</w:t>
      </w:r>
      <w:r w:rsidR="006B0715">
        <w:rPr>
          <w:rFonts w:ascii="Times New Roman" w:hAnsi="Times New Roman" w:cs="Times New Roman"/>
          <w:sz w:val="24"/>
          <w:szCs w:val="24"/>
        </w:rPr>
        <w:t xml:space="preserve"> nm</w:t>
      </w:r>
      <w:r w:rsidR="00B86443">
        <w:rPr>
          <w:rFonts w:ascii="Times New Roman" w:hAnsi="Times New Roman" w:cs="Times New Roman"/>
          <w:sz w:val="24"/>
          <w:szCs w:val="24"/>
        </w:rPr>
        <w:t xml:space="preserve"> was obtained from th</w:t>
      </w:r>
      <w:r w:rsidR="0054429B">
        <w:rPr>
          <w:rFonts w:ascii="Times New Roman" w:hAnsi="Times New Roman" w:cs="Times New Roman"/>
          <w:sz w:val="24"/>
          <w:szCs w:val="24"/>
        </w:rPr>
        <w:t>is</w:t>
      </w:r>
      <w:r w:rsidR="00B86443">
        <w:rPr>
          <w:rFonts w:ascii="Times New Roman" w:hAnsi="Times New Roman" w:cs="Times New Roman"/>
          <w:sz w:val="24"/>
          <w:szCs w:val="24"/>
        </w:rPr>
        <w:t xml:space="preserve"> film</w:t>
      </w:r>
      <w:r w:rsidR="0057510C">
        <w:rPr>
          <w:rFonts w:ascii="Times New Roman" w:hAnsi="Times New Roman" w:cs="Times New Roman"/>
          <w:sz w:val="24"/>
          <w:szCs w:val="24"/>
        </w:rPr>
        <w:t>,</w:t>
      </w:r>
      <w:r w:rsidR="00B86443">
        <w:rPr>
          <w:rFonts w:ascii="Times New Roman" w:hAnsi="Times New Roman" w:cs="Times New Roman"/>
          <w:sz w:val="24"/>
          <w:szCs w:val="24"/>
        </w:rPr>
        <w:t xml:space="preserve"> very close to the bulk Pt resistivity,</w:t>
      </w:r>
      <w:r w:rsidR="00AF10A7">
        <w:rPr>
          <w:rFonts w:ascii="Times New Roman" w:hAnsi="Times New Roman" w:cs="Times New Roman"/>
          <w:sz w:val="24"/>
          <w:szCs w:val="24"/>
        </w:rPr>
        <w:t xml:space="preserve"> </w:t>
      </w:r>
      <w:r w:rsidR="00B86443">
        <w:rPr>
          <w:rFonts w:ascii="Times New Roman" w:hAnsi="Times New Roman" w:cs="Times New Roman"/>
          <w:sz w:val="24"/>
          <w:szCs w:val="24"/>
        </w:rPr>
        <w:t xml:space="preserve">106 </w:t>
      </w:r>
      <w:r w:rsidR="00B97DAF">
        <w:rPr>
          <w:rFonts w:ascii="Times New Roman" w:hAnsi="Times New Roman" w:cs="Times New Roman"/>
          <w:sz w:val="24"/>
          <w:szCs w:val="24"/>
        </w:rPr>
        <w:t>Ω</w:t>
      </w:r>
      <w:r w:rsidR="00E161ED">
        <w:rPr>
          <w:rFonts w:ascii="Times New Roman" w:hAnsi="Times New Roman" w:cs="Times New Roman"/>
          <w:sz w:val="24"/>
          <w:szCs w:val="24"/>
        </w:rPr>
        <w:t>·</w:t>
      </w:r>
      <w:r w:rsidR="00B86443">
        <w:rPr>
          <w:rFonts w:ascii="Times New Roman" w:hAnsi="Times New Roman" w:cs="Times New Roman"/>
          <w:sz w:val="24"/>
          <w:szCs w:val="24"/>
        </w:rPr>
        <w:t>nm</w:t>
      </w:r>
      <w:r w:rsidR="00A87B2C">
        <w:rPr>
          <w:rFonts w:ascii="Times New Roman" w:hAnsi="Times New Roman" w:cs="Times New Roman"/>
          <w:sz w:val="24"/>
          <w:szCs w:val="24"/>
        </w:rPr>
        <w:t xml:space="preserve"> </w:t>
      </w:r>
      <w:r w:rsidR="00A87B2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734-2101","author":[{"dropping-particle":"","family":"Feurer","given":"E","non-dropping-particle":"","parse-names":false,"suffix":""},{"dropping-particle":"","family":"Kraus","given":"S","non-dropping-particle":"","parse-names":false,"suffix":""},{"dropping-particle":"","family":"Suhr","given":"H","non-dropping-particle":"","parse-names":false,"suffix":""}],"container-title":"Journal of Vacuum Science &amp; Technology A: Vacuum, Surfaces, and Films","id":"ITEM-1","issue":"4","issued":{"date-parts":[["1989"]]},"page":"2799-2802","publisher":"American Vacuum Society","title":"Plasma chemical vapor deposition of thin platinum films","type":"article-journal","volume":"7"},"uris":["http://www.mendeley.com/documents/?uuid=eda6e989-280f-4627-b337-89c285fa2823"]}],"mendeley":{"formattedCitation":"[61]","plainTextFormattedCitation":"[61]","previouslyFormattedCitation":"[61]"},"properties":{"noteIndex":0},"schema":"https://github.com/citation-style-language/schema/raw/master/csl-citation.json"}</w:instrText>
      </w:r>
      <w:r w:rsidR="00A87B2C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61]</w:t>
      </w:r>
      <w:r w:rsidR="00A87B2C">
        <w:rPr>
          <w:rFonts w:ascii="Times New Roman" w:hAnsi="Times New Roman" w:cs="Times New Roman"/>
          <w:sz w:val="24"/>
          <w:szCs w:val="24"/>
        </w:rPr>
        <w:fldChar w:fldCharType="end"/>
      </w:r>
      <w:r w:rsidR="00B86443">
        <w:rPr>
          <w:rFonts w:ascii="Times New Roman" w:hAnsi="Times New Roman" w:cs="Times New Roman"/>
          <w:sz w:val="24"/>
          <w:szCs w:val="24"/>
        </w:rPr>
        <w:t>.</w:t>
      </w:r>
      <w:r w:rsidR="005205DD">
        <w:rPr>
          <w:rFonts w:ascii="Times New Roman" w:hAnsi="Times New Roman" w:cs="Times New Roman"/>
          <w:sz w:val="24"/>
          <w:szCs w:val="24"/>
        </w:rPr>
        <w:t xml:space="preserve"> </w:t>
      </w:r>
      <w:r w:rsidR="00B86443">
        <w:rPr>
          <w:rFonts w:ascii="Times New Roman" w:hAnsi="Times New Roman" w:cs="Times New Roman"/>
          <w:sz w:val="24"/>
          <w:szCs w:val="24"/>
        </w:rPr>
        <w:t xml:space="preserve">The resistivity of a film </w:t>
      </w:r>
      <w:r w:rsidR="00373D6F">
        <w:rPr>
          <w:rFonts w:ascii="Times New Roman" w:hAnsi="Times New Roman" w:cs="Times New Roman"/>
          <w:sz w:val="24"/>
          <w:szCs w:val="24"/>
        </w:rPr>
        <w:t xml:space="preserve">strongly </w:t>
      </w:r>
      <w:r w:rsidR="00B86443">
        <w:rPr>
          <w:rFonts w:ascii="Times New Roman" w:hAnsi="Times New Roman" w:cs="Times New Roman"/>
          <w:sz w:val="24"/>
          <w:szCs w:val="24"/>
        </w:rPr>
        <w:t xml:space="preserve">depends on electron scattering at </w:t>
      </w:r>
      <w:r w:rsidR="0057510C">
        <w:rPr>
          <w:rFonts w:ascii="Times New Roman" w:hAnsi="Times New Roman" w:cs="Times New Roman"/>
          <w:sz w:val="24"/>
          <w:szCs w:val="24"/>
        </w:rPr>
        <w:t xml:space="preserve">defects in a thin film such as </w:t>
      </w:r>
      <w:r w:rsidR="00B86443">
        <w:rPr>
          <w:rFonts w:ascii="Times New Roman" w:hAnsi="Times New Roman" w:cs="Times New Roman"/>
          <w:sz w:val="24"/>
          <w:szCs w:val="24"/>
        </w:rPr>
        <w:t>grain boundaries</w:t>
      </w:r>
      <w:r w:rsidR="002B064D">
        <w:rPr>
          <w:rFonts w:ascii="Times New Roman" w:hAnsi="Times New Roman" w:cs="Times New Roman"/>
          <w:sz w:val="24"/>
          <w:szCs w:val="24"/>
        </w:rPr>
        <w:t>.</w:t>
      </w:r>
      <w:r w:rsidR="0057510C">
        <w:rPr>
          <w:rFonts w:ascii="Times New Roman" w:hAnsi="Times New Roman" w:cs="Times New Roman"/>
          <w:sz w:val="24"/>
          <w:szCs w:val="24"/>
        </w:rPr>
        <w:t xml:space="preserve"> </w:t>
      </w:r>
      <w:r w:rsidR="002B064D">
        <w:rPr>
          <w:rFonts w:ascii="Times New Roman" w:hAnsi="Times New Roman" w:cs="Times New Roman"/>
          <w:sz w:val="24"/>
          <w:szCs w:val="24"/>
        </w:rPr>
        <w:t>S</w:t>
      </w:r>
      <w:r w:rsidR="00E161ED">
        <w:rPr>
          <w:rFonts w:ascii="Times New Roman" w:hAnsi="Times New Roman" w:cs="Times New Roman"/>
          <w:sz w:val="24"/>
          <w:szCs w:val="24"/>
        </w:rPr>
        <w:t xml:space="preserve">mall </w:t>
      </w:r>
      <w:r w:rsidR="00FF71F8">
        <w:rPr>
          <w:rFonts w:ascii="Times New Roman" w:hAnsi="Times New Roman" w:cs="Times New Roman"/>
          <w:sz w:val="24"/>
          <w:szCs w:val="24"/>
        </w:rPr>
        <w:t xml:space="preserve">grain size </w:t>
      </w:r>
      <w:r w:rsidR="002B064D">
        <w:rPr>
          <w:rFonts w:ascii="Times New Roman" w:hAnsi="Times New Roman" w:cs="Times New Roman"/>
          <w:sz w:val="24"/>
          <w:szCs w:val="24"/>
        </w:rPr>
        <w:t>films have</w:t>
      </w:r>
      <w:r w:rsidR="00FF71F8">
        <w:rPr>
          <w:rFonts w:ascii="Times New Roman" w:hAnsi="Times New Roman" w:cs="Times New Roman"/>
          <w:sz w:val="24"/>
          <w:szCs w:val="24"/>
        </w:rPr>
        <w:t xml:space="preserve"> a high density of grain boundaries</w:t>
      </w:r>
      <w:r w:rsidR="002B064D">
        <w:rPr>
          <w:rFonts w:ascii="Times New Roman" w:hAnsi="Times New Roman" w:cs="Times New Roman"/>
          <w:sz w:val="24"/>
          <w:szCs w:val="24"/>
        </w:rPr>
        <w:t xml:space="preserve"> and high resistivity, evident in the as-deposited films</w:t>
      </w:r>
      <w:r w:rsidR="00FF71F8">
        <w:rPr>
          <w:rFonts w:ascii="Times New Roman" w:hAnsi="Times New Roman" w:cs="Times New Roman"/>
          <w:sz w:val="24"/>
          <w:szCs w:val="24"/>
        </w:rPr>
        <w:t xml:space="preserve">. </w:t>
      </w:r>
      <w:r w:rsidR="00D84D52" w:rsidRPr="00A76DC0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The recrystallization</w:t>
      </w:r>
      <w:r w:rsidR="00D84D52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, nucleation</w:t>
      </w:r>
      <w:r w:rsidR="00F7295B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,</w:t>
      </w:r>
      <w:r w:rsidR="00D84D52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 and growth process induce</w:t>
      </w:r>
      <w:r w:rsidR="002B064D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s the</w:t>
      </w:r>
      <w:r w:rsidR="00D84D52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 formation of </w:t>
      </w:r>
      <w:r w:rsidR="00FF71F8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larger </w:t>
      </w:r>
      <w:r w:rsidR="00D84D52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grains </w:t>
      </w:r>
      <w:r w:rsidR="00FF71F8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by reducing grain boundar</w:t>
      </w:r>
      <w:r w:rsidR="00E161ED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y</w:t>
      </w:r>
      <w:r w:rsidR="00FF71F8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 density</w:t>
      </w:r>
      <w:r w:rsidR="00A87B2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, leading to </w:t>
      </w:r>
      <w:r w:rsidR="00520D19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lower </w:t>
      </w:r>
      <w:r w:rsidR="00A87B2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resistivity in the film</w:t>
      </w:r>
      <w:r w:rsidR="0070413F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 xml:space="preserve"> </w:t>
      </w:r>
      <w:r w:rsidR="0070413F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fldChar w:fldCharType="begin" w:fldLock="1"/>
      </w:r>
      <w:r w:rsidR="00421A2C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instrText>ADDIN CSL_CITATION {"citationItems":[{"id":"ITEM-1","itemData":{"ISSN":"0040-6090","author":[{"dropping-particle":"","family":"Day","given":"M E","non-dropping-particle":"","parse-names":false,"suffix":""},{"dropping-particle":"","family":"Delfino","given":"M","non-dropping-particle":"","parse-names":false,"suffix":""},{"dropping-particle":"","family":"Fair","given":"J A","non-dropping-particle":"","parse-names":false,"suffix":""},{"dropping-particle":"","family":"Tsai","given":"W","non-dropping-particle":"","parse-names":false,"suffix":""}],"container-title":"Thin Solid Films","id":"ITEM-1","issue":"1-2","issued":{"date-parts":[["1995"]]},"page":"285-290","publisher":"Elsevier","title":"Correlation of electrical resistivity and grain size in sputtered titanium films","type":"article-journal","volume":"254"},"uris":["http://www.mendeley.com/documents/?uuid=d0664f7c-4830-4c15-ac26-81cee04015ad"]}],"mendeley":{"formattedCitation":"[62]","plainTextFormattedCitation":"[62]","previouslyFormattedCitation":"[62]"},"properties":{"noteIndex":0},"schema":"https://github.com/citation-style-language/schema/raw/master/csl-citation.json"}</w:instrText>
      </w:r>
      <w:r w:rsidR="0070413F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fldChar w:fldCharType="separate"/>
      </w:r>
      <w:r w:rsidR="00421A2C" w:rsidRPr="00421A2C">
        <w:rPr>
          <w:rStyle w:val="Hyperlink"/>
          <w:rFonts w:ascii="Times New Roman" w:hAnsi="Times New Roman" w:cs="Times New Roman"/>
          <w:noProof/>
          <w:color w:val="000000" w:themeColor="text1"/>
          <w:sz w:val="24"/>
          <w:szCs w:val="24"/>
          <w:u w:val="none"/>
        </w:rPr>
        <w:t>[62]</w:t>
      </w:r>
      <w:r w:rsidR="0070413F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fldChar w:fldCharType="end"/>
      </w:r>
      <w:r w:rsidR="0070413F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</w:rPr>
        <w:t>.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415CD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contrast to </w:t>
      </w:r>
      <w:r w:rsidR="00741D0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415CD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evious observation, t</w:t>
      </w:r>
      <w:r w:rsidR="00F14C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e</w:t>
      </w:r>
      <w:r w:rsidR="003D195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14C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sistivity</w:t>
      </w:r>
      <w:r w:rsidR="003D195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 the f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</w:t>
      </w:r>
      <w:r w:rsidR="0079550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m </w:t>
      </w:r>
      <w:r w:rsidR="003D195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creased to 129 </w:t>
      </w:r>
      <w:r w:rsidR="003D195A">
        <w:rPr>
          <w:rFonts w:ascii="Times New Roman" w:hAnsi="Times New Roman" w:cs="Times New Roman"/>
          <w:sz w:val="24"/>
          <w:szCs w:val="24"/>
        </w:rPr>
        <w:t>Ω</w:t>
      </w:r>
      <w:r w:rsidR="00E161ED">
        <w:rPr>
          <w:rFonts w:ascii="Times New Roman" w:hAnsi="Times New Roman" w:cs="Times New Roman"/>
          <w:sz w:val="24"/>
          <w:szCs w:val="24"/>
        </w:rPr>
        <w:t>·</w:t>
      </w:r>
      <w:r w:rsidR="003D195A">
        <w:rPr>
          <w:rFonts w:ascii="Times New Roman" w:hAnsi="Times New Roman" w:cs="Times New Roman"/>
          <w:sz w:val="24"/>
          <w:szCs w:val="24"/>
        </w:rPr>
        <w:t>nm when</w:t>
      </w:r>
      <w:r w:rsidR="0079550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F14C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nealed at 1000 °C </w:t>
      </w:r>
      <w:r w:rsidR="00741D0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or</w:t>
      </w:r>
      <w:r w:rsidR="00F14C6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1 h in Ar</w:t>
      </w:r>
      <w:r w:rsidR="00EC3A5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7E1C7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Even though annealing was performed at a higher temperature, the resistivity increased drastically. </w:t>
      </w:r>
      <w:r w:rsidR="00EC3A5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different mechanism must be responsible </w:t>
      </w:r>
      <w:r w:rsidR="00DB71E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for </w:t>
      </w:r>
      <w:r w:rsidR="007E1C7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uch 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eteriorated</w:t>
      </w:r>
      <w:r w:rsidR="00DB71E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7E1C70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erformance of</w:t>
      </w:r>
      <w:r w:rsidR="00DB71EB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film</w:t>
      </w:r>
      <w:r w:rsidR="00EC3A5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D735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iscontinuities in the film due to larger hillock formation at this temperature probably </w:t>
      </w:r>
      <w:r w:rsidR="00741D0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re</w:t>
      </w:r>
      <w:r w:rsidR="005D735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ne of the major reasons for such degraded electrical properties </w:t>
      </w:r>
      <w:r w:rsidR="005D735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 w:fldLock="1"/>
      </w:r>
      <w:r w:rsidR="00421A2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>ADDIN CSL_CITATION {"citationItems":[{"id":"ITEM-1","itemData":{"ISBN":"1467363529","author":[{"dropping-particle":"","family":"Xiao","given":"Li","non-dropping-particle":"","parse-names":false,"suffix":""},{"dropping-particle":"","family":"Zhao","given":"Zhan","non-dropping-particle":"","parse-names":false,"suffix":""},{"dropping-particle":"","family":"Du","given":"Lidong","non-dropping-particle":"","parse-names":false,"suffix":""},{"dropping-particle":"","family":"Wu","given":"Shaohua","non-dropping-particle":"","parse-names":false,"suffix":""},{"dropping-particle":"","family":"Liu","given":"Qimin","non-dropping-particle":"","parse-names":false,"suffix":""}],"container-title":"The 8th Annual IEEE International Conference on Nano/Micro Engineered and Molecular Systems","id":"ITEM-1","issued":{"date-parts":[["2013"]]},"page":"352-355","publisher":"IEEE","title":"Annealing effect on the stability of platinum thin films covered by SiO&lt;sub&gt;2&lt;/sub&gt; or SiN&lt;sub&gt;x&lt;/sub&gt; layer","type":"paper-conference"},"uris":["http://www.mendeley.com/documents/?uuid=f676da16-04d8-4ee7-b25e-9c51461339e4"]}],"mendeley":{"formattedCitation":"[63]","plainTextFormattedCitation":"[63]","previouslyFormattedCitation":"[63]"},"properties":{"noteIndex":0},"schema":"https://github.com/citation-style-language/schema/raw/master/csl-citation.json"}</w:instrText>
      </w:r>
      <w:r w:rsidR="005D735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421A2C" w:rsidRPr="00421A2C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[63]</w:t>
      </w:r>
      <w:r w:rsidR="005D7359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5D7359">
        <w:rPr>
          <w:rStyle w:val="Hyperlink"/>
          <w:rFonts w:ascii="Times New Roman" w:hAnsi="Times New Roman" w:cs="Times New Roman"/>
          <w:b/>
          <w:bCs/>
          <w:color w:val="auto"/>
          <w:sz w:val="24"/>
          <w:szCs w:val="24"/>
          <w:u w:val="none"/>
        </w:rPr>
        <w:t xml:space="preserve">. </w:t>
      </w:r>
      <w:r w:rsidR="00A70186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dditionally,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plastic deformation at the top layer at </w:t>
      </w:r>
      <w:r w:rsidR="00741D0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igh temperature can be responsible for such increase in resistance 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 w:fldLock="1"/>
      </w:r>
      <w:r w:rsidR="00421A2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>ADDIN CSL_CITATION {"citationItems":[{"id":"ITEM-1","itemData":{"ISSN":"0040-6090","author":[{"dropping-particle":"","family":"Schmid","given":"U","non-dropping-particle":"","parse-names":false,"suffix":""},{"dropping-particle":"","family":"Seidel","given":"H","non-dropping-particle":"","parse-names":false,"suffix":""}],"container-title":"Thin Solid Films","id":"ITEM-1","issue":"6","issued":{"date-parts":[["2008"]]},"page":"898-906","publisher":"Elsevier","title":"Effect of high temperature annealing on the electrical performance of titanium/platinum thin films","type":"article-journal","volume":"516"},"uris":["http://www.mendeley.com/documents/?uuid=9275ade5-5473-4d42-8c1e-29490bd76a2d"]}],"mendeley":{"formattedCitation":"[29]","plainTextFormattedCitation":"[29]","previouslyFormattedCitation":"[29]"},"properties":{"noteIndex":0},"schema":"https://github.com/citation-style-language/schema/raw/master/csl-citation.json"}</w:instrTex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421A2C" w:rsidRPr="00421A2C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[29]</w:t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="009251F8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</w:p>
    <w:p w14:paraId="38FD4715" w14:textId="25A26275" w:rsidR="00FA4277" w:rsidRDefault="00BA65D5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omparative graph of TCR values </w:t>
      </w:r>
      <w:r w:rsidR="00A70186">
        <w:rPr>
          <w:rFonts w:ascii="Times New Roman" w:hAnsi="Times New Roman" w:cs="Times New Roman"/>
          <w:color w:val="000000" w:themeColor="text1"/>
          <w:sz w:val="24"/>
          <w:szCs w:val="24"/>
        </w:rPr>
        <w:t>annealed at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600</w:t>
      </w:r>
      <w:r w:rsidR="004430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430CB"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="00A701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800</w:t>
      </w:r>
      <w:r w:rsidR="005E2E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="00741D0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70186">
        <w:rPr>
          <w:rFonts w:ascii="Times New Roman" w:hAnsi="Times New Roman" w:cs="Times New Roman"/>
          <w:color w:val="000000" w:themeColor="text1"/>
          <w:sz w:val="24"/>
          <w:szCs w:val="24"/>
        </w:rPr>
        <w:t>and 1000 °C in different gaseous condition</w:t>
      </w:r>
      <w:r w:rsidR="00741D0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A7018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increased annealing time is displayed in </w:t>
      </w:r>
      <w:r w:rsidRPr="002248E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</w:t>
      </w:r>
      <w:r w:rsidR="002248E6" w:rsidRPr="002248E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774C6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 w:rsidR="002248E6" w:rsidRPr="002248E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43D9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CR of the film</w:t>
      </w:r>
      <w:r w:rsidR="00774C6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543D9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2B064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</w:t>
      </w:r>
      <w:r w:rsidR="00774C6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</w:t>
      </w:r>
      <w:r w:rsidR="00543D9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trongly influenced by the annealing duration and recrystallization process. </w:t>
      </w:r>
      <w:r w:rsidR="00543D9D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543D9D" w:rsidRPr="00B53B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gger grain size and low resistivity </w:t>
      </w:r>
      <w:r w:rsidR="00543D9D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543D9D" w:rsidRPr="00B53B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icative of </w:t>
      </w:r>
      <w:r w:rsidR="00543D9D">
        <w:rPr>
          <w:rFonts w:ascii="Times New Roman" w:hAnsi="Times New Roman" w:cs="Times New Roman"/>
          <w:color w:val="000000" w:themeColor="text1"/>
          <w:sz w:val="24"/>
          <w:szCs w:val="24"/>
        </w:rPr>
        <w:t>higher</w:t>
      </w:r>
      <w:r w:rsidR="00543D9D" w:rsidRPr="00B53B8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CR</w:t>
      </w:r>
      <w:r w:rsidR="00543D9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74C6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The Pt/AlO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lm annealed at 800</w:t>
      </w:r>
      <w:r w:rsidR="002F1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°C shows a higher TCR than that of the film annealed at 600</w:t>
      </w:r>
      <w:r w:rsidR="002F1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°C because the grain growth kinetics </w:t>
      </w:r>
      <w:r w:rsidR="0001679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intensified at higher annealing temperature</w:t>
      </w:r>
      <w:r w:rsidR="00741D0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, resulting</w:t>
      </w:r>
      <w:r w:rsidR="00520D1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520D19">
        <w:rPr>
          <w:rFonts w:ascii="Times New Roman" w:hAnsi="Times New Roman" w:cs="Times New Roman"/>
          <w:color w:val="000000" w:themeColor="text1"/>
          <w:sz w:val="24"/>
          <w:szCs w:val="24"/>
        </w:rPr>
        <w:t>larger</w:t>
      </w:r>
      <w:r w:rsidR="00520D19"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grain size at 800</w:t>
      </w:r>
      <w:r w:rsidR="002F15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248E6">
        <w:rPr>
          <w:rFonts w:ascii="Times New Roman" w:hAnsi="Times New Roman" w:cs="Times New Roman"/>
          <w:color w:val="000000" w:themeColor="text1"/>
          <w:sz w:val="24"/>
          <w:szCs w:val="24"/>
        </w:rPr>
        <w:t>°C</w:t>
      </w:r>
      <w:r w:rsidR="00B53B8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9E5711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</w:t>
      </w:r>
      <w:r w:rsidR="00B53B8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B53B87">
        <w:rPr>
          <w:rFonts w:ascii="Times New Roman" w:hAnsi="Times New Roman" w:cs="Times New Roman"/>
          <w:sz w:val="24"/>
          <w:szCs w:val="24"/>
        </w:rPr>
        <w:t>highest TCR value of 0.308</w:t>
      </w:r>
      <w:r w:rsidR="002F15D6">
        <w:rPr>
          <w:rFonts w:ascii="Times New Roman" w:hAnsi="Times New Roman" w:cs="Times New Roman"/>
          <w:sz w:val="24"/>
          <w:szCs w:val="24"/>
        </w:rPr>
        <w:t xml:space="preserve"> </w:t>
      </w:r>
      <w:r w:rsidR="00B53B87">
        <w:rPr>
          <w:rFonts w:ascii="Times New Roman" w:hAnsi="Times New Roman" w:cs="Times New Roman"/>
          <w:sz w:val="24"/>
          <w:szCs w:val="24"/>
        </w:rPr>
        <w:t>%/°C for Pt/AlO</w:t>
      </w:r>
      <w:r w:rsidR="00B53B87" w:rsidRPr="007F0FD3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B53B87">
        <w:rPr>
          <w:rFonts w:ascii="Times New Roman" w:hAnsi="Times New Roman" w:cs="Times New Roman"/>
          <w:sz w:val="24"/>
          <w:szCs w:val="24"/>
        </w:rPr>
        <w:t xml:space="preserve"> </w:t>
      </w:r>
      <w:r w:rsidR="00243653">
        <w:rPr>
          <w:rFonts w:ascii="Times New Roman" w:hAnsi="Times New Roman" w:cs="Times New Roman"/>
          <w:sz w:val="24"/>
          <w:szCs w:val="24"/>
        </w:rPr>
        <w:t>is achieved</w:t>
      </w:r>
      <w:r w:rsidR="00B53B87">
        <w:rPr>
          <w:rFonts w:ascii="Times New Roman" w:hAnsi="Times New Roman" w:cs="Times New Roman"/>
          <w:sz w:val="24"/>
          <w:szCs w:val="24"/>
        </w:rPr>
        <w:t xml:space="preserve"> after annealing in air at 800</w:t>
      </w:r>
      <w:r w:rsidR="002F15D6">
        <w:rPr>
          <w:rFonts w:ascii="Times New Roman" w:hAnsi="Times New Roman" w:cs="Times New Roman"/>
          <w:sz w:val="24"/>
          <w:szCs w:val="24"/>
        </w:rPr>
        <w:t xml:space="preserve"> </w:t>
      </w:r>
      <w:r w:rsidR="00B53B87">
        <w:rPr>
          <w:rFonts w:ascii="Times New Roman" w:hAnsi="Times New Roman" w:cs="Times New Roman"/>
          <w:sz w:val="24"/>
          <w:szCs w:val="24"/>
        </w:rPr>
        <w:t>°C for 1 h.</w:t>
      </w:r>
      <w:r w:rsidR="00B53B8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3506B5">
        <w:rPr>
          <w:rFonts w:ascii="Times New Roman" w:hAnsi="Times New Roman" w:cs="Times New Roman"/>
          <w:sz w:val="24"/>
          <w:szCs w:val="24"/>
        </w:rPr>
        <w:t>TCR of the film annealed at 800 °C for 3 h in Ar was 0.308 %/°C,</w:t>
      </w:r>
      <w:r w:rsidR="002B064D">
        <w:rPr>
          <w:rFonts w:ascii="Times New Roman" w:hAnsi="Times New Roman" w:cs="Times New Roman"/>
          <w:sz w:val="24"/>
          <w:szCs w:val="24"/>
        </w:rPr>
        <w:t xml:space="preserve"> as well</w:t>
      </w:r>
      <w:r w:rsidR="003506B5">
        <w:rPr>
          <w:rFonts w:ascii="Times New Roman" w:hAnsi="Times New Roman" w:cs="Times New Roman"/>
          <w:sz w:val="24"/>
          <w:szCs w:val="24"/>
        </w:rPr>
        <w:t xml:space="preserve">. </w:t>
      </w:r>
      <w:r w:rsidR="003865D6">
        <w:rPr>
          <w:rFonts w:ascii="Times New Roman" w:hAnsi="Times New Roman" w:cs="Times New Roman"/>
          <w:sz w:val="24"/>
          <w:szCs w:val="24"/>
        </w:rPr>
        <w:t>A</w:t>
      </w:r>
      <w:r w:rsidR="003506B5">
        <w:rPr>
          <w:rFonts w:ascii="Times New Roman" w:hAnsi="Times New Roman" w:cs="Times New Roman"/>
          <w:sz w:val="24"/>
          <w:szCs w:val="24"/>
        </w:rPr>
        <w:t xml:space="preserve"> TCR of 0.320 %/°C was achieved</w:t>
      </w:r>
      <w:r w:rsidR="003865D6">
        <w:rPr>
          <w:rFonts w:ascii="Times New Roman" w:hAnsi="Times New Roman" w:cs="Times New Roman"/>
          <w:sz w:val="24"/>
          <w:szCs w:val="24"/>
        </w:rPr>
        <w:t xml:space="preserve"> </w:t>
      </w:r>
      <w:r w:rsidR="007928DF">
        <w:rPr>
          <w:rFonts w:ascii="Times New Roman" w:hAnsi="Times New Roman" w:cs="Times New Roman"/>
          <w:sz w:val="24"/>
          <w:szCs w:val="24"/>
        </w:rPr>
        <w:t>f</w:t>
      </w:r>
      <w:r w:rsidR="003865D6">
        <w:rPr>
          <w:rFonts w:ascii="Times New Roman" w:hAnsi="Times New Roman" w:cs="Times New Roman"/>
          <w:sz w:val="24"/>
          <w:szCs w:val="24"/>
        </w:rPr>
        <w:t>or the film annealed at 1000 °C for 1 h in an Ar environment</w:t>
      </w:r>
      <w:r w:rsidR="003506B5">
        <w:rPr>
          <w:rFonts w:ascii="Times New Roman" w:hAnsi="Times New Roman" w:cs="Times New Roman"/>
          <w:sz w:val="24"/>
          <w:szCs w:val="24"/>
        </w:rPr>
        <w:t xml:space="preserve">, but </w:t>
      </w:r>
      <w:r w:rsidR="007928DF">
        <w:rPr>
          <w:rFonts w:ascii="Times New Roman" w:hAnsi="Times New Roman" w:cs="Times New Roman"/>
          <w:sz w:val="24"/>
          <w:szCs w:val="24"/>
        </w:rPr>
        <w:t>this film</w:t>
      </w:r>
      <w:r w:rsidR="003506B5">
        <w:rPr>
          <w:rFonts w:ascii="Times New Roman" w:hAnsi="Times New Roman" w:cs="Times New Roman"/>
          <w:sz w:val="24"/>
          <w:szCs w:val="24"/>
        </w:rPr>
        <w:t xml:space="preserve"> exhibited uneven grain growth, as illustrated in </w:t>
      </w:r>
      <w:r w:rsidR="003506B5" w:rsidRPr="000D788F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774C6D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3506B5" w:rsidRPr="000D788F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3506B5">
        <w:rPr>
          <w:rFonts w:ascii="Times New Roman" w:hAnsi="Times New Roman" w:cs="Times New Roman"/>
          <w:sz w:val="24"/>
          <w:szCs w:val="24"/>
        </w:rPr>
        <w:t xml:space="preserve">. </w:t>
      </w:r>
      <w:r w:rsidR="00B53B87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Hence, </w:t>
      </w:r>
      <w:r w:rsidR="00014E1A">
        <w:rPr>
          <w:rFonts w:ascii="Times New Roman" w:hAnsi="Times New Roman" w:cs="Times New Roman"/>
          <w:sz w:val="24"/>
          <w:szCs w:val="24"/>
        </w:rPr>
        <w:t xml:space="preserve">controlling </w:t>
      </w:r>
      <w:r w:rsidR="00FF0AF2">
        <w:rPr>
          <w:rFonts w:ascii="Times New Roman" w:hAnsi="Times New Roman" w:cs="Times New Roman"/>
          <w:sz w:val="24"/>
          <w:szCs w:val="24"/>
        </w:rPr>
        <w:t xml:space="preserve">the annealing </w:t>
      </w:r>
      <w:r w:rsidR="00B53B87">
        <w:rPr>
          <w:rFonts w:ascii="Times New Roman" w:hAnsi="Times New Roman" w:cs="Times New Roman"/>
          <w:sz w:val="24"/>
          <w:szCs w:val="24"/>
        </w:rPr>
        <w:t xml:space="preserve">temperature and </w:t>
      </w:r>
      <w:r w:rsidR="00FF0AF2">
        <w:rPr>
          <w:rFonts w:ascii="Times New Roman" w:hAnsi="Times New Roman" w:cs="Times New Roman"/>
          <w:sz w:val="24"/>
          <w:szCs w:val="24"/>
        </w:rPr>
        <w:t xml:space="preserve">duration provides a convenient way to control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014E1A">
        <w:rPr>
          <w:rFonts w:ascii="Times New Roman" w:hAnsi="Times New Roman" w:cs="Times New Roman"/>
          <w:sz w:val="24"/>
          <w:szCs w:val="24"/>
        </w:rPr>
        <w:t xml:space="preserve">proper </w:t>
      </w:r>
      <w:r w:rsidR="00FF0AF2">
        <w:rPr>
          <w:rFonts w:ascii="Times New Roman" w:hAnsi="Times New Roman" w:cs="Times New Roman"/>
          <w:sz w:val="24"/>
          <w:szCs w:val="24"/>
        </w:rPr>
        <w:t>growth mechanism</w:t>
      </w:r>
      <w:r w:rsidR="00BB0301">
        <w:rPr>
          <w:rFonts w:ascii="Times New Roman" w:hAnsi="Times New Roman" w:cs="Times New Roman"/>
          <w:sz w:val="24"/>
          <w:szCs w:val="24"/>
        </w:rPr>
        <w:t xml:space="preserve">, grain boundary movement, </w:t>
      </w:r>
      <w:r w:rsidR="00461D29">
        <w:rPr>
          <w:rFonts w:ascii="Times New Roman" w:hAnsi="Times New Roman" w:cs="Times New Roman"/>
          <w:sz w:val="24"/>
          <w:szCs w:val="24"/>
        </w:rPr>
        <w:t xml:space="preserve">and </w:t>
      </w:r>
      <w:r w:rsidR="00BB0301">
        <w:rPr>
          <w:rFonts w:ascii="Times New Roman" w:hAnsi="Times New Roman" w:cs="Times New Roman"/>
          <w:sz w:val="24"/>
          <w:szCs w:val="24"/>
        </w:rPr>
        <w:t>configurations of recrystallized atoms</w:t>
      </w:r>
      <w:r w:rsidR="00FF0AF2">
        <w:rPr>
          <w:rFonts w:ascii="Times New Roman" w:hAnsi="Times New Roman" w:cs="Times New Roman"/>
          <w:sz w:val="24"/>
          <w:szCs w:val="24"/>
        </w:rPr>
        <w:t xml:space="preserve">. </w:t>
      </w:r>
      <w:r w:rsidR="00BB0301">
        <w:rPr>
          <w:rFonts w:ascii="Times New Roman" w:hAnsi="Times New Roman" w:cs="Times New Roman"/>
          <w:sz w:val="24"/>
          <w:szCs w:val="24"/>
        </w:rPr>
        <w:t xml:space="preserve">Therefore, choosing </w:t>
      </w:r>
      <w:r w:rsidR="00F7295B">
        <w:rPr>
          <w:rFonts w:ascii="Times New Roman" w:hAnsi="Times New Roman" w:cs="Times New Roman"/>
          <w:sz w:val="24"/>
          <w:szCs w:val="24"/>
        </w:rPr>
        <w:t>the</w:t>
      </w:r>
      <w:r w:rsidR="00BB0301">
        <w:rPr>
          <w:rFonts w:ascii="Times New Roman" w:hAnsi="Times New Roman" w:cs="Times New Roman"/>
          <w:sz w:val="24"/>
          <w:szCs w:val="24"/>
        </w:rPr>
        <w:t xml:space="preserve"> </w:t>
      </w:r>
      <w:r w:rsidR="003F7196">
        <w:rPr>
          <w:rFonts w:ascii="Times New Roman" w:hAnsi="Times New Roman" w:cs="Times New Roman"/>
          <w:sz w:val="24"/>
          <w:szCs w:val="24"/>
        </w:rPr>
        <w:t xml:space="preserve">correct </w:t>
      </w:r>
      <w:r w:rsidR="00BB0301">
        <w:rPr>
          <w:rFonts w:ascii="Times New Roman" w:hAnsi="Times New Roman" w:cs="Times New Roman"/>
          <w:sz w:val="24"/>
          <w:szCs w:val="24"/>
        </w:rPr>
        <w:t xml:space="preserve">balance between these interactions </w:t>
      </w:r>
      <w:r w:rsidR="002B064D">
        <w:rPr>
          <w:rFonts w:ascii="Times New Roman" w:hAnsi="Times New Roman" w:cs="Times New Roman"/>
          <w:sz w:val="24"/>
          <w:szCs w:val="24"/>
        </w:rPr>
        <w:t>of</w:t>
      </w:r>
      <w:r w:rsidR="00BB0301">
        <w:rPr>
          <w:rFonts w:ascii="Times New Roman" w:hAnsi="Times New Roman" w:cs="Times New Roman"/>
          <w:sz w:val="24"/>
          <w:szCs w:val="24"/>
        </w:rPr>
        <w:t xml:space="preserve"> annealing </w:t>
      </w:r>
      <w:r w:rsidR="00B53B87">
        <w:rPr>
          <w:rFonts w:ascii="Times New Roman" w:hAnsi="Times New Roman" w:cs="Times New Roman"/>
          <w:sz w:val="24"/>
          <w:szCs w:val="24"/>
        </w:rPr>
        <w:t xml:space="preserve">temperature </w:t>
      </w:r>
      <w:r w:rsidR="00FA00F4">
        <w:rPr>
          <w:rFonts w:ascii="Times New Roman" w:hAnsi="Times New Roman" w:cs="Times New Roman"/>
          <w:sz w:val="24"/>
          <w:szCs w:val="24"/>
        </w:rPr>
        <w:t xml:space="preserve">and </w:t>
      </w:r>
      <w:r w:rsidR="00BB0301">
        <w:rPr>
          <w:rFonts w:ascii="Times New Roman" w:hAnsi="Times New Roman" w:cs="Times New Roman"/>
          <w:sz w:val="24"/>
          <w:szCs w:val="24"/>
        </w:rPr>
        <w:t>duration is essential to achiev</w:t>
      </w:r>
      <w:r w:rsidR="00461D29">
        <w:rPr>
          <w:rFonts w:ascii="Times New Roman" w:hAnsi="Times New Roman" w:cs="Times New Roman"/>
          <w:sz w:val="24"/>
          <w:szCs w:val="24"/>
        </w:rPr>
        <w:t>ing</w:t>
      </w:r>
      <w:r w:rsidR="00BB0301">
        <w:rPr>
          <w:rFonts w:ascii="Times New Roman" w:hAnsi="Times New Roman" w:cs="Times New Roman"/>
          <w:sz w:val="24"/>
          <w:szCs w:val="24"/>
        </w:rPr>
        <w:t xml:space="preserve"> the highest TCR and </w:t>
      </w:r>
      <w:r w:rsidR="009F150A">
        <w:rPr>
          <w:rFonts w:ascii="Times New Roman" w:hAnsi="Times New Roman" w:cs="Times New Roman"/>
          <w:sz w:val="24"/>
          <w:szCs w:val="24"/>
        </w:rPr>
        <w:t>high-quality</w:t>
      </w:r>
      <w:r w:rsidR="00BB0301">
        <w:rPr>
          <w:rFonts w:ascii="Times New Roman" w:hAnsi="Times New Roman" w:cs="Times New Roman"/>
          <w:sz w:val="24"/>
          <w:szCs w:val="24"/>
        </w:rPr>
        <w:t xml:space="preserve"> film</w:t>
      </w:r>
      <w:r w:rsidR="00FA00F4">
        <w:rPr>
          <w:rFonts w:ascii="Times New Roman" w:hAnsi="Times New Roman" w:cs="Times New Roman"/>
          <w:sz w:val="24"/>
          <w:szCs w:val="24"/>
        </w:rPr>
        <w:t>s</w:t>
      </w:r>
      <w:r w:rsidR="00BB030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DFAFA47" w14:textId="14708939" w:rsidR="007435F1" w:rsidRPr="00401601" w:rsidRDefault="00F070E0" w:rsidP="00E57C6E">
      <w:pPr>
        <w:pStyle w:val="ListParagraph"/>
        <w:numPr>
          <w:ilvl w:val="1"/>
          <w:numId w:val="2"/>
        </w:numPr>
        <w:spacing w:line="360" w:lineRule="auto"/>
        <w:jc w:val="both"/>
        <w:textAlignment w:val="baseline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16069" w:rsidRPr="00401601">
        <w:rPr>
          <w:rFonts w:ascii="Times New Roman" w:hAnsi="Times New Roman" w:cs="Times New Roman"/>
          <w:b/>
          <w:bCs/>
          <w:sz w:val="24"/>
          <w:szCs w:val="24"/>
        </w:rPr>
        <w:t>Structural</w:t>
      </w:r>
      <w:r w:rsidR="00431CD8" w:rsidRPr="00401601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B16069" w:rsidRPr="00401601">
        <w:rPr>
          <w:rFonts w:ascii="Times New Roman" w:hAnsi="Times New Roman" w:cs="Times New Roman"/>
          <w:b/>
          <w:bCs/>
          <w:sz w:val="24"/>
          <w:szCs w:val="24"/>
        </w:rPr>
        <w:t>compositional analysis</w:t>
      </w:r>
    </w:p>
    <w:p w14:paraId="102655AD" w14:textId="2DEE1A9F" w:rsidR="00B16069" w:rsidRDefault="006F6108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6F6108">
        <w:rPr>
          <w:rFonts w:ascii="Times New Roman" w:hAnsi="Times New Roman" w:cs="Times New Roman"/>
          <w:sz w:val="24"/>
          <w:szCs w:val="24"/>
        </w:rPr>
        <w:t>The crystalline structure</w:t>
      </w:r>
      <w:r w:rsidR="00F029A2">
        <w:rPr>
          <w:rFonts w:ascii="Times New Roman" w:hAnsi="Times New Roman" w:cs="Times New Roman"/>
          <w:sz w:val="24"/>
          <w:szCs w:val="24"/>
        </w:rPr>
        <w:t>s</w:t>
      </w:r>
      <w:r w:rsidRPr="006F6108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gramStart"/>
      <w:r w:rsidRPr="006F6108">
        <w:rPr>
          <w:rFonts w:ascii="Times New Roman" w:hAnsi="Times New Roman" w:cs="Times New Roman"/>
          <w:sz w:val="24"/>
          <w:szCs w:val="24"/>
        </w:rPr>
        <w:t>as-deposited</w:t>
      </w:r>
      <w:proofErr w:type="gramEnd"/>
      <w:r w:rsidRPr="006F6108">
        <w:rPr>
          <w:rFonts w:ascii="Times New Roman" w:hAnsi="Times New Roman" w:cs="Times New Roman"/>
          <w:sz w:val="24"/>
          <w:szCs w:val="24"/>
        </w:rPr>
        <w:t xml:space="preserve"> and annealed </w:t>
      </w:r>
      <w:r w:rsidR="00EB03F9">
        <w:rPr>
          <w:rFonts w:ascii="Times New Roman" w:hAnsi="Times New Roman" w:cs="Times New Roman"/>
          <w:sz w:val="24"/>
          <w:szCs w:val="24"/>
        </w:rPr>
        <w:t>(</w:t>
      </w:r>
      <w:r w:rsidR="00EB03F9" w:rsidRPr="00B16069">
        <w:rPr>
          <w:rFonts w:ascii="Times New Roman" w:hAnsi="Times New Roman" w:cs="Times New Roman"/>
          <w:sz w:val="24"/>
          <w:szCs w:val="24"/>
        </w:rPr>
        <w:t>800</w:t>
      </w:r>
      <w:r w:rsidR="00EB03F9">
        <w:rPr>
          <w:rFonts w:ascii="Times New Roman" w:hAnsi="Times New Roman" w:cs="Times New Roman"/>
          <w:sz w:val="24"/>
          <w:szCs w:val="24"/>
        </w:rPr>
        <w:t xml:space="preserve"> </w:t>
      </w:r>
      <w:r w:rsidR="00EB03F9" w:rsidRPr="00B16069">
        <w:rPr>
          <w:rFonts w:ascii="Times New Roman" w:hAnsi="Times New Roman" w:cs="Times New Roman"/>
          <w:sz w:val="24"/>
          <w:szCs w:val="24"/>
        </w:rPr>
        <w:t xml:space="preserve">°C in air </w:t>
      </w:r>
      <w:r w:rsidR="00EB03F9">
        <w:rPr>
          <w:rFonts w:ascii="Times New Roman" w:hAnsi="Times New Roman" w:cs="Times New Roman"/>
          <w:sz w:val="24"/>
          <w:szCs w:val="24"/>
        </w:rPr>
        <w:t xml:space="preserve">for 1 h) </w:t>
      </w:r>
      <w:r w:rsidRPr="006F6108">
        <w:rPr>
          <w:rFonts w:ascii="Times New Roman" w:hAnsi="Times New Roman" w:cs="Times New Roman"/>
          <w:sz w:val="24"/>
          <w:szCs w:val="24"/>
        </w:rPr>
        <w:t>Pt films </w:t>
      </w:r>
      <w:r w:rsidR="00C9425C" w:rsidRPr="006F6108">
        <w:rPr>
          <w:rFonts w:ascii="Times New Roman" w:hAnsi="Times New Roman" w:cs="Times New Roman"/>
          <w:sz w:val="24"/>
          <w:szCs w:val="24"/>
        </w:rPr>
        <w:t>w</w:t>
      </w:r>
      <w:r w:rsidR="00461D29">
        <w:rPr>
          <w:rFonts w:ascii="Times New Roman" w:hAnsi="Times New Roman" w:cs="Times New Roman"/>
          <w:sz w:val="24"/>
          <w:szCs w:val="24"/>
        </w:rPr>
        <w:t>ere</w:t>
      </w:r>
      <w:r w:rsidRPr="006F6108">
        <w:rPr>
          <w:rFonts w:ascii="Times New Roman" w:hAnsi="Times New Roman" w:cs="Times New Roman"/>
          <w:sz w:val="24"/>
          <w:szCs w:val="24"/>
        </w:rPr>
        <w:t xml:space="preserve"> investigated by XRD measurements, as shown in </w:t>
      </w:r>
      <w:r w:rsidRPr="00400556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400556" w:rsidRPr="00400556">
        <w:rPr>
          <w:rFonts w:ascii="Times New Roman" w:hAnsi="Times New Roman" w:cs="Times New Roman"/>
          <w:b/>
          <w:bCs/>
          <w:sz w:val="24"/>
          <w:szCs w:val="24"/>
        </w:rPr>
        <w:t xml:space="preserve"> 7</w:t>
      </w:r>
      <w:r w:rsidRPr="006F6108">
        <w:rPr>
          <w:rFonts w:ascii="Times New Roman" w:hAnsi="Times New Roman" w:cs="Times New Roman"/>
          <w:sz w:val="24"/>
          <w:szCs w:val="24"/>
        </w:rPr>
        <w:t xml:space="preserve">. The diffractogram of </w:t>
      </w:r>
      <w:r w:rsidRPr="00400556">
        <w:rPr>
          <w:rFonts w:ascii="Times New Roman" w:hAnsi="Times New Roman" w:cs="Times New Roman"/>
          <w:b/>
          <w:bCs/>
          <w:sz w:val="24"/>
          <w:szCs w:val="24"/>
        </w:rPr>
        <w:t xml:space="preserve">Fig. </w:t>
      </w:r>
      <w:r w:rsidR="00400556" w:rsidRPr="00400556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400556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6F6108">
        <w:rPr>
          <w:rFonts w:ascii="Times New Roman" w:hAnsi="Times New Roman" w:cs="Times New Roman"/>
          <w:sz w:val="24"/>
          <w:szCs w:val="24"/>
        </w:rPr>
        <w:t xml:space="preserve"> confirm</w:t>
      </w:r>
      <w:r w:rsidR="004978E0">
        <w:rPr>
          <w:rFonts w:ascii="Times New Roman" w:hAnsi="Times New Roman" w:cs="Times New Roman"/>
          <w:sz w:val="24"/>
          <w:szCs w:val="24"/>
        </w:rPr>
        <w:t>s</w:t>
      </w:r>
      <w:r w:rsidRPr="006F6108">
        <w:rPr>
          <w:rFonts w:ascii="Times New Roman" w:hAnsi="Times New Roman" w:cs="Times New Roman"/>
          <w:sz w:val="24"/>
          <w:szCs w:val="24"/>
        </w:rPr>
        <w:t xml:space="preserve"> the face-centered cubic </w:t>
      </w:r>
      <w:r w:rsidRPr="006F6108">
        <w:rPr>
          <w:rFonts w:ascii="Times New Roman" w:hAnsi="Times New Roman" w:cs="Times New Roman"/>
          <w:sz w:val="24"/>
          <w:szCs w:val="24"/>
        </w:rPr>
        <w:lastRenderedPageBreak/>
        <w:t>structure of Pt crystal (JCPDS Card 04-0802)</w:t>
      </w:r>
      <w:r>
        <w:rPr>
          <w:rFonts w:ascii="Times New Roman" w:hAnsi="Times New Roman" w:cs="Times New Roman"/>
          <w:sz w:val="24"/>
          <w:szCs w:val="24"/>
        </w:rPr>
        <w:t xml:space="preserve">. The peaks for </w:t>
      </w:r>
      <w:proofErr w:type="gramStart"/>
      <w:r>
        <w:rPr>
          <w:rFonts w:ascii="Times New Roman" w:hAnsi="Times New Roman" w:cs="Times New Roman"/>
          <w:sz w:val="24"/>
          <w:szCs w:val="24"/>
        </w:rPr>
        <w:t>as-deposit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nd annealed </w:t>
      </w:r>
      <w:r w:rsidR="00ED72E9">
        <w:rPr>
          <w:rFonts w:ascii="Times New Roman" w:hAnsi="Times New Roman" w:cs="Times New Roman"/>
          <w:sz w:val="24"/>
          <w:szCs w:val="24"/>
        </w:rPr>
        <w:t>samples</w:t>
      </w:r>
      <w:r>
        <w:rPr>
          <w:rFonts w:ascii="Times New Roman" w:hAnsi="Times New Roman" w:cs="Times New Roman"/>
          <w:sz w:val="24"/>
          <w:szCs w:val="24"/>
        </w:rPr>
        <w:t xml:space="preserve"> around 39° and 86° correspond to </w:t>
      </w:r>
      <w:r w:rsidR="00CA55E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preferential orientation of Pt film towards Pt</w:t>
      </w:r>
      <w:r w:rsidR="00ED72E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111) and Pt (222), belonging to the same family of planes</w:t>
      </w:r>
      <w:r w:rsidR="00C9425C">
        <w:rPr>
          <w:rFonts w:ascii="Times New Roman" w:hAnsi="Times New Roman" w:cs="Times New Roman"/>
          <w:sz w:val="24"/>
          <w:szCs w:val="24"/>
        </w:rPr>
        <w:t xml:space="preserve">. </w:t>
      </w:r>
      <w:r w:rsidR="009C3C09">
        <w:rPr>
          <w:rFonts w:ascii="Times New Roman" w:hAnsi="Times New Roman" w:cs="Times New Roman"/>
          <w:sz w:val="24"/>
          <w:szCs w:val="24"/>
        </w:rPr>
        <w:t>Pt (111) is the favorable state with minimum surface and interfacial energy</w:t>
      </w:r>
      <w:r w:rsidR="00D64B97">
        <w:rPr>
          <w:rFonts w:ascii="Times New Roman" w:hAnsi="Times New Roman" w:cs="Times New Roman"/>
          <w:sz w:val="24"/>
          <w:szCs w:val="24"/>
        </w:rPr>
        <w:t xml:space="preserve"> </w:t>
      </w:r>
      <w:r w:rsidR="0077505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33-3015","author":[{"dropping-particle":"","family":"Lok","given":"Ramazan","non-dropping-particle":"","parse-names":false,"suffix":""},{"dropping-particle":"","family":"Karacali","given":"Huseyın","non-dropping-particle":"","parse-names":false,"suffix":""},{"dropping-particle":"","family":"Varol","given":"Alı","non-dropping-particle":"","parse-names":false,"suffix":""},{"dropping-particle":"","family":"Camli","given":"Ugur","non-dropping-particle":"","parse-names":false,"suffix":""},{"dropping-particle":"","family":"Yilmaz","given":"Ercan","non-dropping-particle":"","parse-names":false,"suffix":""}],"container-title":"The International Journal of Advanced Manufacturing Technology","id":"ITEM-1","issued":{"date-parts":[["2022"]]},"page":"147-158","publisher":"Springer","title":"Fabrication and characterization of resistance temperature detector by smart mask design","type":"article-journal","volume":"122"},"uris":["http://www.mendeley.com/documents/?uuid=e5a5a10b-f84f-47c5-8f91-e3045f863020"]}],"mendeley":{"formattedCitation":"[64]","plainTextFormattedCitation":"[64]","previouslyFormattedCitation":"[64]"},"properties":{"noteIndex":0},"schema":"https://github.com/citation-style-language/schema/raw/master/csl-citation.json"}</w:instrText>
      </w:r>
      <w:r w:rsidR="00775059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64]</w:t>
      </w:r>
      <w:r w:rsidR="00775059">
        <w:rPr>
          <w:rFonts w:ascii="Times New Roman" w:hAnsi="Times New Roman" w:cs="Times New Roman"/>
          <w:sz w:val="24"/>
          <w:szCs w:val="24"/>
        </w:rPr>
        <w:fldChar w:fldCharType="end"/>
      </w:r>
      <w:r w:rsidR="009C3C09">
        <w:rPr>
          <w:rFonts w:ascii="Times New Roman" w:hAnsi="Times New Roman" w:cs="Times New Roman"/>
          <w:sz w:val="24"/>
          <w:szCs w:val="24"/>
        </w:rPr>
        <w:t>.</w:t>
      </w:r>
      <w:r w:rsidR="00ED72E9">
        <w:rPr>
          <w:rFonts w:ascii="Times New Roman" w:hAnsi="Times New Roman" w:cs="Times New Roman"/>
          <w:sz w:val="24"/>
          <w:szCs w:val="24"/>
        </w:rPr>
        <w:t xml:space="preserve"> </w:t>
      </w:r>
      <w:r w:rsidR="00ED72E9" w:rsidRPr="00400556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F1755C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ED72E9" w:rsidRPr="0040055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00556" w:rsidRPr="00400556"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="00ED72E9" w:rsidRPr="00400556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ED72E9">
        <w:rPr>
          <w:rFonts w:ascii="Times New Roman" w:hAnsi="Times New Roman" w:cs="Times New Roman"/>
          <w:sz w:val="24"/>
          <w:szCs w:val="24"/>
        </w:rPr>
        <w:t xml:space="preserve"> is the</w:t>
      </w:r>
      <w:r w:rsidR="00D64B97">
        <w:rPr>
          <w:rFonts w:ascii="Times New Roman" w:hAnsi="Times New Roman" w:cs="Times New Roman"/>
          <w:sz w:val="24"/>
          <w:szCs w:val="24"/>
        </w:rPr>
        <w:t xml:space="preserve"> magnified XRD spectra for </w:t>
      </w:r>
      <w:proofErr w:type="gramStart"/>
      <w:r w:rsidR="006C6BBF">
        <w:rPr>
          <w:rFonts w:ascii="Times New Roman" w:hAnsi="Times New Roman" w:cs="Times New Roman"/>
          <w:sz w:val="24"/>
          <w:szCs w:val="24"/>
        </w:rPr>
        <w:t>as-deposited</w:t>
      </w:r>
      <w:proofErr w:type="gramEnd"/>
      <w:r w:rsidR="00D64B97">
        <w:rPr>
          <w:rFonts w:ascii="Times New Roman" w:hAnsi="Times New Roman" w:cs="Times New Roman"/>
          <w:sz w:val="24"/>
          <w:szCs w:val="24"/>
        </w:rPr>
        <w:t xml:space="preserve"> and annealed films around Pt (111) peak region, showing </w:t>
      </w:r>
      <w:r w:rsidR="00D64B97" w:rsidRPr="006F6108">
        <w:rPr>
          <w:rFonts w:ascii="Times New Roman" w:hAnsi="Times New Roman" w:cs="Times New Roman"/>
          <w:sz w:val="24"/>
          <w:szCs w:val="24"/>
        </w:rPr>
        <w:t xml:space="preserve">a narrowing of the peak after annealing, as well as a slight shift </w:t>
      </w:r>
      <w:r w:rsidR="00D21230">
        <w:rPr>
          <w:rFonts w:ascii="Times New Roman" w:hAnsi="Times New Roman" w:cs="Times New Roman"/>
          <w:sz w:val="24"/>
          <w:szCs w:val="24"/>
        </w:rPr>
        <w:t xml:space="preserve">in </w:t>
      </w:r>
      <w:r w:rsidR="00ED0038" w:rsidRPr="006F6108">
        <w:rPr>
          <w:rFonts w:ascii="Times New Roman" w:hAnsi="Times New Roman" w:cs="Times New Roman"/>
          <w:sz w:val="24"/>
          <w:szCs w:val="24"/>
        </w:rPr>
        <w:t>2</w:t>
      </w:r>
      <w:r w:rsidR="00ED0038" w:rsidRPr="00852F0E">
        <w:rPr>
          <w:rFonts w:ascii="Symbol" w:hAnsi="Symbol" w:cs="Times New Roman"/>
          <w:color w:val="000000" w:themeColor="text1"/>
          <w:sz w:val="24"/>
          <w:szCs w:val="24"/>
        </w:rPr>
        <w:t>q</w:t>
      </w:r>
      <w:r w:rsidR="00ED0038">
        <w:rPr>
          <w:rFonts w:ascii="Times New Roman" w:hAnsi="Times New Roman" w:cs="Times New Roman"/>
          <w:sz w:val="24"/>
          <w:szCs w:val="24"/>
        </w:rPr>
        <w:t xml:space="preserve"> to </w:t>
      </w:r>
      <w:r w:rsidR="00D21230">
        <w:rPr>
          <w:rFonts w:ascii="Times New Roman" w:hAnsi="Times New Roman" w:cs="Times New Roman"/>
          <w:sz w:val="24"/>
          <w:szCs w:val="24"/>
        </w:rPr>
        <w:t xml:space="preserve">a </w:t>
      </w:r>
      <w:r w:rsidR="00D64B97" w:rsidRPr="006F6108">
        <w:rPr>
          <w:rFonts w:ascii="Times New Roman" w:hAnsi="Times New Roman" w:cs="Times New Roman"/>
          <w:sz w:val="24"/>
          <w:szCs w:val="24"/>
        </w:rPr>
        <w:t xml:space="preserve">higher </w:t>
      </w:r>
      <w:r w:rsidR="00ED0038">
        <w:rPr>
          <w:rFonts w:ascii="Times New Roman" w:hAnsi="Times New Roman" w:cs="Times New Roman"/>
          <w:sz w:val="24"/>
          <w:szCs w:val="24"/>
        </w:rPr>
        <w:t>range</w:t>
      </w:r>
      <w:r w:rsidR="00D64B97">
        <w:rPr>
          <w:rFonts w:ascii="Times New Roman" w:hAnsi="Times New Roman" w:cs="Times New Roman"/>
          <w:sz w:val="24"/>
          <w:szCs w:val="24"/>
        </w:rPr>
        <w:t xml:space="preserve">. </w:t>
      </w:r>
      <w:r w:rsidR="00C9425C" w:rsidRPr="00C9425C">
        <w:rPr>
          <w:rFonts w:ascii="Times New Roman" w:hAnsi="Times New Roman" w:cs="Times New Roman"/>
          <w:sz w:val="24"/>
          <w:szCs w:val="24"/>
        </w:rPr>
        <w:t xml:space="preserve">The </w:t>
      </w:r>
      <w:r w:rsidR="00C9425C">
        <w:rPr>
          <w:rFonts w:ascii="Times New Roman" w:hAnsi="Times New Roman" w:cs="Times New Roman"/>
          <w:sz w:val="24"/>
          <w:szCs w:val="24"/>
        </w:rPr>
        <w:t xml:space="preserve">sharper peak corresponding to </w:t>
      </w:r>
      <w:r w:rsidR="00C9425C" w:rsidRPr="00C9425C">
        <w:rPr>
          <w:rFonts w:ascii="Times New Roman" w:hAnsi="Times New Roman" w:cs="Times New Roman"/>
          <w:sz w:val="24"/>
          <w:szCs w:val="24"/>
        </w:rPr>
        <w:t>the annealed sample</w:t>
      </w:r>
      <w:r w:rsidR="00C9425C">
        <w:rPr>
          <w:rFonts w:ascii="Times New Roman" w:hAnsi="Times New Roman" w:cs="Times New Roman"/>
          <w:sz w:val="24"/>
          <w:szCs w:val="24"/>
        </w:rPr>
        <w:t xml:space="preserve"> </w:t>
      </w:r>
      <w:r w:rsidR="00C9425C" w:rsidRPr="00C9425C">
        <w:rPr>
          <w:rFonts w:ascii="Times New Roman" w:hAnsi="Times New Roman" w:cs="Times New Roman"/>
          <w:sz w:val="24"/>
          <w:szCs w:val="24"/>
        </w:rPr>
        <w:t>indicat</w:t>
      </w:r>
      <w:r w:rsidR="00C9425C">
        <w:rPr>
          <w:rFonts w:ascii="Times New Roman" w:hAnsi="Times New Roman" w:cs="Times New Roman"/>
          <w:sz w:val="24"/>
          <w:szCs w:val="24"/>
        </w:rPr>
        <w:t>es bette</w:t>
      </w:r>
      <w:r w:rsidR="00C9425C" w:rsidRPr="00C9425C">
        <w:rPr>
          <w:rFonts w:ascii="Times New Roman" w:hAnsi="Times New Roman" w:cs="Times New Roman"/>
          <w:sz w:val="24"/>
          <w:szCs w:val="24"/>
        </w:rPr>
        <w:t xml:space="preserve">r crystallinity compared to as-deposited </w:t>
      </w:r>
      <w:r w:rsidR="00C9425C">
        <w:rPr>
          <w:rFonts w:ascii="Times New Roman" w:hAnsi="Times New Roman" w:cs="Times New Roman"/>
          <w:sz w:val="24"/>
          <w:szCs w:val="24"/>
        </w:rPr>
        <w:t>samples</w:t>
      </w:r>
      <w:r w:rsidR="00B5648A">
        <w:rPr>
          <w:rFonts w:ascii="Times New Roman" w:hAnsi="Times New Roman" w:cs="Times New Roman"/>
          <w:sz w:val="24"/>
          <w:szCs w:val="24"/>
        </w:rPr>
        <w:t xml:space="preserve"> whereas </w:t>
      </w:r>
      <w:r w:rsidR="00F856B4">
        <w:rPr>
          <w:rFonts w:ascii="Times New Roman" w:hAnsi="Times New Roman" w:cs="Times New Roman"/>
          <w:sz w:val="24"/>
          <w:szCs w:val="24"/>
        </w:rPr>
        <w:t xml:space="preserve">the shift in the peak can be correlated with </w:t>
      </w:r>
      <w:r w:rsidR="00461D29">
        <w:rPr>
          <w:rFonts w:ascii="Times New Roman" w:hAnsi="Times New Roman" w:cs="Times New Roman"/>
          <w:sz w:val="24"/>
          <w:szCs w:val="24"/>
        </w:rPr>
        <w:t xml:space="preserve">a </w:t>
      </w:r>
      <w:r w:rsidR="00F856B4">
        <w:rPr>
          <w:rFonts w:ascii="Times New Roman" w:hAnsi="Times New Roman" w:cs="Times New Roman"/>
          <w:sz w:val="24"/>
          <w:szCs w:val="24"/>
        </w:rPr>
        <w:t xml:space="preserve">change in lattice strain during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F856B4">
        <w:rPr>
          <w:rFonts w:ascii="Times New Roman" w:hAnsi="Times New Roman" w:cs="Times New Roman"/>
          <w:sz w:val="24"/>
          <w:szCs w:val="24"/>
        </w:rPr>
        <w:t xml:space="preserve">annealing process due to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F856B4">
        <w:rPr>
          <w:rFonts w:ascii="Times New Roman" w:hAnsi="Times New Roman" w:cs="Times New Roman"/>
          <w:sz w:val="24"/>
          <w:szCs w:val="24"/>
        </w:rPr>
        <w:t>removal of micro stresses</w:t>
      </w:r>
      <w:r w:rsidR="00014941">
        <w:rPr>
          <w:rFonts w:ascii="Times New Roman" w:hAnsi="Times New Roman" w:cs="Times New Roman"/>
          <w:sz w:val="24"/>
          <w:szCs w:val="24"/>
        </w:rPr>
        <w:t xml:space="preserve"> resulting from different points and lattice defects like dislocations, vacancies, voids or interstitial atoms</w:t>
      </w:r>
      <w:r w:rsidR="00522CEB">
        <w:rPr>
          <w:rFonts w:ascii="Times New Roman" w:hAnsi="Times New Roman" w:cs="Times New Roman"/>
          <w:sz w:val="24"/>
          <w:szCs w:val="24"/>
        </w:rPr>
        <w:t xml:space="preserve"> </w:t>
      </w:r>
      <w:r w:rsidR="00522CE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0735413010","author":[{"dropping-particle":"","family":"Abdullah","given":"Yusof","non-dropping-particle":"","parse-names":false,"suffix":""},{"dropping-particle":"","family":"Husain","given":"Hishamuddin","non-dropping-particle":"","parse-names":false,"suffix":""},{"dropping-particle":"","family":"Hak","given":"Cik Rohaida Che","non-dropping-particle":"","parse-names":false,"suffix":""},{"dropping-particle":"","family":"Alias","given":"Nor Hayati","non-dropping-particle":"","parse-names":false,"suffix":""},{"dropping-particle":"","family":"Yusof","given":"Mohd Reusmaazran","non-dropping-particle":"","parse-names":false,"suffix":""},{"dropping-particle":"","family":"Kasim","given":"Norasiah Ab","non-dropping-particle":"","parse-names":false,"suffix":""},{"dropping-particle":"","family":"Zali","given":"Nurazila Mat","non-dropping-particle":"","parse-names":false,"suffix":""},{"dropping-particle":"","family":"Mohamed","given":"Abdul Aziz","non-dropping-particle":"","parse-names":false,"suffix":""}],"container-title":"AIP Conference Proceedings","id":"ITEM-1","issue":"1","issued":{"date-parts":[["2015"]]},"page":"40010","publisher":"AIP Publishing LLC","title":"A short note on physical properties to irradiated nuclear fuel by means of X-ray diffraction and neutron scattering techniques","type":"paper-conference","volume":"1659"},"uris":["http://www.mendeley.com/documents/?uuid=1825271d-425b-495d-a40a-ec455da9bf59"]}],"mendeley":{"formattedCitation":"[65]","plainTextFormattedCitation":"[65]","previouslyFormattedCitation":"[65]"},"properties":{"noteIndex":0},"schema":"https://github.com/citation-style-language/schema/raw/master/csl-citation.json"}</w:instrText>
      </w:r>
      <w:r w:rsidR="00522CEB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65]</w:t>
      </w:r>
      <w:r w:rsidR="00522CEB">
        <w:rPr>
          <w:rFonts w:ascii="Times New Roman" w:hAnsi="Times New Roman" w:cs="Times New Roman"/>
          <w:sz w:val="24"/>
          <w:szCs w:val="24"/>
        </w:rPr>
        <w:fldChar w:fldCharType="end"/>
      </w:r>
      <w:r w:rsidR="00014941">
        <w:rPr>
          <w:rFonts w:ascii="Times New Roman" w:hAnsi="Times New Roman" w:cs="Times New Roman"/>
          <w:sz w:val="24"/>
          <w:szCs w:val="24"/>
        </w:rPr>
        <w:t>.</w:t>
      </w:r>
      <w:bookmarkStart w:id="5" w:name="_Hlk100565140"/>
      <w:r w:rsidR="00ED0038">
        <w:rPr>
          <w:rFonts w:ascii="Times New Roman" w:hAnsi="Times New Roman" w:cs="Times New Roman"/>
          <w:sz w:val="24"/>
          <w:szCs w:val="24"/>
        </w:rPr>
        <w:t xml:space="preserve"> Moreover,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B16069" w:rsidRPr="00B16069">
        <w:rPr>
          <w:rFonts w:ascii="Times New Roman" w:hAnsi="Times New Roman" w:cs="Times New Roman"/>
          <w:sz w:val="24"/>
          <w:szCs w:val="24"/>
        </w:rPr>
        <w:t xml:space="preserve">XRD study of </w:t>
      </w:r>
      <w:r w:rsidR="00F7295B">
        <w:rPr>
          <w:rFonts w:ascii="Times New Roman" w:hAnsi="Times New Roman" w:cs="Times New Roman"/>
          <w:sz w:val="24"/>
          <w:szCs w:val="24"/>
        </w:rPr>
        <w:t xml:space="preserve">the </w:t>
      </w:r>
      <w:proofErr w:type="gramStart"/>
      <w:r w:rsidR="00B16069" w:rsidRPr="00B16069">
        <w:rPr>
          <w:rFonts w:ascii="Times New Roman" w:hAnsi="Times New Roman" w:cs="Times New Roman"/>
          <w:sz w:val="24"/>
          <w:szCs w:val="24"/>
        </w:rPr>
        <w:t>as-deposited</w:t>
      </w:r>
      <w:proofErr w:type="gramEnd"/>
      <w:r w:rsidR="00B16069" w:rsidRPr="00B16069">
        <w:rPr>
          <w:rFonts w:ascii="Times New Roman" w:hAnsi="Times New Roman" w:cs="Times New Roman"/>
          <w:sz w:val="24"/>
          <w:szCs w:val="24"/>
        </w:rPr>
        <w:t xml:space="preserve"> and annealed sample showed that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B16069" w:rsidRPr="00B16069">
        <w:rPr>
          <w:rFonts w:ascii="Times New Roman" w:hAnsi="Times New Roman" w:cs="Times New Roman"/>
          <w:sz w:val="24"/>
          <w:szCs w:val="24"/>
        </w:rPr>
        <w:t xml:space="preserve">deposited Pt film </w:t>
      </w:r>
      <w:r w:rsidR="00D2134D">
        <w:rPr>
          <w:rFonts w:ascii="Times New Roman" w:hAnsi="Times New Roman" w:cs="Times New Roman"/>
          <w:sz w:val="24"/>
          <w:szCs w:val="24"/>
        </w:rPr>
        <w:t>was</w:t>
      </w:r>
      <w:r w:rsidR="00B16069" w:rsidRPr="00B16069">
        <w:rPr>
          <w:rFonts w:ascii="Times New Roman" w:hAnsi="Times New Roman" w:cs="Times New Roman"/>
          <w:sz w:val="24"/>
          <w:szCs w:val="24"/>
        </w:rPr>
        <w:t xml:space="preserve"> free of any oxygen contamination. No evidence of PtO peak </w:t>
      </w:r>
      <w:r w:rsidR="00D2134D">
        <w:rPr>
          <w:rFonts w:ascii="Times New Roman" w:hAnsi="Times New Roman" w:cs="Times New Roman"/>
          <w:sz w:val="24"/>
          <w:szCs w:val="24"/>
        </w:rPr>
        <w:t>is</w:t>
      </w:r>
      <w:r w:rsidR="00B16069" w:rsidRPr="00B16069">
        <w:rPr>
          <w:rFonts w:ascii="Times New Roman" w:hAnsi="Times New Roman" w:cs="Times New Roman"/>
          <w:sz w:val="24"/>
          <w:szCs w:val="24"/>
        </w:rPr>
        <w:t xml:space="preserve"> observed from the XRD data of </w:t>
      </w:r>
      <w:proofErr w:type="gramStart"/>
      <w:r w:rsidR="00B16069" w:rsidRPr="00B16069">
        <w:rPr>
          <w:rFonts w:ascii="Times New Roman" w:hAnsi="Times New Roman" w:cs="Times New Roman"/>
          <w:sz w:val="24"/>
          <w:szCs w:val="24"/>
        </w:rPr>
        <w:t>as</w:t>
      </w:r>
      <w:r w:rsidR="00F7295B">
        <w:rPr>
          <w:rFonts w:ascii="Times New Roman" w:hAnsi="Times New Roman" w:cs="Times New Roman"/>
          <w:sz w:val="24"/>
          <w:szCs w:val="24"/>
        </w:rPr>
        <w:t>-</w:t>
      </w:r>
      <w:r w:rsidR="00B16069" w:rsidRPr="00B16069">
        <w:rPr>
          <w:rFonts w:ascii="Times New Roman" w:hAnsi="Times New Roman" w:cs="Times New Roman"/>
          <w:sz w:val="24"/>
          <w:szCs w:val="24"/>
        </w:rPr>
        <w:t>deposited</w:t>
      </w:r>
      <w:proofErr w:type="gramEnd"/>
      <w:r w:rsidR="00B16069" w:rsidRPr="00B16069">
        <w:rPr>
          <w:rFonts w:ascii="Times New Roman" w:hAnsi="Times New Roman" w:cs="Times New Roman"/>
          <w:sz w:val="24"/>
          <w:szCs w:val="24"/>
        </w:rPr>
        <w:t xml:space="preserve"> and annealed film indicating that annealing at 800</w:t>
      </w:r>
      <w:r w:rsidR="001B5B44">
        <w:rPr>
          <w:rFonts w:ascii="Times New Roman" w:hAnsi="Times New Roman" w:cs="Times New Roman"/>
          <w:sz w:val="24"/>
          <w:szCs w:val="24"/>
        </w:rPr>
        <w:t xml:space="preserve"> </w:t>
      </w:r>
      <w:r w:rsidR="00B16069" w:rsidRPr="00B16069">
        <w:rPr>
          <w:rFonts w:ascii="Times New Roman" w:hAnsi="Times New Roman" w:cs="Times New Roman"/>
          <w:sz w:val="24"/>
          <w:szCs w:val="24"/>
        </w:rPr>
        <w:t xml:space="preserve">°C in air </w:t>
      </w:r>
      <w:r w:rsidR="0079580A">
        <w:rPr>
          <w:rFonts w:ascii="Times New Roman" w:hAnsi="Times New Roman" w:cs="Times New Roman"/>
          <w:sz w:val="24"/>
          <w:szCs w:val="24"/>
        </w:rPr>
        <w:t>for 1</w:t>
      </w:r>
      <w:r w:rsidR="004430CB">
        <w:rPr>
          <w:rFonts w:ascii="Times New Roman" w:hAnsi="Times New Roman" w:cs="Times New Roman"/>
          <w:sz w:val="24"/>
          <w:szCs w:val="24"/>
        </w:rPr>
        <w:t xml:space="preserve"> </w:t>
      </w:r>
      <w:r w:rsidR="0079580A">
        <w:rPr>
          <w:rFonts w:ascii="Times New Roman" w:hAnsi="Times New Roman" w:cs="Times New Roman"/>
          <w:sz w:val="24"/>
          <w:szCs w:val="24"/>
        </w:rPr>
        <w:t xml:space="preserve">h </w:t>
      </w:r>
      <w:r w:rsidR="00B16069" w:rsidRPr="00B16069">
        <w:rPr>
          <w:rFonts w:ascii="Times New Roman" w:hAnsi="Times New Roman" w:cs="Times New Roman"/>
          <w:sz w:val="24"/>
          <w:szCs w:val="24"/>
        </w:rPr>
        <w:t xml:space="preserve">did not cause oxidation of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B16069" w:rsidRPr="00B16069">
        <w:rPr>
          <w:rFonts w:ascii="Times New Roman" w:hAnsi="Times New Roman" w:cs="Times New Roman"/>
          <w:sz w:val="24"/>
          <w:szCs w:val="24"/>
        </w:rPr>
        <w:t>Pt layer.</w:t>
      </w:r>
    </w:p>
    <w:bookmarkEnd w:id="5"/>
    <w:p w14:paraId="6E13A935" w14:textId="1635E208" w:rsidR="000D4613" w:rsidRDefault="00905307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ith the intention to analyze the electronic state of the elements in AlO</w:t>
      </w:r>
      <w:r w:rsidR="000C584A" w:rsidRPr="000C584A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(10 nm) and Pt/AlO</w:t>
      </w:r>
      <w:r w:rsidRPr="000C584A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film, XPS was performed.</w:t>
      </w:r>
      <w:r w:rsidR="008140B4">
        <w:rPr>
          <w:rFonts w:ascii="Times New Roman" w:hAnsi="Times New Roman" w:cs="Times New Roman"/>
          <w:sz w:val="24"/>
          <w:szCs w:val="24"/>
        </w:rPr>
        <w:t xml:space="preserve"> </w:t>
      </w:r>
      <w:r w:rsidR="008140B4" w:rsidRPr="001F2805">
        <w:rPr>
          <w:rFonts w:ascii="Times New Roman" w:hAnsi="Times New Roman" w:cs="Times New Roman"/>
          <w:sz w:val="24"/>
          <w:szCs w:val="24"/>
        </w:rPr>
        <w:t>The as-deposited AlO</w:t>
      </w:r>
      <w:r w:rsidR="000C584A" w:rsidRPr="000C584A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 interlayer was evaluated, prior </w:t>
      </w:r>
      <w:r w:rsidR="00F7295B">
        <w:rPr>
          <w:rFonts w:ascii="Times New Roman" w:hAnsi="Times New Roman" w:cs="Times New Roman"/>
          <w:sz w:val="24"/>
          <w:szCs w:val="24"/>
        </w:rPr>
        <w:t xml:space="preserve">to 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Pt deposition. The high resolution XPS peaks </w:t>
      </w:r>
      <w:r w:rsidR="0018588F">
        <w:rPr>
          <w:rFonts w:ascii="Times New Roman" w:hAnsi="Times New Roman" w:cs="Times New Roman"/>
          <w:sz w:val="24"/>
          <w:szCs w:val="24"/>
        </w:rPr>
        <w:t xml:space="preserve">of </w:t>
      </w:r>
      <w:r w:rsidR="008140B4" w:rsidRPr="001F2805">
        <w:rPr>
          <w:rFonts w:ascii="Times New Roman" w:hAnsi="Times New Roman" w:cs="Times New Roman"/>
          <w:sz w:val="24"/>
          <w:szCs w:val="24"/>
        </w:rPr>
        <w:t>Al2p and O1s,</w:t>
      </w:r>
      <w:r w:rsidR="00853EA2">
        <w:rPr>
          <w:rFonts w:ascii="Times New Roman" w:hAnsi="Times New Roman" w:cs="Times New Roman"/>
          <w:sz w:val="24"/>
          <w:szCs w:val="24"/>
        </w:rPr>
        <w:t xml:space="preserve"> corresponding to AlO</w:t>
      </w:r>
      <w:r w:rsidR="00853EA2" w:rsidRPr="00853EA2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853EA2">
        <w:rPr>
          <w:rFonts w:ascii="Times New Roman" w:hAnsi="Times New Roman" w:cs="Times New Roman"/>
          <w:sz w:val="24"/>
          <w:szCs w:val="24"/>
        </w:rPr>
        <w:t xml:space="preserve"> film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 </w:t>
      </w:r>
      <w:r w:rsidR="00461D29">
        <w:rPr>
          <w:rFonts w:ascii="Times New Roman" w:hAnsi="Times New Roman" w:cs="Times New Roman"/>
          <w:sz w:val="24"/>
          <w:szCs w:val="24"/>
        </w:rPr>
        <w:t>is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 shown in </w:t>
      </w:r>
      <w:r w:rsidR="008140B4" w:rsidRPr="001F2805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F1755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A6D5A">
        <w:rPr>
          <w:rFonts w:ascii="Times New Roman" w:hAnsi="Times New Roman" w:cs="Times New Roman"/>
          <w:b/>
          <w:bCs/>
          <w:sz w:val="24"/>
          <w:szCs w:val="24"/>
        </w:rPr>
        <w:t>8a</w:t>
      </w:r>
      <w:r w:rsidR="008140B4" w:rsidRPr="001F2805">
        <w:rPr>
          <w:rFonts w:ascii="Times New Roman" w:hAnsi="Times New Roman" w:cs="Times New Roman"/>
          <w:b/>
          <w:bCs/>
          <w:sz w:val="24"/>
          <w:szCs w:val="24"/>
        </w:rPr>
        <w:t>-b.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 </w:t>
      </w:r>
      <w:r w:rsidR="00323E89">
        <w:rPr>
          <w:rFonts w:ascii="Times New Roman" w:hAnsi="Times New Roman" w:cs="Times New Roman"/>
          <w:sz w:val="24"/>
          <w:szCs w:val="24"/>
        </w:rPr>
        <w:t>In the Al2p spectrum (</w:t>
      </w:r>
      <w:r w:rsidR="00323E89" w:rsidRPr="00323E89">
        <w:rPr>
          <w:rFonts w:ascii="Times New Roman" w:hAnsi="Times New Roman" w:cs="Times New Roman"/>
          <w:b/>
          <w:bCs/>
          <w:sz w:val="24"/>
          <w:szCs w:val="24"/>
        </w:rPr>
        <w:t>Fig. 8a</w:t>
      </w:r>
      <w:r w:rsidR="00323E89" w:rsidRPr="00323E89">
        <w:rPr>
          <w:rFonts w:ascii="Times New Roman" w:hAnsi="Times New Roman" w:cs="Times New Roman"/>
          <w:sz w:val="24"/>
          <w:szCs w:val="24"/>
        </w:rPr>
        <w:t>)</w:t>
      </w:r>
      <w:r w:rsidR="00323E89">
        <w:rPr>
          <w:rFonts w:ascii="Times New Roman" w:hAnsi="Times New Roman" w:cs="Times New Roman"/>
          <w:sz w:val="24"/>
          <w:szCs w:val="24"/>
        </w:rPr>
        <w:t xml:space="preserve">, 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Al2p peak </w:t>
      </w:r>
      <w:r w:rsidR="00323E89">
        <w:rPr>
          <w:rFonts w:ascii="Times New Roman" w:hAnsi="Times New Roman" w:cs="Times New Roman"/>
          <w:sz w:val="24"/>
          <w:szCs w:val="24"/>
        </w:rPr>
        <w:t xml:space="preserve">is located 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at </w:t>
      </w:r>
      <w:r w:rsidR="00E21020">
        <w:rPr>
          <w:rFonts w:ascii="Times New Roman" w:hAnsi="Times New Roman" w:cs="Times New Roman"/>
          <w:sz w:val="24"/>
          <w:szCs w:val="24"/>
        </w:rPr>
        <w:t>≈</w:t>
      </w:r>
      <w:r w:rsidR="004430CB">
        <w:rPr>
          <w:rFonts w:ascii="Times New Roman" w:hAnsi="Times New Roman" w:cs="Times New Roman"/>
          <w:sz w:val="24"/>
          <w:szCs w:val="24"/>
        </w:rPr>
        <w:t xml:space="preserve"> 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74 eV </w:t>
      </w:r>
      <w:r w:rsidR="00323E89">
        <w:rPr>
          <w:rFonts w:ascii="Times New Roman" w:hAnsi="Times New Roman" w:cs="Times New Roman"/>
          <w:sz w:val="24"/>
          <w:szCs w:val="24"/>
        </w:rPr>
        <w:t xml:space="preserve">confirming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0B211F">
        <w:rPr>
          <w:rFonts w:ascii="Times New Roman" w:hAnsi="Times New Roman" w:cs="Times New Roman"/>
          <w:sz w:val="24"/>
          <w:szCs w:val="24"/>
        </w:rPr>
        <w:t>formation of AlO</w:t>
      </w:r>
      <w:r w:rsidR="000B211F" w:rsidRPr="000B211F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A3C33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3B603E">
        <w:rPr>
          <w:rFonts w:ascii="Times New Roman" w:hAnsi="Times New Roman" w:cs="Times New Roman"/>
          <w:sz w:val="24"/>
          <w:szCs w:val="24"/>
          <w:vertAlign w:val="subscript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  <w:vertAlign w:val="subscript"/>
        </w:rPr>
        <w:instrText>ADDIN CSL_CITATION {"citationItems":[{"id":"ITEM-1","itemData":{"author":[{"dropping-particle":"","family":"Moulder","given":"John F","non-dropping-particle":"","parse-names":false,"suffix":""},{"dropping-particle":"","family":"Stickle","given":"William F","non-dropping-particle":"","parse-names":false,"suffix":""},{"dropping-particle":"","family":"Sobol","given":"P","non-dropping-particle":"","parse-names":false,"suffix":""},{"dropping-particle":"","family":"Bomben","given":"Kenneth D","non-dropping-particle":"","parse-names":false,"suffix":""},{"dropping-particle":"","family":"Chastain","given":"J","non-dropping-particle":"","parse-names":false,"suffix":""}],"container-title":"Perkin-Elmer Corp., Eden Prairie","id":"ITEM-1","issued":{"date-parts":[["1992"]]},"page":"60-61","title":"PHI-Handbook of X-ray photoelectron spectroscopy","type":"article-journal"},"uris":["http://www.mendeley.com/documents/?uuid=481e1e41-7fa3-44c6-a961-3c6ef3d3cb43"]},{"id":"ITEM-2","itemData":{"ISSN":"0021-8979","author":[{"dropping-particle":"","family":"Batlle","given":"Xavier","non-dropping-particle":"","parse-names":false,"suffix":""},{"dropping-particle":"","family":"Hattink","given":"Bart Jan","non-dropping-particle":"","parse-names":false,"suffix":""},{"dropping-particle":"","family":"Labarta","given":"Amılcar","non-dropping-particle":"","parse-names":false,"suffix":""},{"dropping-particle":"","family":"Åkerman","given":"Johan J","non-dropping-particle":"","parse-names":false,"suffix":""},{"dropping-particle":"","family":"Escudero","given":"Roberto","non-dropping-particle":"","parse-names":false,"suffix":""},{"dropping-particle":"","family":"Schuller","given":"Ivan K","non-dropping-particle":"","parse-names":false,"suffix":""}],"container-title":"Journal of applied physics","id":"ITEM-2","issue":"12","issued":{"date-parts":[["2002"]]},"page":"10163-10168","publisher":"American Institute of Physics","title":"Quantitative x-ray photoelectron spectroscopy study of Al/AlO&lt;sub&gt;x&lt;/sub&gt; bilayers","type":"article-journal","volume":"91"},"uris":["http://www.mendeley.com/documents/?uuid=4a01159e-bb94-4b4e-adf1-a6af27083632"]}],"mendeley":{"formattedCitation":"[66,67]","plainTextFormattedCitation":"[66,67]","previouslyFormattedCitation":"[66,67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  <w:vertAlign w:val="subscript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66,67]</w:t>
      </w:r>
      <w:r w:rsidR="003B603E">
        <w:rPr>
          <w:rFonts w:ascii="Times New Roman" w:hAnsi="Times New Roman" w:cs="Times New Roman"/>
          <w:sz w:val="24"/>
          <w:szCs w:val="24"/>
          <w:vertAlign w:val="subscript"/>
        </w:rPr>
        <w:fldChar w:fldCharType="end"/>
      </w:r>
      <w:r w:rsidR="008140B4" w:rsidRPr="00A2718D">
        <w:rPr>
          <w:rFonts w:ascii="Times New Roman" w:hAnsi="Times New Roman" w:cs="Times New Roman"/>
          <w:sz w:val="24"/>
          <w:szCs w:val="24"/>
        </w:rPr>
        <w:t>.</w:t>
      </w:r>
      <w:r w:rsidR="008140B4" w:rsidRPr="001F2805">
        <w:rPr>
          <w:rFonts w:ascii="Times New Roman" w:hAnsi="Times New Roman" w:cs="Times New Roman"/>
          <w:sz w:val="24"/>
          <w:szCs w:val="24"/>
        </w:rPr>
        <w:t xml:space="preserve"> </w:t>
      </w:r>
      <w:r w:rsidR="00323E89">
        <w:rPr>
          <w:rFonts w:ascii="Times New Roman" w:hAnsi="Times New Roman" w:cs="Times New Roman"/>
          <w:sz w:val="24"/>
          <w:szCs w:val="24"/>
        </w:rPr>
        <w:t xml:space="preserve">In </w:t>
      </w:r>
      <w:r w:rsidR="00323E89" w:rsidRPr="00323E89">
        <w:rPr>
          <w:rFonts w:ascii="Times New Roman" w:hAnsi="Times New Roman" w:cs="Times New Roman"/>
          <w:b/>
          <w:bCs/>
          <w:sz w:val="24"/>
          <w:szCs w:val="24"/>
        </w:rPr>
        <w:t>Fig. 8b</w:t>
      </w:r>
      <w:r w:rsidR="00323E89">
        <w:rPr>
          <w:rFonts w:ascii="Times New Roman" w:hAnsi="Times New Roman" w:cs="Times New Roman"/>
          <w:sz w:val="24"/>
          <w:szCs w:val="24"/>
        </w:rPr>
        <w:t xml:space="preserve">, O1s peak is deconvoluted in two components, centered at </w:t>
      </w:r>
      <w:r w:rsidR="00AA097F">
        <w:rPr>
          <w:rFonts w:ascii="Times New Roman" w:hAnsi="Times New Roman" w:cs="Times New Roman"/>
          <w:sz w:val="24"/>
          <w:szCs w:val="24"/>
        </w:rPr>
        <w:t xml:space="preserve">≈ </w:t>
      </w:r>
      <w:r w:rsidR="00323E89">
        <w:rPr>
          <w:rFonts w:ascii="Times New Roman" w:hAnsi="Times New Roman" w:cs="Times New Roman"/>
          <w:sz w:val="24"/>
          <w:szCs w:val="24"/>
        </w:rPr>
        <w:t xml:space="preserve">531 </w:t>
      </w:r>
      <w:r w:rsidR="00323E89" w:rsidRPr="001F2805">
        <w:rPr>
          <w:rFonts w:ascii="Times New Roman" w:hAnsi="Times New Roman" w:cs="Times New Roman"/>
          <w:sz w:val="24"/>
          <w:szCs w:val="24"/>
        </w:rPr>
        <w:t>eV</w:t>
      </w:r>
      <w:r w:rsidR="00AA097F">
        <w:rPr>
          <w:rFonts w:ascii="Times New Roman" w:hAnsi="Times New Roman" w:cs="Times New Roman"/>
          <w:sz w:val="24"/>
          <w:szCs w:val="24"/>
        </w:rPr>
        <w:t xml:space="preserve"> and 532.5 </w:t>
      </w:r>
      <w:r w:rsidR="00AA097F" w:rsidRPr="001F2805">
        <w:rPr>
          <w:rFonts w:ascii="Times New Roman" w:hAnsi="Times New Roman" w:cs="Times New Roman"/>
          <w:sz w:val="24"/>
          <w:szCs w:val="24"/>
        </w:rPr>
        <w:t>eV</w:t>
      </w:r>
      <w:r w:rsidR="00AA097F">
        <w:rPr>
          <w:rFonts w:ascii="Times New Roman" w:hAnsi="Times New Roman" w:cs="Times New Roman"/>
          <w:sz w:val="24"/>
          <w:szCs w:val="24"/>
        </w:rPr>
        <w:t xml:space="preserve">, indicating </w:t>
      </w:r>
      <w:r w:rsidR="00323E89">
        <w:rPr>
          <w:rFonts w:ascii="Times New Roman" w:hAnsi="Times New Roman" w:cs="Times New Roman"/>
          <w:sz w:val="24"/>
          <w:szCs w:val="24"/>
        </w:rPr>
        <w:t xml:space="preserve">the presence of Al-O and Si-O bonds. </w:t>
      </w:r>
      <w:r w:rsidR="000424FB">
        <w:rPr>
          <w:rFonts w:ascii="Times New Roman" w:hAnsi="Times New Roman" w:cs="Times New Roman"/>
          <w:sz w:val="24"/>
          <w:szCs w:val="24"/>
        </w:rPr>
        <w:t>Commercial software</w:t>
      </w:r>
      <w:r w:rsidR="00476B72">
        <w:rPr>
          <w:rFonts w:ascii="Times New Roman" w:hAnsi="Times New Roman" w:cs="Times New Roman"/>
          <w:sz w:val="24"/>
          <w:szCs w:val="24"/>
        </w:rPr>
        <w:t xml:space="preserve"> was used to estimate t</w:t>
      </w:r>
      <w:r w:rsidR="00476B72" w:rsidRPr="001F2805">
        <w:rPr>
          <w:rFonts w:ascii="Times New Roman" w:hAnsi="Times New Roman" w:cs="Times New Roman"/>
          <w:sz w:val="24"/>
          <w:szCs w:val="24"/>
        </w:rPr>
        <w:t>he atomic ratio</w:t>
      </w:r>
      <w:r w:rsidR="00476B72">
        <w:rPr>
          <w:rFonts w:ascii="Times New Roman" w:hAnsi="Times New Roman" w:cs="Times New Roman"/>
          <w:sz w:val="24"/>
          <w:szCs w:val="24"/>
        </w:rPr>
        <w:t xml:space="preserve"> between </w:t>
      </w:r>
      <w:r w:rsidR="00476B72" w:rsidRPr="001F2805">
        <w:rPr>
          <w:rFonts w:ascii="Times New Roman" w:hAnsi="Times New Roman" w:cs="Times New Roman"/>
          <w:sz w:val="24"/>
          <w:szCs w:val="24"/>
        </w:rPr>
        <w:t>Al2p and O1s</w:t>
      </w:r>
      <w:r w:rsidR="00476B72">
        <w:rPr>
          <w:rFonts w:ascii="Times New Roman" w:hAnsi="Times New Roman" w:cs="Times New Roman"/>
          <w:sz w:val="24"/>
          <w:szCs w:val="24"/>
        </w:rPr>
        <w:t xml:space="preserve"> which came out to be</w:t>
      </w:r>
      <w:r w:rsidR="00476B72" w:rsidRPr="001F2805">
        <w:rPr>
          <w:rFonts w:ascii="Times New Roman" w:hAnsi="Times New Roman" w:cs="Times New Roman"/>
          <w:sz w:val="24"/>
          <w:szCs w:val="24"/>
        </w:rPr>
        <w:t xml:space="preserve"> </w:t>
      </w:r>
      <w:r w:rsidR="00476B72">
        <w:rPr>
          <w:rFonts w:ascii="Times New Roman" w:hAnsi="Times New Roman" w:cs="Times New Roman"/>
          <w:sz w:val="24"/>
          <w:szCs w:val="24"/>
        </w:rPr>
        <w:t xml:space="preserve">≈ </w:t>
      </w:r>
      <w:r w:rsidR="00C27371">
        <w:rPr>
          <w:rFonts w:ascii="Times New Roman" w:hAnsi="Times New Roman" w:cs="Times New Roman"/>
          <w:sz w:val="24"/>
          <w:szCs w:val="24"/>
        </w:rPr>
        <w:t>0.38</w:t>
      </w:r>
      <w:r w:rsidR="00476B72" w:rsidRPr="001F2805">
        <w:rPr>
          <w:rFonts w:ascii="Times New Roman" w:hAnsi="Times New Roman" w:cs="Times New Roman"/>
          <w:sz w:val="24"/>
          <w:szCs w:val="24"/>
        </w:rPr>
        <w:t xml:space="preserve"> (for Al</w:t>
      </w:r>
      <w:r w:rsidR="00476B72" w:rsidRPr="001F280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76B72" w:rsidRPr="001F2805">
        <w:rPr>
          <w:rFonts w:ascii="Times New Roman" w:hAnsi="Times New Roman" w:cs="Times New Roman"/>
          <w:sz w:val="24"/>
          <w:szCs w:val="24"/>
        </w:rPr>
        <w:t>O</w:t>
      </w:r>
      <w:r w:rsidR="00476B72" w:rsidRPr="001F280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476B72" w:rsidRPr="001F2805">
        <w:rPr>
          <w:rFonts w:ascii="Times New Roman" w:hAnsi="Times New Roman" w:cs="Times New Roman"/>
          <w:sz w:val="24"/>
          <w:szCs w:val="24"/>
        </w:rPr>
        <w:t xml:space="preserve"> stoichiometric, </w:t>
      </w:r>
      <w:r w:rsidR="00461D29">
        <w:rPr>
          <w:rFonts w:ascii="Times New Roman" w:hAnsi="Times New Roman" w:cs="Times New Roman"/>
          <w:sz w:val="24"/>
          <w:szCs w:val="24"/>
        </w:rPr>
        <w:t xml:space="preserve">the </w:t>
      </w:r>
      <w:r w:rsidR="00476B72" w:rsidRPr="001F2805">
        <w:rPr>
          <w:rFonts w:ascii="Times New Roman" w:hAnsi="Times New Roman" w:cs="Times New Roman"/>
          <w:sz w:val="24"/>
          <w:szCs w:val="24"/>
        </w:rPr>
        <w:t xml:space="preserve">Al/O ratio </w:t>
      </w:r>
      <w:r w:rsidR="00476B72">
        <w:rPr>
          <w:rFonts w:ascii="Times New Roman" w:hAnsi="Times New Roman" w:cs="Times New Roman"/>
          <w:sz w:val="24"/>
          <w:szCs w:val="24"/>
        </w:rPr>
        <w:t>is</w:t>
      </w:r>
      <w:r w:rsidR="00476B72" w:rsidRPr="001F2805">
        <w:rPr>
          <w:rFonts w:ascii="Times New Roman" w:hAnsi="Times New Roman" w:cs="Times New Roman"/>
          <w:sz w:val="24"/>
          <w:szCs w:val="24"/>
        </w:rPr>
        <w:t xml:space="preserve"> 0.67).</w:t>
      </w:r>
      <w:r w:rsidR="00476B7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62CB7B" w14:textId="0BDFC697" w:rsidR="00B16069" w:rsidRPr="000D4613" w:rsidRDefault="00327E65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1F2805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461D2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A6D5A">
        <w:rPr>
          <w:rFonts w:ascii="Times New Roman" w:hAnsi="Times New Roman" w:cs="Times New Roman"/>
          <w:b/>
          <w:bCs/>
          <w:sz w:val="24"/>
          <w:szCs w:val="24"/>
        </w:rPr>
        <w:t>8</w:t>
      </w: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1F2805">
        <w:rPr>
          <w:rFonts w:ascii="Times New Roman" w:hAnsi="Times New Roman" w:cs="Times New Roman"/>
          <w:b/>
          <w:bCs/>
          <w:sz w:val="24"/>
          <w:szCs w:val="24"/>
        </w:rPr>
        <w:t>-</w:t>
      </w:r>
      <w:r w:rsidR="001A6D5A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CE1B2C">
        <w:rPr>
          <w:rFonts w:ascii="Times New Roman" w:hAnsi="Times New Roman" w:cs="Times New Roman"/>
          <w:sz w:val="24"/>
          <w:szCs w:val="24"/>
        </w:rPr>
        <w:t xml:space="preserve"> shows Pt4f and O1s peaks obtained from Pt</w:t>
      </w:r>
      <w:r>
        <w:rPr>
          <w:rFonts w:ascii="Times New Roman" w:hAnsi="Times New Roman" w:cs="Times New Roman"/>
          <w:sz w:val="24"/>
          <w:szCs w:val="24"/>
        </w:rPr>
        <w:t>/AlO</w:t>
      </w:r>
      <w:r w:rsidRPr="00727CFC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shown in </w:t>
      </w:r>
      <w:r w:rsidRPr="00561CA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461D2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8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t4f peak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F7295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951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ymmetric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doublet</w:t>
      </w:r>
      <w:r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wo well-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parated spin-orbit components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4f</w:t>
      </w:r>
      <w:r w:rsidRPr="00945DF3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5/</w:t>
      </w:r>
      <w:proofErr w:type="gramStart"/>
      <w:r w:rsidRPr="00945DF3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2</w:t>
      </w:r>
      <w:proofErr w:type="gramEnd"/>
      <w:r w:rsidRP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 xml:space="preserve"> 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d Pt4f</w:t>
      </w:r>
      <w:r w:rsidRPr="00945DF3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7/2</w:t>
      </w:r>
      <w:r w:rsidR="00E357B5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1DF9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oublet spacing</w:t>
      </w:r>
      <w:r w:rsidR="00411074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s</w:t>
      </w:r>
      <w:r w:rsidR="00B92F76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76BD5">
        <w:rPr>
          <w:rFonts w:ascii="Times New Roman" w:hAnsi="Times New Roman" w:cs="Times New Roman"/>
          <w:sz w:val="24"/>
          <w:szCs w:val="24"/>
        </w:rPr>
        <w:t>≈</w:t>
      </w:r>
      <w:r w:rsidR="001F2988">
        <w:rPr>
          <w:rFonts w:ascii="Times New Roman" w:hAnsi="Times New Roman" w:cs="Times New Roman"/>
          <w:sz w:val="24"/>
          <w:szCs w:val="24"/>
        </w:rPr>
        <w:t xml:space="preserve"> 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3.35</w:t>
      </w:r>
      <w:r w:rsidR="00EB03F9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V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for both as-deposited and annealed </w:t>
      </w:r>
      <w:r w:rsidR="00EB03F9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EB03F9" w:rsidRPr="00B16069">
        <w:rPr>
          <w:rFonts w:ascii="Times New Roman" w:hAnsi="Times New Roman" w:cs="Times New Roman"/>
          <w:sz w:val="24"/>
          <w:szCs w:val="24"/>
        </w:rPr>
        <w:t>800</w:t>
      </w:r>
      <w:r w:rsidR="00EB03F9">
        <w:rPr>
          <w:rFonts w:ascii="Times New Roman" w:hAnsi="Times New Roman" w:cs="Times New Roman"/>
          <w:sz w:val="24"/>
          <w:szCs w:val="24"/>
        </w:rPr>
        <w:t xml:space="preserve"> </w:t>
      </w:r>
      <w:r w:rsidR="00EB03F9" w:rsidRPr="00B16069">
        <w:rPr>
          <w:rFonts w:ascii="Times New Roman" w:hAnsi="Times New Roman" w:cs="Times New Roman"/>
          <w:sz w:val="24"/>
          <w:szCs w:val="24"/>
        </w:rPr>
        <w:t xml:space="preserve">°C in air </w:t>
      </w:r>
      <w:r w:rsidR="00EB03F9">
        <w:rPr>
          <w:rFonts w:ascii="Times New Roman" w:hAnsi="Times New Roman" w:cs="Times New Roman"/>
          <w:sz w:val="24"/>
          <w:szCs w:val="24"/>
        </w:rPr>
        <w:t xml:space="preserve">for 1 h)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mples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 w:fldLock="1"/>
      </w:r>
      <w:r w:rsidR="00421A2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ADDIN CSL_CITATION {"citationItems":[{"id":"ITEM-1","itemData":{"ISSN":"1932-7447","author":[{"dropping-particle":"","family":"O’Connor","given":"Christopher R","non-dropping-particle":"","parse-names":false,"suffix":""},{"dropping-particle":"","family":"Spronsen","given":"Matthijs A","non-dropping-particle":"van","parse-names":false,"suffix":""},{"dropping-particle":"","family":"Karatok","given":"Mustafa","non-dropping-particle":"","parse-names":false,"suffix":""},{"dropping-particle":"","family":"Boscoboinik","given":"Jorge","non-dropping-particle":"","parse-names":false,"suffix":""},{"dropping-particle":"","family":"Friend","given":"Cynthia M","non-dropping-particle":"","parse-names":false,"suffix":""},{"dropping-particle":"","family":"Montemore","given":"Matthew M","non-dropping-particle":"","parse-names":false,"suffix":""}],"container-title":"The Journal of Physical Chemistry C","id":"ITEM-1","issue":"19","issued":{"date-parts":[["2021"]]},"page":"10685-10692","publisher":"ACS Publications","title":"Predicting X-ray Photoelectron Peak Shapes: the Effect of Electronic Structure","type":"article-journal","volume":"125"},"uris":["http://www.mendeley.com/documents/?uuid=4477d4d9-8548-47fa-b8d3-9369cfd47b4a"]}],"mendeley":{"formattedCitation":"[68]","plainTextFormattedCitation":"[68]","previouslyFormattedCitation":"[68]"},"properties":{"noteIndex":0},"schema":"https://github.com/citation-style-language/schema/raw/master/csl-citation.json"}</w:instrTex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21A2C" w:rsidRPr="00421A2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</w:rPr>
        <w:t>[68]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is characteristic doublet indicates that Pt is in </w:t>
      </w:r>
      <w:r w:rsidR="00F7295B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metallic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ate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Additionally, </w:t>
      </w:r>
      <w:r w:rsidR="00F7295B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 prominent O1s peak in </w:t>
      </w:r>
      <w:r w:rsidRPr="00561CAE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shd w:val="clear" w:color="auto" w:fill="FFFFFF"/>
        </w:rPr>
        <w:t>Fig.</w:t>
      </w:r>
      <w:r w:rsidRPr="00327E6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D2017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8d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92F76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as observed,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onfirm</w:t>
      </w:r>
      <w:r w:rsidR="00B92F76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g</w:t>
      </w:r>
      <w:r w:rsidR="00F7295B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13092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bsence of oxygen in </w:t>
      </w:r>
      <w:r w:rsidR="00CA1DF9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 film before and after annealing.</w:t>
      </w:r>
      <w:r w:rsidRPr="00561CA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XPS </w:t>
      </w:r>
      <w:r w:rsidR="0065199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alysis</w:t>
      </w:r>
      <w:r w:rsidR="008139F9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pports</w:t>
      </w:r>
      <w:r w:rsidR="0065199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XRD d</w:t>
      </w:r>
      <w:r w:rsidR="007E2FD0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ta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t </w:t>
      </w:r>
      <w:r w:rsidR="007E2FD0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</w:t>
      </w:r>
      <w:r w:rsidR="008139F9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27CF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id not undergo oxidation during </w:t>
      </w:r>
      <w:r w:rsidR="00727CFC"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>annealing at 800</w:t>
      </w:r>
      <w:r w:rsidR="001706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207D4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727CFC"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 </w:t>
      </w:r>
      <w:r w:rsidR="00727CFC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="00727CFC"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</w:t>
      </w:r>
      <w:r w:rsidR="001706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27CFC"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="00727C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27CFC" w:rsidRPr="00561CAE">
        <w:rPr>
          <w:rFonts w:ascii="Times New Roman" w:hAnsi="Times New Roman" w:cs="Times New Roman"/>
          <w:color w:val="000000" w:themeColor="text1"/>
          <w:sz w:val="24"/>
          <w:szCs w:val="24"/>
        </w:rPr>
        <w:t>in air</w:t>
      </w:r>
      <w:r w:rsidR="00727CF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t should be noted that the partial pressure of O</w:t>
      </w:r>
      <w:r w:rsidR="000C584A" w:rsidRPr="00D2754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uring annealing was maintained at </w:t>
      </w:r>
      <w:r w:rsidR="00621583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17.6 kPa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A2BC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35702B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EA2BC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mospheric pressure = </w:t>
      </w:r>
      <w:r w:rsidR="00621583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83-86 kPa</w:t>
      </w:r>
      <w:r w:rsidR="00EA2BC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) 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hich is not favorable to form solid PtO on the surface of the film at</w:t>
      </w:r>
      <w:r w:rsidR="008A560D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800</w:t>
      </w:r>
      <w:r w:rsidR="00170630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°C, as validated by </w:t>
      </w:r>
      <w:r w:rsidR="00B13092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llingham diagram of Pt/Pt</w:t>
      </w:r>
      <w:r w:rsidR="008A560D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 </w:t>
      </w:r>
      <w:r w:rsidR="003B603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 w:fldLock="1"/>
      </w:r>
      <w:r w:rsidR="00421A2C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>ADDIN CSL_CITATION {"citationItems":[{"id":"ITEM-1","itemData":{"ISSN":"0734-2101","author":[{"dropping-particle":"","family":"McConnell","given":"Michael S","non-dropping-particle":"","parse-names":false,"suffix":""},{"dropping-particle":"","family":"Schneider","given":"Louisa C","non-dropping-particle":"","parse-names":false,"suffix":""},{"dropping-particle":"","family":"Karbasian","given":"Golnaz","non-dropping-particle":"","parse-names":false,"suffix":""},{"dropping-particle":"","family":"Rouvimov","given":"Sergei","non-dropping-particle":"","parse-names":false,"suffix":""},{"dropping-particle":"","family":"Orlov","given":"Alexei O","non-dropping-particle":"","parse-names":false,"suffix":""},{"dropping-particle":"","family":"Snider","given":"Gregory L","non-dropping-particle":"","parse-names":false,"suffix":""}],"container-title":"Journal of Vacuum Science &amp; Technology A: Vacuum, Surfaces, and Films","id":"ITEM-1","issue":"1","issued":{"date-parts":[["2016"]]},"page":"01A139","publisher":"American Vacuum Society","title":"Atomic layer deposition of Al&lt;sub&gt;2&lt;/sub&gt;O&lt;sub&gt;3&lt;/sub&gt; for single electron transistors utilizing Pt oxidation and reduction","type":"article-journal","volume":"34"},"uris":["http://www.mendeley.com/documents/?uuid=135d698b-e186-42f9-8107-b03f1292bc2f"]},{"id":"ITEM-2","itemData":{"ISSN":"0002-7820","author":[{"dropping-particle":"","family":"Désévédavy","given":"Frédéric","non-dropping-particle":"","parse-names":false,"suffix":""},{"dropping-particle":"","family":"Strutynski","given":"Clément","non-dropping-particle":"","parse-names":false,"suffix":""},{"dropping-particle":"","family":"Lemière","given":"Arnaud","non-dropping-particle":"","parse-names":false,"suffix":""},{"dropping-particle":"","family":"Mathey","given":"Pierre","non-dropping-particle":"","parse-names":false,"suffix":""},{"dropping-particle":"","family":"Gadret","given":"Grégory","non-dropping-particle":"","parse-names":false,"suffix":""},{"dropping-particle":"","family":"Jules","given":"Jean‐charles","non-dropping-particle":"","parse-names":false,"suffix":""},{"dropping-particle":"","family":"Kibler","given":"Bertrand","non-dropping-particle":"","parse-names":false,"suffix":""},{"dropping-particle":"","family":"Smektala","given":"Frédéric","non-dropping-particle":"","parse-names":false,"suffix":""}],"container-title":"Journal of the American Ceramic Society","id":"ITEM-2","issue":"8","issued":{"date-parts":[["2020"]]},"page":"4017-4034","publisher":"Wiley Online Library","title":"Review of tellurite glasses purification issues for mid‐IR optical fiber applications","type":"article-journal","volume":"103"},"uris":["http://www.mendeley.com/documents/?uuid=1e12a3d8-7055-43c1-aea9-ccf3f156c8bc"]}],"mendeley":{"formattedCitation":"[69,70]","plainTextFormattedCitation":"[69,70]","previouslyFormattedCitation":"[69,70]"},"properties":{"noteIndex":0},"schema":"https://github.com/citation-style-language/schema/raw/master/csl-citation.json"}</w:instrText>
      </w:r>
      <w:r w:rsidR="003B603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21A2C" w:rsidRPr="00421A2C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</w:rPr>
        <w:t>[69,70]</w:t>
      </w:r>
      <w:r w:rsidR="003B603E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0C584A">
        <w:rPr>
          <w:rFonts w:ascii="Times New Roman" w:eastAsia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.</w:t>
      </w:r>
    </w:p>
    <w:p w14:paraId="67F3CDC6" w14:textId="22D24A81" w:rsidR="005A480B" w:rsidRPr="000151E2" w:rsidRDefault="00945DF3" w:rsidP="000151E2">
      <w:pPr>
        <w:pStyle w:val="ListParagraph"/>
        <w:numPr>
          <w:ilvl w:val="1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Inspections o</w:t>
      </w:r>
      <w:r w:rsidR="001D7B66">
        <w:rPr>
          <w:rFonts w:ascii="Times New Roman" w:hAnsi="Times New Roman" w:cs="Times New Roman"/>
          <w:b/>
          <w:bCs/>
          <w:sz w:val="24"/>
          <w:szCs w:val="24"/>
        </w:rPr>
        <w:t>f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meanders</w:t>
      </w:r>
    </w:p>
    <w:p w14:paraId="65A782E4" w14:textId="3B6037EE" w:rsidR="009D2CE7" w:rsidRPr="00945DF3" w:rsidRDefault="00D53E05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the study, we found thre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amples</w:t>
      </w:r>
      <w:r w:rsidR="00087F3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</w:t>
      </w:r>
      <w:r w:rsidR="00087F3C">
        <w:rPr>
          <w:rFonts w:ascii="Times New Roman" w:hAnsi="Times New Roman" w:cs="Times New Roman"/>
          <w:color w:val="000000" w:themeColor="text1"/>
          <w:sz w:val="24"/>
          <w:szCs w:val="24"/>
        </w:rPr>
        <w:t>ve</w:t>
      </w:r>
      <w:r w:rsidR="001705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highest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CR values: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ilms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ed at 800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h in air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0.308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>%/</w:t>
      </w:r>
      <w:r w:rsidR="00DA3313">
        <w:rPr>
          <w:rFonts w:ascii="Times New Roman" w:hAnsi="Times New Roman" w:cs="Times New Roman"/>
          <w:sz w:val="24"/>
          <w:szCs w:val="24"/>
        </w:rPr>
        <w:t>°C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, 800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°C for 3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h in Ar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0.308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>%/</w:t>
      </w:r>
      <w:r w:rsidR="00DA3313">
        <w:rPr>
          <w:rFonts w:ascii="Times New Roman" w:hAnsi="Times New Roman" w:cs="Times New Roman"/>
          <w:sz w:val="24"/>
          <w:szCs w:val="24"/>
        </w:rPr>
        <w:t>°C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0E625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1000</w:t>
      </w:r>
      <w:r w:rsidR="00AE7B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1706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h in Ar</w:t>
      </w:r>
      <w:r w:rsidR="00DA33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DA3313">
        <w:rPr>
          <w:rFonts w:ascii="Times New Roman" w:hAnsi="Times New Roman" w:cs="Times New Roman"/>
          <w:sz w:val="24"/>
          <w:szCs w:val="24"/>
        </w:rPr>
        <w:t>0.320 %/°C)</w:t>
      </w:r>
      <w:r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45DF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A75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iven the similar TCR for all these samples, </w:t>
      </w:r>
      <w:r w:rsidR="0088097E">
        <w:rPr>
          <w:rFonts w:ascii="Times New Roman" w:hAnsi="Times New Roman" w:cs="Times New Roman"/>
          <w:color w:val="000000" w:themeColor="text1"/>
          <w:sz w:val="24"/>
          <w:szCs w:val="24"/>
        </w:rPr>
        <w:t>microscopic</w:t>
      </w:r>
      <w:r w:rsidR="00CA75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estigations of the </w:t>
      </w:r>
      <w:r w:rsidR="009D2CE7">
        <w:rPr>
          <w:rFonts w:ascii="Times New Roman" w:hAnsi="Times New Roman" w:cs="Times New Roman"/>
          <w:color w:val="000000" w:themeColor="text1"/>
          <w:sz w:val="24"/>
          <w:szCs w:val="24"/>
        </w:rPr>
        <w:t>lithographically patterned meanders</w:t>
      </w:r>
      <w:r w:rsidR="00CA75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also important</w:t>
      </w:r>
      <w:r w:rsidR="008809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investigate </w:t>
      </w:r>
      <w:r w:rsidR="000E6258">
        <w:rPr>
          <w:rFonts w:ascii="Times New Roman" w:hAnsi="Times New Roman" w:cs="Times New Roman"/>
          <w:color w:val="000000" w:themeColor="text1"/>
          <w:sz w:val="24"/>
          <w:szCs w:val="24"/>
        </w:rPr>
        <w:t>their state after high-temperature annealing</w:t>
      </w:r>
      <w:r w:rsidR="008809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710841">
        <w:rPr>
          <w:rFonts w:ascii="Times New Roman" w:hAnsi="Times New Roman" w:cs="Times New Roman"/>
          <w:color w:val="000000" w:themeColor="text1"/>
          <w:sz w:val="24"/>
          <w:szCs w:val="24"/>
        </w:rPr>
        <w:t>ptical microscope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ages of </w:t>
      </w:r>
      <w:r w:rsidR="008C649E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156133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431C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8C649E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156133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mistors 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</w:t>
      </w:r>
      <w:r w:rsidR="00853AF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proofErr w:type="gramStart"/>
      <w:r w:rsidR="00853AF6">
        <w:rPr>
          <w:rFonts w:ascii="Times New Roman" w:hAnsi="Times New Roman" w:cs="Times New Roman"/>
          <w:color w:val="000000" w:themeColor="text1"/>
          <w:sz w:val="24"/>
          <w:szCs w:val="24"/>
        </w:rPr>
        <w:t>aforementioned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mples</w:t>
      </w:r>
      <w:proofErr w:type="gramEnd"/>
      <w:r w:rsidR="00431C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shown in </w:t>
      </w:r>
      <w:r w:rsidR="00431CD8" w:rsidRPr="00431C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C123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 w:rsidR="00431CD8" w:rsidRPr="00431C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431CD8" w:rsidRPr="00431C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-c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431CD8" w:rsidRPr="00431CD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431C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31CD8" w:rsidRPr="0094100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C1231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 w:rsidR="00431CD8" w:rsidRPr="0094100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431CD8" w:rsidRPr="0094100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-c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431CD8" w:rsidRPr="00941001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C12316" w:rsidRPr="00C123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12316" w:rsidRPr="00C12316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respectively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. W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n 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amples were annealed at </w:t>
      </w:r>
      <w:r w:rsidR="000E62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gher temperature, </w:t>
      </w:r>
      <w:r w:rsidR="00C10ADE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0D69B1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EB311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ructures show fewer surface deformations whereas the </w:t>
      </w:r>
      <w:r w:rsidR="00C10ADE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0D69B1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surfaces are relatively rough</w:t>
      </w:r>
      <w:r w:rsidR="00C2707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ch can be attributed to the</w:t>
      </w:r>
      <w:r w:rsidR="00385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A38B1">
        <w:rPr>
          <w:rFonts w:ascii="Times New Roman" w:hAnsi="Times New Roman" w:cs="Times New Roman"/>
          <w:color w:val="000000" w:themeColor="text1"/>
          <w:sz w:val="24"/>
          <w:szCs w:val="24"/>
        </w:rPr>
        <w:t>narrower</w:t>
      </w:r>
      <w:r w:rsidR="005A38B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wire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dth of </w:t>
      </w:r>
      <w:r w:rsidR="00B1309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10ADE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0D69B1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385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2 µm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compared to </w:t>
      </w:r>
      <w:r w:rsidR="00B1309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0D69B1">
        <w:rPr>
          <w:rFonts w:ascii="Times New Roman" w:hAnsi="Times New Roman" w:cs="Times New Roman"/>
          <w:color w:val="000000" w:themeColor="text1"/>
          <w:sz w:val="24"/>
          <w:szCs w:val="24"/>
        </w:rPr>
        <w:t>meander style-1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4E0CCA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11 µm</w:t>
      </w:r>
      <w:r w:rsidR="0034246F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CB73DD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D01F84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385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C6FD6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385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 </w:t>
      </w:r>
      <w:r w:rsidR="00CB73DD">
        <w:rPr>
          <w:rFonts w:ascii="Times New Roman" w:hAnsi="Times New Roman" w:cs="Times New Roman"/>
          <w:color w:val="000000" w:themeColor="text1"/>
          <w:sz w:val="24"/>
          <w:szCs w:val="24"/>
        </w:rPr>
        <w:t>meander style-</w:t>
      </w:r>
      <w:r w:rsidR="00D01F84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4C6F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6846">
        <w:rPr>
          <w:rFonts w:ascii="Times New Roman" w:hAnsi="Times New Roman" w:cs="Times New Roman"/>
          <w:color w:val="000000" w:themeColor="text1"/>
          <w:sz w:val="24"/>
          <w:szCs w:val="24"/>
        </w:rPr>
        <w:t>structures</w:t>
      </w:r>
      <w:r w:rsidR="005A38B1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1E684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n annealed at 800</w:t>
      </w:r>
      <w:r w:rsidR="001F29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6846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7108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6846">
        <w:rPr>
          <w:rFonts w:ascii="Times New Roman" w:hAnsi="Times New Roman" w:cs="Times New Roman"/>
          <w:color w:val="000000" w:themeColor="text1"/>
          <w:sz w:val="24"/>
          <w:szCs w:val="24"/>
        </w:rPr>
        <w:t>h and 3</w:t>
      </w:r>
      <w:r w:rsidR="0071084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6846">
        <w:rPr>
          <w:rFonts w:ascii="Times New Roman" w:hAnsi="Times New Roman" w:cs="Times New Roman"/>
          <w:color w:val="000000" w:themeColor="text1"/>
          <w:sz w:val="24"/>
          <w:szCs w:val="24"/>
        </w:rPr>
        <w:t>h in air and vacuum, respectively</w:t>
      </w:r>
      <w:r w:rsidR="00C33EB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1E684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 relatively smooth appearance and </w:t>
      </w:r>
      <w:r w:rsidR="006F0563">
        <w:rPr>
          <w:rFonts w:ascii="Times New Roman" w:hAnsi="Times New Roman" w:cs="Times New Roman"/>
          <w:color w:val="000000" w:themeColor="text1"/>
          <w:sz w:val="24"/>
          <w:szCs w:val="24"/>
        </w:rPr>
        <w:t>continuity</w:t>
      </w:r>
      <w:r w:rsidR="00941001">
        <w:rPr>
          <w:rFonts w:ascii="Times New Roman" w:hAnsi="Times New Roman" w:cs="Times New Roman"/>
          <w:color w:val="000000" w:themeColor="text1"/>
          <w:sz w:val="24"/>
          <w:szCs w:val="24"/>
        </w:rPr>
        <w:t>. T</w:t>
      </w:r>
      <w:r w:rsidR="009D2CE7" w:rsidRPr="009D2CE7">
        <w:rPr>
          <w:rFonts w:ascii="Times New Roman" w:hAnsi="Times New Roman" w:cs="Times New Roman"/>
          <w:color w:val="000000" w:themeColor="text1"/>
          <w:sz w:val="24"/>
          <w:szCs w:val="24"/>
        </w:rPr>
        <w:t>hermistors annealed at 1000</w:t>
      </w:r>
      <w:r w:rsidR="00385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D2CE7" w:rsidRPr="009D2CE7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38540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D2CE7" w:rsidRPr="009D2C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 in Ar showed a roughened surface with </w:t>
      </w:r>
      <w:r w:rsidR="00710841">
        <w:rPr>
          <w:rFonts w:ascii="Times New Roman" w:hAnsi="Times New Roman" w:cs="Times New Roman"/>
          <w:color w:val="000000" w:themeColor="text1"/>
          <w:sz w:val="24"/>
          <w:szCs w:val="24"/>
        </w:rPr>
        <w:t>blistering</w:t>
      </w:r>
      <w:r w:rsidR="009D2CE7" w:rsidRPr="009D2C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</w:p>
    <w:p w14:paraId="12EA99B5" w14:textId="1335C129" w:rsidR="009D2CE7" w:rsidRPr="001F1541" w:rsidRDefault="00D7085A" w:rsidP="008D1F6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taining </w:t>
      </w:r>
      <w:r w:rsidR="0021492F">
        <w:rPr>
          <w:rFonts w:ascii="Times New Roman" w:hAnsi="Times New Roman" w:cs="Times New Roman"/>
          <w:sz w:val="24"/>
          <w:szCs w:val="24"/>
        </w:rPr>
        <w:t>a smooth film</w:t>
      </w:r>
      <w:r>
        <w:rPr>
          <w:rFonts w:ascii="Times New Roman" w:hAnsi="Times New Roman" w:cs="Times New Roman"/>
          <w:sz w:val="24"/>
          <w:szCs w:val="24"/>
        </w:rPr>
        <w:t xml:space="preserve"> at </w:t>
      </w:r>
      <w:r w:rsidR="00F029A2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high temperature is very challenging for</w:t>
      </w:r>
      <w:r w:rsidR="009D2CE7">
        <w:rPr>
          <w:rFonts w:ascii="Times New Roman" w:hAnsi="Times New Roman" w:cs="Times New Roman"/>
          <w:sz w:val="24"/>
          <w:szCs w:val="24"/>
        </w:rPr>
        <w:t xml:space="preserve"> smaller structure</w:t>
      </w:r>
      <w:r w:rsidR="000E625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 xml:space="preserve">as </w:t>
      </w:r>
      <w:r w:rsidR="000E6258">
        <w:rPr>
          <w:rFonts w:ascii="Times New Roman" w:hAnsi="Times New Roman" w:cs="Times New Roman"/>
          <w:sz w:val="24"/>
          <w:szCs w:val="24"/>
        </w:rPr>
        <w:t xml:space="preserve">the </w:t>
      </w:r>
      <w:r w:rsidR="009D2CE7">
        <w:rPr>
          <w:rFonts w:ascii="Times New Roman" w:hAnsi="Times New Roman" w:cs="Times New Roman"/>
          <w:sz w:val="24"/>
          <w:szCs w:val="24"/>
        </w:rPr>
        <w:t>annealing process</w:t>
      </w:r>
      <w:r w:rsidR="000E6258">
        <w:rPr>
          <w:rFonts w:ascii="Times New Roman" w:hAnsi="Times New Roman" w:cs="Times New Roman"/>
          <w:sz w:val="24"/>
          <w:szCs w:val="24"/>
        </w:rPr>
        <w:t xml:space="preserve"> generally </w:t>
      </w:r>
      <w:r w:rsidR="009D2CE7">
        <w:rPr>
          <w:rFonts w:ascii="Times New Roman" w:hAnsi="Times New Roman" w:cs="Times New Roman"/>
          <w:sz w:val="24"/>
          <w:szCs w:val="24"/>
        </w:rPr>
        <w:t>induce</w:t>
      </w:r>
      <w:r w:rsidR="000E6258">
        <w:rPr>
          <w:rFonts w:ascii="Times New Roman" w:hAnsi="Times New Roman" w:cs="Times New Roman"/>
          <w:sz w:val="24"/>
          <w:szCs w:val="24"/>
        </w:rPr>
        <w:t>s</w:t>
      </w:r>
      <w:r w:rsidR="009D2C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9D2CE7">
        <w:rPr>
          <w:rFonts w:ascii="Times New Roman" w:hAnsi="Times New Roman" w:cs="Times New Roman"/>
          <w:sz w:val="24"/>
          <w:szCs w:val="24"/>
        </w:rPr>
        <w:t>change</w:t>
      </w:r>
      <w:r w:rsidR="000E6258">
        <w:rPr>
          <w:rFonts w:ascii="Times New Roman" w:hAnsi="Times New Roman" w:cs="Times New Roman"/>
          <w:sz w:val="24"/>
          <w:szCs w:val="24"/>
        </w:rPr>
        <w:t>s</w:t>
      </w:r>
      <w:r w:rsidR="009D2CE7">
        <w:rPr>
          <w:rFonts w:ascii="Times New Roman" w:hAnsi="Times New Roman" w:cs="Times New Roman"/>
          <w:sz w:val="24"/>
          <w:szCs w:val="24"/>
        </w:rPr>
        <w:t xml:space="preserve"> in the </w:t>
      </w:r>
      <w:r>
        <w:rPr>
          <w:rFonts w:ascii="Times New Roman" w:hAnsi="Times New Roman" w:cs="Times New Roman"/>
          <w:sz w:val="24"/>
          <w:szCs w:val="24"/>
        </w:rPr>
        <w:t xml:space="preserve">morphology of </w:t>
      </w:r>
      <w:r w:rsidR="000E6258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film</w:t>
      </w:r>
      <w:r w:rsidR="009D2CE7">
        <w:rPr>
          <w:rFonts w:ascii="Times New Roman" w:hAnsi="Times New Roman" w:cs="Times New Roman"/>
          <w:sz w:val="24"/>
          <w:szCs w:val="24"/>
        </w:rPr>
        <w:t>.</w:t>
      </w:r>
      <w:r w:rsidR="009D2C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D01F84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resents l</w:t>
      </w:r>
      <w:r>
        <w:rPr>
          <w:rFonts w:ascii="Times New Roman" w:hAnsi="Times New Roman" w:cs="Times New Roman"/>
          <w:sz w:val="24"/>
          <w:szCs w:val="24"/>
        </w:rPr>
        <w:t xml:space="preserve">ow and high magnification </w:t>
      </w:r>
      <w:r w:rsidR="006F0563">
        <w:rPr>
          <w:rFonts w:ascii="Times New Roman" w:hAnsi="Times New Roman" w:cs="Times New Roman"/>
          <w:sz w:val="24"/>
          <w:szCs w:val="24"/>
        </w:rPr>
        <w:t xml:space="preserve">SEM images </w:t>
      </w:r>
      <w:r>
        <w:rPr>
          <w:rFonts w:ascii="Times New Roman" w:hAnsi="Times New Roman" w:cs="Times New Roman"/>
          <w:sz w:val="24"/>
          <w:szCs w:val="24"/>
        </w:rPr>
        <w:t>of</w:t>
      </w:r>
      <w:r w:rsidR="006F0563">
        <w:rPr>
          <w:rFonts w:ascii="Times New Roman" w:hAnsi="Times New Roman" w:cs="Times New Roman"/>
          <w:sz w:val="24"/>
          <w:szCs w:val="24"/>
        </w:rPr>
        <w:t xml:space="preserve"> </w:t>
      </w:r>
      <w:r w:rsidR="00ED7D5B">
        <w:rPr>
          <w:rFonts w:ascii="Times New Roman" w:hAnsi="Times New Roman" w:cs="Times New Roman"/>
          <w:sz w:val="24"/>
          <w:szCs w:val="24"/>
        </w:rPr>
        <w:t xml:space="preserve">meander </w:t>
      </w:r>
      <w:r w:rsidR="000E6C72">
        <w:rPr>
          <w:rFonts w:ascii="Times New Roman" w:hAnsi="Times New Roman" w:cs="Times New Roman"/>
          <w:sz w:val="24"/>
          <w:szCs w:val="24"/>
        </w:rPr>
        <w:t>style-2</w:t>
      </w:r>
      <w:r w:rsidR="00C2707A">
        <w:rPr>
          <w:rFonts w:ascii="Times New Roman" w:hAnsi="Times New Roman" w:cs="Times New Roman"/>
          <w:sz w:val="24"/>
          <w:szCs w:val="24"/>
        </w:rPr>
        <w:t xml:space="preserve"> </w:t>
      </w:r>
      <w:r w:rsidR="006F0563">
        <w:rPr>
          <w:rFonts w:ascii="Times New Roman" w:hAnsi="Times New Roman" w:cs="Times New Roman"/>
          <w:sz w:val="24"/>
          <w:szCs w:val="24"/>
        </w:rPr>
        <w:t xml:space="preserve">structures </w:t>
      </w:r>
      <w:r>
        <w:rPr>
          <w:rFonts w:ascii="Times New Roman" w:hAnsi="Times New Roman" w:cs="Times New Roman"/>
          <w:sz w:val="24"/>
          <w:szCs w:val="24"/>
        </w:rPr>
        <w:t>corresponding to</w:t>
      </w:r>
      <w:r w:rsidR="006F0563">
        <w:rPr>
          <w:rFonts w:ascii="Times New Roman" w:hAnsi="Times New Roman" w:cs="Times New Roman"/>
          <w:sz w:val="24"/>
          <w:szCs w:val="24"/>
        </w:rPr>
        <w:t xml:space="preserve"> </w:t>
      </w:r>
      <w:r w:rsidR="00941001">
        <w:rPr>
          <w:rFonts w:ascii="Times New Roman" w:hAnsi="Times New Roman" w:cs="Times New Roman"/>
          <w:color w:val="000000" w:themeColor="text1"/>
          <w:sz w:val="24"/>
          <w:szCs w:val="24"/>
        </w:rPr>
        <w:t>the samples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nealed at 800</w:t>
      </w:r>
      <w:r w:rsidR="00C270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ED7D5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h in air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A6392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256F47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, 800</w:t>
      </w:r>
      <w:r w:rsidR="00C270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°C for 3</w:t>
      </w:r>
      <w:r w:rsidR="00C270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h in Ar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A6392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B76B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410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and 1000</w:t>
      </w:r>
      <w:r w:rsidR="00C270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°C for 1</w:t>
      </w:r>
      <w:r w:rsidR="00C270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41001" w:rsidRPr="004E0CCA">
        <w:rPr>
          <w:rFonts w:ascii="Times New Roman" w:hAnsi="Times New Roman" w:cs="Times New Roman"/>
          <w:color w:val="000000" w:themeColor="text1"/>
          <w:sz w:val="24"/>
          <w:szCs w:val="24"/>
        </w:rPr>
        <w:t>h in Ar</w:t>
      </w:r>
      <w:r w:rsidR="009410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A6392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B76B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A23D5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6F0563">
        <w:rPr>
          <w:rFonts w:ascii="Times New Roman" w:hAnsi="Times New Roman" w:cs="Times New Roman"/>
          <w:sz w:val="24"/>
          <w:szCs w:val="24"/>
        </w:rPr>
        <w:t>.</w:t>
      </w:r>
      <w:r w:rsidR="009D2CE7">
        <w:rPr>
          <w:rFonts w:ascii="Times New Roman" w:hAnsi="Times New Roman" w:cs="Times New Roman"/>
          <w:sz w:val="24"/>
          <w:szCs w:val="24"/>
        </w:rPr>
        <w:t xml:space="preserve"> </w:t>
      </w:r>
      <w:r w:rsidR="001F1541">
        <w:rPr>
          <w:rFonts w:ascii="Times New Roman" w:hAnsi="Times New Roman" w:cs="Times New Roman"/>
          <w:color w:val="000000" w:themeColor="text1"/>
          <w:sz w:val="24"/>
          <w:szCs w:val="24"/>
        </w:rPr>
        <w:t>Formation of Pt crystallites (hillocks) was</w:t>
      </w:r>
      <w:r w:rsidR="0034335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ss for the sample </w:t>
      </w:r>
      <w:r w:rsidR="00343359">
        <w:rPr>
          <w:rFonts w:ascii="Times New Roman" w:hAnsi="Times New Roman" w:cs="Times New Roman"/>
          <w:sz w:val="24"/>
          <w:szCs w:val="24"/>
        </w:rPr>
        <w:t>annealed at 800</w:t>
      </w:r>
      <w:r w:rsidR="003D2885">
        <w:rPr>
          <w:rFonts w:ascii="Times New Roman" w:hAnsi="Times New Roman" w:cs="Times New Roman"/>
          <w:sz w:val="24"/>
          <w:szCs w:val="24"/>
        </w:rPr>
        <w:t xml:space="preserve"> </w:t>
      </w:r>
      <w:r w:rsidR="00343359">
        <w:rPr>
          <w:rFonts w:ascii="Times New Roman" w:hAnsi="Times New Roman" w:cs="Times New Roman"/>
          <w:sz w:val="24"/>
          <w:szCs w:val="24"/>
        </w:rPr>
        <w:t xml:space="preserve">°C </w:t>
      </w:r>
      <w:r w:rsidR="00EB03F9">
        <w:rPr>
          <w:rFonts w:ascii="Times New Roman" w:hAnsi="Times New Roman" w:cs="Times New Roman"/>
          <w:sz w:val="24"/>
          <w:szCs w:val="24"/>
        </w:rPr>
        <w:t xml:space="preserve">for 3 h </w:t>
      </w:r>
      <w:r w:rsidR="00343359">
        <w:rPr>
          <w:rFonts w:ascii="Times New Roman" w:hAnsi="Times New Roman" w:cs="Times New Roman"/>
          <w:sz w:val="24"/>
          <w:szCs w:val="24"/>
        </w:rPr>
        <w:t>in Ar than the sample annealed at 800</w:t>
      </w:r>
      <w:r w:rsidR="00C2707A">
        <w:rPr>
          <w:rFonts w:ascii="Times New Roman" w:hAnsi="Times New Roman" w:cs="Times New Roman"/>
          <w:sz w:val="24"/>
          <w:szCs w:val="24"/>
        </w:rPr>
        <w:t xml:space="preserve"> </w:t>
      </w:r>
      <w:r w:rsidR="00343359">
        <w:rPr>
          <w:rFonts w:ascii="Times New Roman" w:hAnsi="Times New Roman" w:cs="Times New Roman"/>
          <w:sz w:val="24"/>
          <w:szCs w:val="24"/>
        </w:rPr>
        <w:t>°C for 1</w:t>
      </w:r>
      <w:r w:rsidR="00C2707A">
        <w:rPr>
          <w:rFonts w:ascii="Times New Roman" w:hAnsi="Times New Roman" w:cs="Times New Roman"/>
          <w:sz w:val="24"/>
          <w:szCs w:val="24"/>
        </w:rPr>
        <w:t xml:space="preserve"> </w:t>
      </w:r>
      <w:r w:rsidR="00343359">
        <w:rPr>
          <w:rFonts w:ascii="Times New Roman" w:hAnsi="Times New Roman" w:cs="Times New Roman"/>
          <w:sz w:val="24"/>
          <w:szCs w:val="24"/>
        </w:rPr>
        <w:t>h in air</w:t>
      </w:r>
      <w:r w:rsidR="001F154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1F1541">
        <w:rPr>
          <w:rFonts w:ascii="Times New Roman" w:hAnsi="Times New Roman" w:cs="Times New Roman"/>
          <w:sz w:val="24"/>
          <w:szCs w:val="24"/>
        </w:rPr>
        <w:t xml:space="preserve"> </w:t>
      </w:r>
      <w:r w:rsidR="00530CAC">
        <w:rPr>
          <w:rFonts w:ascii="Times New Roman" w:hAnsi="Times New Roman" w:cs="Times New Roman"/>
          <w:sz w:val="24"/>
          <w:szCs w:val="24"/>
        </w:rPr>
        <w:t>L</w:t>
      </w:r>
      <w:r w:rsidR="004A158F">
        <w:rPr>
          <w:rFonts w:ascii="Times New Roman" w:hAnsi="Times New Roman" w:cs="Times New Roman"/>
          <w:sz w:val="24"/>
          <w:szCs w:val="24"/>
        </w:rPr>
        <w:t>arge hillock</w:t>
      </w:r>
      <w:r w:rsidR="00530CAC">
        <w:rPr>
          <w:rFonts w:ascii="Times New Roman" w:hAnsi="Times New Roman" w:cs="Times New Roman"/>
          <w:sz w:val="24"/>
          <w:szCs w:val="24"/>
        </w:rPr>
        <w:t>s</w:t>
      </w:r>
      <w:r w:rsidR="004A158F">
        <w:rPr>
          <w:rFonts w:ascii="Times New Roman" w:hAnsi="Times New Roman" w:cs="Times New Roman"/>
          <w:sz w:val="24"/>
          <w:szCs w:val="24"/>
        </w:rPr>
        <w:t xml:space="preserve"> can</w:t>
      </w:r>
      <w:r w:rsidR="00530CAC">
        <w:rPr>
          <w:rFonts w:ascii="Times New Roman" w:hAnsi="Times New Roman" w:cs="Times New Roman"/>
          <w:sz w:val="24"/>
          <w:szCs w:val="24"/>
        </w:rPr>
        <w:t xml:space="preserve"> affect the performance of thermistors </w:t>
      </w:r>
      <w:r w:rsidR="00BD2657">
        <w:rPr>
          <w:rFonts w:ascii="Times New Roman" w:hAnsi="Times New Roman" w:cs="Times New Roman"/>
          <w:sz w:val="24"/>
          <w:szCs w:val="24"/>
        </w:rPr>
        <w:t xml:space="preserve">more than many </w:t>
      </w:r>
      <w:r w:rsidR="004A158F">
        <w:rPr>
          <w:rFonts w:ascii="Times New Roman" w:hAnsi="Times New Roman" w:cs="Times New Roman"/>
          <w:sz w:val="24"/>
          <w:szCs w:val="24"/>
        </w:rPr>
        <w:t xml:space="preserve">small hillocks. </w:t>
      </w:r>
      <w:r w:rsidR="00343359">
        <w:rPr>
          <w:rFonts w:ascii="Times New Roman" w:hAnsi="Times New Roman" w:cs="Times New Roman"/>
          <w:sz w:val="24"/>
          <w:szCs w:val="24"/>
        </w:rPr>
        <w:t xml:space="preserve">The </w:t>
      </w:r>
      <w:r w:rsidR="00D8636F">
        <w:rPr>
          <w:rFonts w:ascii="Times New Roman" w:hAnsi="Times New Roman" w:cs="Times New Roman"/>
          <w:sz w:val="24"/>
          <w:szCs w:val="24"/>
        </w:rPr>
        <w:t>release of thermal stress generated during annealing i</w:t>
      </w:r>
      <w:r w:rsidR="000E221F">
        <w:rPr>
          <w:rFonts w:ascii="Times New Roman" w:hAnsi="Times New Roman" w:cs="Times New Roman"/>
          <w:sz w:val="24"/>
          <w:szCs w:val="24"/>
        </w:rPr>
        <w:t xml:space="preserve">s considered </w:t>
      </w:r>
      <w:r w:rsidR="000E6258">
        <w:rPr>
          <w:rFonts w:ascii="Times New Roman" w:hAnsi="Times New Roman" w:cs="Times New Roman"/>
          <w:sz w:val="24"/>
          <w:szCs w:val="24"/>
        </w:rPr>
        <w:t xml:space="preserve">the </w:t>
      </w:r>
      <w:r w:rsidR="000E221F">
        <w:rPr>
          <w:rFonts w:ascii="Times New Roman" w:hAnsi="Times New Roman" w:cs="Times New Roman"/>
          <w:sz w:val="24"/>
          <w:szCs w:val="24"/>
        </w:rPr>
        <w:t>primary reason for generation of hillocks</w:t>
      </w:r>
      <w:r w:rsidR="00343359">
        <w:rPr>
          <w:rFonts w:ascii="Times New Roman" w:hAnsi="Times New Roman" w:cs="Times New Roman"/>
          <w:sz w:val="24"/>
          <w:szCs w:val="24"/>
        </w:rPr>
        <w:t xml:space="preserve"> </w:t>
      </w:r>
      <w:r w:rsidR="003B60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03-6951","author":[{"dropping-particle":"","family":"Jung","given":"Won Woong","non-dropping-particle":"","parse-names":false,"suffix":""},{"dropping-particle":"","family":"Choi","given":"Si Kyung","non-dropping-particle":"","parse-names":false,"suffix":""},{"dropping-particle":"","family":"Kweon","given":"Soon Yong","non-dropping-particle":"","parse-names":false,"suffix":""},{"dropping-particle":"","family":"Yeom","given":"Seung Jin","non-dropping-particle":"","parse-names":false,"suffix":""}],"container-title":"Applied physics letters","id":"ITEM-1","issue":"11","issued":{"date-parts":[["2003"]]},"page":"2160-2162","publisher":"American Institute of Physics","title":"Platinum (100) hillock growth in a Pt/Ti electrode stack for ferroelectric random access memory","type":"article-journal","volume":"83"},"uris":["http://www.mendeley.com/documents/?uuid=057aaa1d-9ab5-4bed-90db-fae5b9df0bc1"]},{"id":"ITEM-2","itemData":{"ISSN":"1347-4065","author":[{"dropping-particle":"","family":"Kweon","given":"Soon Yong","non-dropping-particle":"","parse-names":false,"suffix":""},{"dropping-particle":"","family":"Choi","given":"Si Kyung","non-dropping-particle":"","parse-names":false,"suffix":""},{"dropping-particle":"","family":"Yeom","given":"Seung Jin","non-dropping-particle":"","parse-names":false,"suffix":""},{"dropping-particle":"","family":"Roh","given":"Jae Sung","non-dropping-particle":"","parse-names":false,"suffix":""}],"container-title":"Japanese Journal of Applied Physics","id":"ITEM-2","issue":"10R","issued":{"date-parts":[["2001"]]},"page":"5850","publisher":"IOP Publishing","title":"Platinum hillocks in Pt/Ti film stacks deposited on thermally oxidized Si substrate","type":"article-journal","volume":"40"},"uris":["http://www.mendeley.com/documents/?uuid=8b931e60-fbd5-4454-9b97-4d5e3ed650b6"]}],"mendeley":{"formattedCitation":"[71,72]","plainTextFormattedCitation":"[71,72]","previouslyFormattedCitation":"[71,72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71,72]</w:t>
      </w:r>
      <w:r w:rsidR="003B603E">
        <w:rPr>
          <w:rFonts w:ascii="Times New Roman" w:hAnsi="Times New Roman" w:cs="Times New Roman"/>
          <w:sz w:val="24"/>
          <w:szCs w:val="24"/>
        </w:rPr>
        <w:fldChar w:fldCharType="end"/>
      </w:r>
      <w:r w:rsidR="00343359">
        <w:rPr>
          <w:rFonts w:ascii="Times New Roman" w:hAnsi="Times New Roman" w:cs="Times New Roman"/>
          <w:sz w:val="24"/>
          <w:szCs w:val="24"/>
        </w:rPr>
        <w:t>.</w:t>
      </w:r>
      <w:r w:rsidR="007327A2">
        <w:rPr>
          <w:rFonts w:ascii="Times New Roman" w:hAnsi="Times New Roman" w:cs="Times New Roman"/>
          <w:sz w:val="24"/>
          <w:szCs w:val="24"/>
        </w:rPr>
        <w:t xml:space="preserve"> The hillock formation is suppressed significantly when the film was annealed in </w:t>
      </w:r>
      <w:r w:rsidR="000E6258">
        <w:rPr>
          <w:rFonts w:ascii="Times New Roman" w:hAnsi="Times New Roman" w:cs="Times New Roman"/>
          <w:sz w:val="24"/>
          <w:szCs w:val="24"/>
        </w:rPr>
        <w:t xml:space="preserve">an </w:t>
      </w:r>
      <w:r w:rsidR="007327A2">
        <w:rPr>
          <w:rFonts w:ascii="Times New Roman" w:hAnsi="Times New Roman" w:cs="Times New Roman"/>
          <w:sz w:val="24"/>
          <w:szCs w:val="24"/>
        </w:rPr>
        <w:t>Ar environment</w:t>
      </w:r>
      <w:r w:rsidR="00A23D52">
        <w:rPr>
          <w:rFonts w:ascii="Times New Roman" w:hAnsi="Times New Roman" w:cs="Times New Roman"/>
          <w:sz w:val="24"/>
          <w:szCs w:val="24"/>
        </w:rPr>
        <w:t xml:space="preserve">, </w:t>
      </w:r>
      <w:r w:rsidR="000E6258">
        <w:rPr>
          <w:rFonts w:ascii="Times New Roman" w:hAnsi="Times New Roman" w:cs="Times New Roman"/>
          <w:sz w:val="24"/>
          <w:szCs w:val="24"/>
        </w:rPr>
        <w:t xml:space="preserve">which </w:t>
      </w:r>
      <w:r w:rsidR="00A23D52">
        <w:rPr>
          <w:rFonts w:ascii="Times New Roman" w:hAnsi="Times New Roman" w:cs="Times New Roman"/>
          <w:sz w:val="24"/>
          <w:szCs w:val="24"/>
        </w:rPr>
        <w:t xml:space="preserve">is evident in 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BA647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B76B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7327A2">
        <w:rPr>
          <w:rFonts w:ascii="Times New Roman" w:hAnsi="Times New Roman" w:cs="Times New Roman"/>
          <w:sz w:val="24"/>
          <w:szCs w:val="24"/>
        </w:rPr>
        <w:t xml:space="preserve">. </w:t>
      </w:r>
      <w:r w:rsidR="000E6258">
        <w:rPr>
          <w:rFonts w:ascii="Times New Roman" w:hAnsi="Times New Roman" w:cs="Times New Roman"/>
          <w:sz w:val="24"/>
          <w:szCs w:val="24"/>
        </w:rPr>
        <w:t>H</w:t>
      </w:r>
      <w:r w:rsidR="00C55F1A">
        <w:rPr>
          <w:rFonts w:ascii="Times New Roman" w:hAnsi="Times New Roman" w:cs="Times New Roman"/>
          <w:sz w:val="24"/>
          <w:szCs w:val="24"/>
        </w:rPr>
        <w:t>igh surface diffusion of Pt atom</w:t>
      </w:r>
      <w:r w:rsidR="00CE19F1">
        <w:rPr>
          <w:rFonts w:ascii="Times New Roman" w:hAnsi="Times New Roman" w:cs="Times New Roman"/>
          <w:sz w:val="24"/>
          <w:szCs w:val="24"/>
        </w:rPr>
        <w:t>s</w:t>
      </w:r>
      <w:r w:rsidR="00C55F1A">
        <w:rPr>
          <w:rFonts w:ascii="Times New Roman" w:hAnsi="Times New Roman" w:cs="Times New Roman"/>
          <w:sz w:val="24"/>
          <w:szCs w:val="24"/>
        </w:rPr>
        <w:t xml:space="preserve"> during annealing in presence of oxygen can be responsible for generating a greater number of hillocks compared to the sample annealed in </w:t>
      </w:r>
      <w:r w:rsidR="00B13092">
        <w:rPr>
          <w:rFonts w:ascii="Times New Roman" w:hAnsi="Times New Roman" w:cs="Times New Roman"/>
          <w:sz w:val="24"/>
          <w:szCs w:val="24"/>
        </w:rPr>
        <w:t xml:space="preserve">an </w:t>
      </w:r>
      <w:r w:rsidR="00C55F1A">
        <w:rPr>
          <w:rFonts w:ascii="Times New Roman" w:hAnsi="Times New Roman" w:cs="Times New Roman"/>
          <w:sz w:val="24"/>
          <w:szCs w:val="24"/>
        </w:rPr>
        <w:t>Ar environment</w:t>
      </w:r>
      <w:r w:rsidR="00686051">
        <w:rPr>
          <w:rFonts w:ascii="Times New Roman" w:hAnsi="Times New Roman" w:cs="Times New Roman"/>
          <w:sz w:val="24"/>
          <w:szCs w:val="24"/>
        </w:rPr>
        <w:t xml:space="preserve"> </w:t>
      </w:r>
      <w:r w:rsidR="003B60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39-6028","author":[{"dropping-particle":"","family":"Presland","given":"A E B","non-dropping-particle":"","parse-names":false,"suffix":""},{"dropping-particle":"","family":"Price","given":"G L","non-dropping-particle":"","parse-names":false,"suffix":""},{"dropping-particle":"","family":"Trimm","given":"D L","non-dropping-particle":"","parse-names":false,"suffix":""}],"container-title":"Surface Science","id":"ITEM-1","issue":"2","issued":{"date-parts":[["1972"]]},"page":"424-434","publisher":"Elsevier","title":"Hillock formation by surface diffusion on thin silver films","type":"article-journal","volume":"29"},"uris":["http://www.mendeley.com/documents/?uuid=0adce374-1ed9-42d9-a403-b37637c76d08"]},{"id":"ITEM-2","itemData":{"ISSN":"0040-6090","author":[{"dropping-particle":"","family":"Sharma","given":"S K","non-dropping-particle":"","parse-names":false,"suffix":""},{"dropping-particle":"","family":"Spitz","given":"J","non-dropping-particle":"","parse-names":false,"suffix":""}],"container-title":"Thin Solid Films","id":"ITEM-2","issue":"3","issued":{"date-parts":[["1980"]]},"page":"339-350","publisher":"Elsevier","title":"Hillock formation, hole growth and agglomeration in thin silver films","type":"article-journal","volume":"65"},"uris":["http://www.mendeley.com/documents/?uuid=dd932e90-0732-4e1a-89f2-d451925f17af"]}],"mendeley":{"formattedCitation":"[73,74]","plainTextFormattedCitation":"[73,74]","previouslyFormattedCitation":"[73,74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73,74]</w:t>
      </w:r>
      <w:r w:rsidR="003B603E">
        <w:rPr>
          <w:rFonts w:ascii="Times New Roman" w:hAnsi="Times New Roman" w:cs="Times New Roman"/>
          <w:sz w:val="24"/>
          <w:szCs w:val="24"/>
        </w:rPr>
        <w:fldChar w:fldCharType="end"/>
      </w:r>
      <w:r w:rsidR="00C55F1A">
        <w:rPr>
          <w:rFonts w:ascii="Times New Roman" w:hAnsi="Times New Roman" w:cs="Times New Roman"/>
          <w:sz w:val="24"/>
          <w:szCs w:val="24"/>
        </w:rPr>
        <w:t>.</w:t>
      </w:r>
      <w:r w:rsidR="00872614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>It is interesting to observe that when</w:t>
      </w:r>
      <w:r w:rsidR="00DA0258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>annealed at 1000</w:t>
      </w:r>
      <w:r w:rsidR="00DA0258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 xml:space="preserve">°C for 1 h in </w:t>
      </w:r>
      <w:r w:rsidR="000A1162">
        <w:rPr>
          <w:rFonts w:ascii="Times New Roman" w:hAnsi="Times New Roman" w:cs="Times New Roman"/>
          <w:sz w:val="24"/>
          <w:szCs w:val="24"/>
        </w:rPr>
        <w:t xml:space="preserve">Ar, </w:t>
      </w:r>
      <w:r w:rsidR="00FF2E36">
        <w:rPr>
          <w:rFonts w:ascii="Times New Roman" w:hAnsi="Times New Roman" w:cs="Times New Roman"/>
          <w:sz w:val="24"/>
          <w:szCs w:val="24"/>
        </w:rPr>
        <w:t xml:space="preserve">meander </w:t>
      </w:r>
      <w:r w:rsidR="00577FC7">
        <w:rPr>
          <w:rFonts w:ascii="Times New Roman" w:hAnsi="Times New Roman" w:cs="Times New Roman"/>
          <w:sz w:val="24"/>
          <w:szCs w:val="24"/>
        </w:rPr>
        <w:t>style-2</w:t>
      </w:r>
      <w:r w:rsidR="009D2CE7">
        <w:rPr>
          <w:rFonts w:ascii="Times New Roman" w:hAnsi="Times New Roman" w:cs="Times New Roman"/>
          <w:sz w:val="24"/>
          <w:szCs w:val="24"/>
        </w:rPr>
        <w:t xml:space="preserve"> shr</w:t>
      </w:r>
      <w:r w:rsidR="000E6258">
        <w:rPr>
          <w:rFonts w:ascii="Times New Roman" w:hAnsi="Times New Roman" w:cs="Times New Roman"/>
          <w:sz w:val="24"/>
          <w:szCs w:val="24"/>
        </w:rPr>
        <w:t>unk</w:t>
      </w:r>
      <w:r w:rsidR="00231CD4">
        <w:rPr>
          <w:rFonts w:ascii="Times New Roman" w:hAnsi="Times New Roman" w:cs="Times New Roman"/>
          <w:sz w:val="24"/>
          <w:szCs w:val="24"/>
        </w:rPr>
        <w:t xml:space="preserve"> and </w:t>
      </w:r>
      <w:r w:rsidR="009D2CE7">
        <w:rPr>
          <w:rFonts w:ascii="Times New Roman" w:hAnsi="Times New Roman" w:cs="Times New Roman"/>
          <w:sz w:val="24"/>
          <w:szCs w:val="24"/>
        </w:rPr>
        <w:t>deformed</w:t>
      </w:r>
      <w:r w:rsidR="00A23D52">
        <w:rPr>
          <w:rFonts w:ascii="Times New Roman" w:hAnsi="Times New Roman" w:cs="Times New Roman"/>
          <w:sz w:val="24"/>
          <w:szCs w:val="24"/>
        </w:rPr>
        <w:t xml:space="preserve">, as shown in 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BA647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c</w:t>
      </w:r>
      <w:r w:rsidR="00EB03F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B76B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9D2CE7">
        <w:rPr>
          <w:rFonts w:ascii="Times New Roman" w:hAnsi="Times New Roman" w:cs="Times New Roman"/>
          <w:sz w:val="24"/>
          <w:szCs w:val="24"/>
        </w:rPr>
        <w:t xml:space="preserve">. </w:t>
      </w:r>
      <w:r w:rsidR="00B97B0F">
        <w:rPr>
          <w:rFonts w:ascii="Times New Roman" w:hAnsi="Times New Roman" w:cs="Times New Roman"/>
          <w:sz w:val="24"/>
          <w:szCs w:val="24"/>
        </w:rPr>
        <w:t xml:space="preserve">This </w:t>
      </w:r>
      <w:r w:rsidR="009D2CE7">
        <w:rPr>
          <w:rFonts w:ascii="Times New Roman" w:hAnsi="Times New Roman" w:cs="Times New Roman"/>
          <w:sz w:val="24"/>
          <w:szCs w:val="24"/>
        </w:rPr>
        <w:t>film also detached from the substrate. At 1000</w:t>
      </w:r>
      <w:r w:rsidR="000F7F96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 xml:space="preserve">°C, thin films agglomerate into a collection of beads caused </w:t>
      </w:r>
      <w:r w:rsidR="001D7B66">
        <w:rPr>
          <w:rFonts w:ascii="Times New Roman" w:hAnsi="Times New Roman" w:cs="Times New Roman"/>
          <w:sz w:val="24"/>
          <w:szCs w:val="24"/>
        </w:rPr>
        <w:t>by</w:t>
      </w:r>
      <w:r w:rsidR="009D2CE7">
        <w:rPr>
          <w:rFonts w:ascii="Times New Roman" w:hAnsi="Times New Roman" w:cs="Times New Roman"/>
          <w:sz w:val="24"/>
          <w:szCs w:val="24"/>
        </w:rPr>
        <w:t xml:space="preserve"> </w:t>
      </w:r>
      <w:r w:rsidR="00666EFA">
        <w:rPr>
          <w:rFonts w:ascii="Times New Roman" w:hAnsi="Times New Roman" w:cs="Times New Roman"/>
          <w:sz w:val="24"/>
          <w:szCs w:val="24"/>
        </w:rPr>
        <w:t xml:space="preserve">the </w:t>
      </w:r>
      <w:r w:rsidR="009D2CE7">
        <w:rPr>
          <w:rFonts w:ascii="Times New Roman" w:hAnsi="Times New Roman" w:cs="Times New Roman"/>
          <w:sz w:val="24"/>
          <w:szCs w:val="24"/>
        </w:rPr>
        <w:t>high surface</w:t>
      </w:r>
      <w:r w:rsidR="00F029A2">
        <w:rPr>
          <w:rFonts w:ascii="Times New Roman" w:hAnsi="Times New Roman" w:cs="Times New Roman"/>
          <w:sz w:val="24"/>
          <w:szCs w:val="24"/>
        </w:rPr>
        <w:t>-to-</w:t>
      </w:r>
      <w:r w:rsidR="009D2CE7">
        <w:rPr>
          <w:rFonts w:ascii="Times New Roman" w:hAnsi="Times New Roman" w:cs="Times New Roman"/>
          <w:sz w:val="24"/>
          <w:szCs w:val="24"/>
        </w:rPr>
        <w:t>volume ratio</w:t>
      </w:r>
      <w:r w:rsidR="001D7B66">
        <w:rPr>
          <w:rFonts w:ascii="Times New Roman" w:hAnsi="Times New Roman" w:cs="Times New Roman"/>
          <w:sz w:val="24"/>
          <w:szCs w:val="24"/>
        </w:rPr>
        <w:t xml:space="preserve"> of the</w:t>
      </w:r>
      <w:r w:rsidR="009D2CE7">
        <w:rPr>
          <w:rFonts w:ascii="Times New Roman" w:hAnsi="Times New Roman" w:cs="Times New Roman"/>
          <w:sz w:val="24"/>
          <w:szCs w:val="24"/>
        </w:rPr>
        <w:t xml:space="preserve"> thin films. Particularly, the surface area of Pt </w:t>
      </w:r>
      <w:r w:rsidR="001D7B66">
        <w:rPr>
          <w:rFonts w:ascii="Times New Roman" w:hAnsi="Times New Roman" w:cs="Times New Roman"/>
          <w:sz w:val="24"/>
          <w:szCs w:val="24"/>
        </w:rPr>
        <w:t xml:space="preserve">is </w:t>
      </w:r>
      <w:r w:rsidR="009D2CE7">
        <w:rPr>
          <w:rFonts w:ascii="Times New Roman" w:hAnsi="Times New Roman" w:cs="Times New Roman"/>
          <w:sz w:val="24"/>
          <w:szCs w:val="24"/>
        </w:rPr>
        <w:t xml:space="preserve">reduced through </w:t>
      </w:r>
      <w:r w:rsidR="001D7B66">
        <w:rPr>
          <w:rFonts w:ascii="Times New Roman" w:hAnsi="Times New Roman" w:cs="Times New Roman"/>
          <w:sz w:val="24"/>
          <w:szCs w:val="24"/>
        </w:rPr>
        <w:t xml:space="preserve">a </w:t>
      </w:r>
      <w:r w:rsidR="009D2CE7">
        <w:rPr>
          <w:rFonts w:ascii="Times New Roman" w:hAnsi="Times New Roman" w:cs="Times New Roman"/>
          <w:sz w:val="24"/>
          <w:szCs w:val="24"/>
        </w:rPr>
        <w:t>capillar</w:t>
      </w:r>
      <w:r w:rsidR="00651D53">
        <w:rPr>
          <w:rFonts w:ascii="Times New Roman" w:hAnsi="Times New Roman" w:cs="Times New Roman"/>
          <w:sz w:val="24"/>
          <w:szCs w:val="24"/>
        </w:rPr>
        <w:t>ity process</w:t>
      </w:r>
      <w:r w:rsidR="009D2CE7">
        <w:rPr>
          <w:rFonts w:ascii="Times New Roman" w:hAnsi="Times New Roman" w:cs="Times New Roman"/>
          <w:sz w:val="24"/>
          <w:szCs w:val="24"/>
        </w:rPr>
        <w:t xml:space="preserve"> as</w:t>
      </w:r>
      <w:r w:rsidR="001D7B66">
        <w:rPr>
          <w:rFonts w:ascii="Times New Roman" w:hAnsi="Times New Roman" w:cs="Times New Roman"/>
          <w:sz w:val="24"/>
          <w:szCs w:val="24"/>
        </w:rPr>
        <w:t xml:space="preserve"> the</w:t>
      </w:r>
      <w:r w:rsidR="009D2CE7">
        <w:rPr>
          <w:rFonts w:ascii="Times New Roman" w:hAnsi="Times New Roman" w:cs="Times New Roman"/>
          <w:sz w:val="24"/>
          <w:szCs w:val="24"/>
        </w:rPr>
        <w:t xml:space="preserve"> surface diffusivity of Pt is very rapid at 900</w:t>
      </w:r>
      <w:r w:rsidR="000F7F96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>°C (</w:t>
      </w:r>
      <w:r w:rsidR="001F2988">
        <w:rPr>
          <w:rFonts w:ascii="Times New Roman" w:hAnsi="Times New Roman" w:cs="Times New Roman"/>
          <w:sz w:val="24"/>
          <w:szCs w:val="24"/>
        </w:rPr>
        <w:t xml:space="preserve"> </w:t>
      </w:r>
      <w:r w:rsidR="00710841">
        <w:rPr>
          <w:rFonts w:ascii="Times New Roman" w:hAnsi="Times New Roman" w:cs="Times New Roman"/>
          <w:sz w:val="24"/>
          <w:szCs w:val="24"/>
        </w:rPr>
        <w:t>≈</w:t>
      </w:r>
      <w:r w:rsidR="009D2CE7">
        <w:rPr>
          <w:rFonts w:ascii="Times New Roman" w:hAnsi="Times New Roman" w:cs="Times New Roman"/>
          <w:sz w:val="24"/>
          <w:szCs w:val="24"/>
        </w:rPr>
        <w:t xml:space="preserve"> 1.5 × 10</w:t>
      </w:r>
      <w:r w:rsidR="009D2CE7" w:rsidRPr="000F7F96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9D2CE7">
        <w:rPr>
          <w:rFonts w:ascii="Times New Roman" w:hAnsi="Times New Roman" w:cs="Times New Roman"/>
          <w:sz w:val="24"/>
          <w:szCs w:val="24"/>
        </w:rPr>
        <w:t xml:space="preserve"> cm</w:t>
      </w:r>
      <w:r w:rsidR="009D2CE7" w:rsidRPr="003D76A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D2CE7">
        <w:rPr>
          <w:rFonts w:ascii="Times New Roman" w:hAnsi="Times New Roman" w:cs="Times New Roman"/>
          <w:sz w:val="24"/>
          <w:szCs w:val="24"/>
        </w:rPr>
        <w:t xml:space="preserve">/s) </w:t>
      </w:r>
      <w:r w:rsidR="003B60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057-7157","author":[{"dropping-particle":"","family":"Firebaugh","given":"Samara L","non-dropping-particle":"","parse-names":false,"suffix":""},{"dropping-particle":"","family":"Jensen","given":"Klavs F","non-dropping-particle":"","parse-names":false,"suffix":""},{"dropping-particle":"","family":"Schmidt","given":"Martin A","non-dropping-particle":"","parse-names":false,"suffix":""}],"container-title":"Journal of Microelectromechanical systems","id":"ITEM-1","issue":"1","issued":{"date-parts":[["1998"]]},"page":"128-135","publisher":"IEEE","title":"Investigation of high-temperature degradation of platinum thin films with an in situ resistance measurement apparatus","type":"article-journal","volume":"7"},"uris":["http://www.mendeley.com/documents/?uuid=40c2609a-f88f-4f90-96a4-4aacd39ebc55"]},{"id":"ITEM-2","itemData":{"ISSN":"0040-6090","author":[{"dropping-particle":"","family":"Jiran","given":"E","non-dropping-particle":"","parse-names":false,"suffix":""},{"dropping-particle":"V","family":"Thompson","given":"C","non-dropping-particle":"","parse-names":false,"suffix":""}],"container-title":"Thin Solid Films","id":"ITEM-2","issue":"1","issued":{"date-parts":[["1992"]]},"page":"23-28","publisher":"Elsevier","title":"Capillary instabilities in thin, continuous films","type":"article-journal","volume":"208"},"uris":["http://www.mendeley.com/documents/?uuid=ecff1bea-c20a-463d-a3a1-4c7807a49bcb"]}],"mendeley":{"formattedCitation":"[16,75]","plainTextFormattedCitation":"[16,75]","previouslyFormattedCitation":"[16,75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16,75]</w:t>
      </w:r>
      <w:r w:rsidR="003B603E">
        <w:rPr>
          <w:rFonts w:ascii="Times New Roman" w:hAnsi="Times New Roman" w:cs="Times New Roman"/>
          <w:sz w:val="24"/>
          <w:szCs w:val="24"/>
        </w:rPr>
        <w:fldChar w:fldCharType="end"/>
      </w:r>
      <w:r w:rsidR="009D2CE7">
        <w:rPr>
          <w:rFonts w:ascii="Times New Roman" w:hAnsi="Times New Roman" w:cs="Times New Roman"/>
          <w:sz w:val="24"/>
          <w:szCs w:val="24"/>
        </w:rPr>
        <w:t>. Fast diffusion of Pt atoms results</w:t>
      </w:r>
      <w:r w:rsidR="000E6258">
        <w:rPr>
          <w:rFonts w:ascii="Times New Roman" w:hAnsi="Times New Roman" w:cs="Times New Roman"/>
          <w:sz w:val="24"/>
          <w:szCs w:val="24"/>
        </w:rPr>
        <w:t xml:space="preserve"> in</w:t>
      </w:r>
      <w:r w:rsidR="009D2CE7">
        <w:rPr>
          <w:rFonts w:ascii="Times New Roman" w:hAnsi="Times New Roman" w:cs="Times New Roman"/>
          <w:sz w:val="24"/>
          <w:szCs w:val="24"/>
        </w:rPr>
        <w:t xml:space="preserve"> </w:t>
      </w:r>
      <w:r w:rsidR="00055868">
        <w:rPr>
          <w:rFonts w:ascii="Times New Roman" w:hAnsi="Times New Roman" w:cs="Times New Roman"/>
          <w:sz w:val="24"/>
          <w:szCs w:val="24"/>
        </w:rPr>
        <w:t>formation of hillock</w:t>
      </w:r>
      <w:r w:rsidR="000E6258">
        <w:rPr>
          <w:rFonts w:ascii="Times New Roman" w:hAnsi="Times New Roman" w:cs="Times New Roman"/>
          <w:sz w:val="24"/>
          <w:szCs w:val="24"/>
        </w:rPr>
        <w:t>s</w:t>
      </w:r>
      <w:r w:rsidR="00055868">
        <w:rPr>
          <w:rFonts w:ascii="Times New Roman" w:hAnsi="Times New Roman" w:cs="Times New Roman"/>
          <w:sz w:val="24"/>
          <w:szCs w:val="24"/>
        </w:rPr>
        <w:t xml:space="preserve"> in </w:t>
      </w:r>
      <w:r w:rsidR="0035156E">
        <w:rPr>
          <w:rFonts w:ascii="Times New Roman" w:hAnsi="Times New Roman" w:cs="Times New Roman"/>
          <w:sz w:val="24"/>
          <w:szCs w:val="24"/>
        </w:rPr>
        <w:t>some places</w:t>
      </w:r>
      <w:r w:rsidR="00055868">
        <w:rPr>
          <w:rFonts w:ascii="Times New Roman" w:hAnsi="Times New Roman" w:cs="Times New Roman"/>
          <w:sz w:val="24"/>
          <w:szCs w:val="24"/>
        </w:rPr>
        <w:t xml:space="preserve"> whereas discontinuity is created at the edges due to </w:t>
      </w:r>
      <w:r w:rsidR="00D8636F">
        <w:rPr>
          <w:rFonts w:ascii="Times New Roman" w:hAnsi="Times New Roman" w:cs="Times New Roman"/>
          <w:sz w:val="24"/>
          <w:szCs w:val="24"/>
        </w:rPr>
        <w:t>lack</w:t>
      </w:r>
      <w:r w:rsidR="00055868">
        <w:rPr>
          <w:rFonts w:ascii="Times New Roman" w:hAnsi="Times New Roman" w:cs="Times New Roman"/>
          <w:sz w:val="24"/>
          <w:szCs w:val="24"/>
        </w:rPr>
        <w:t xml:space="preserve"> of material</w:t>
      </w:r>
      <w:r w:rsidR="009D2CE7">
        <w:rPr>
          <w:rFonts w:ascii="Times New Roman" w:hAnsi="Times New Roman" w:cs="Times New Roman"/>
          <w:sz w:val="24"/>
          <w:szCs w:val="24"/>
        </w:rPr>
        <w:t xml:space="preserve">. </w:t>
      </w:r>
      <w:r w:rsidR="0044646D">
        <w:rPr>
          <w:rFonts w:ascii="Times New Roman" w:hAnsi="Times New Roman" w:cs="Times New Roman"/>
          <w:sz w:val="24"/>
          <w:szCs w:val="24"/>
        </w:rPr>
        <w:t xml:space="preserve">The </w:t>
      </w:r>
      <w:r w:rsidR="009D2CE7">
        <w:rPr>
          <w:rFonts w:ascii="Times New Roman" w:hAnsi="Times New Roman" w:cs="Times New Roman"/>
          <w:sz w:val="24"/>
          <w:szCs w:val="24"/>
        </w:rPr>
        <w:t xml:space="preserve">driving force of </w:t>
      </w:r>
      <w:r w:rsidR="00055868">
        <w:rPr>
          <w:rFonts w:ascii="Times New Roman" w:hAnsi="Times New Roman" w:cs="Times New Roman"/>
          <w:sz w:val="24"/>
          <w:szCs w:val="24"/>
        </w:rPr>
        <w:t xml:space="preserve">such </w:t>
      </w:r>
      <w:r w:rsidR="0035156E">
        <w:rPr>
          <w:rFonts w:ascii="Times New Roman" w:hAnsi="Times New Roman" w:cs="Times New Roman"/>
          <w:sz w:val="24"/>
          <w:szCs w:val="24"/>
        </w:rPr>
        <w:t>discontinuity</w:t>
      </w:r>
      <w:r w:rsidR="009D2CE7">
        <w:rPr>
          <w:rFonts w:ascii="Times New Roman" w:hAnsi="Times New Roman" w:cs="Times New Roman"/>
          <w:sz w:val="24"/>
          <w:szCs w:val="24"/>
        </w:rPr>
        <w:t xml:space="preserve"> is the energy difference in chemical potential between atoms on a curve</w:t>
      </w:r>
      <w:r w:rsidR="0044646D">
        <w:rPr>
          <w:rFonts w:ascii="Times New Roman" w:hAnsi="Times New Roman" w:cs="Times New Roman"/>
          <w:sz w:val="24"/>
          <w:szCs w:val="24"/>
        </w:rPr>
        <w:t>d</w:t>
      </w:r>
      <w:r w:rsidR="009D2CE7">
        <w:rPr>
          <w:rFonts w:ascii="Times New Roman" w:hAnsi="Times New Roman" w:cs="Times New Roman"/>
          <w:sz w:val="24"/>
          <w:szCs w:val="24"/>
        </w:rPr>
        <w:t xml:space="preserve"> surface and a plan</w:t>
      </w:r>
      <w:r w:rsidR="001D7B66">
        <w:rPr>
          <w:rFonts w:ascii="Times New Roman" w:hAnsi="Times New Roman" w:cs="Times New Roman"/>
          <w:sz w:val="24"/>
          <w:szCs w:val="24"/>
        </w:rPr>
        <w:t>a</w:t>
      </w:r>
      <w:r w:rsidR="0044646D">
        <w:rPr>
          <w:rFonts w:ascii="Times New Roman" w:hAnsi="Times New Roman" w:cs="Times New Roman"/>
          <w:sz w:val="24"/>
          <w:szCs w:val="24"/>
        </w:rPr>
        <w:t xml:space="preserve">r </w:t>
      </w:r>
      <w:r w:rsidR="009D2CE7">
        <w:rPr>
          <w:rFonts w:ascii="Times New Roman" w:hAnsi="Times New Roman" w:cs="Times New Roman"/>
          <w:sz w:val="24"/>
          <w:szCs w:val="24"/>
        </w:rPr>
        <w:t xml:space="preserve">surface </w:t>
      </w:r>
      <w:r w:rsidR="009D2CE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40-6090","author":[{"dropping-particle":"","family":"Sharma","given":"S K","non-dropping-particle":"","parse-names":false,"suffix":""},{"dropping-particle":"","family":"Spitz","given":"J","non-dropping-particle":"","parse-names":false,"suffix":""}],"container-title":"Thin Solid Films","id":"ITEM-1","issue":"3","issued":{"date-parts":[["1980"]]},"page":"339-350","publisher":"Elsevier","title":"Hillock formation, hole growth and agglomeration in thin silver films","type":"article-journal","volume":"65"},"uris":["http://www.mendeley.com/documents/?uuid=dd932e90-0732-4e1a-89f2-d451925f17af"]}],"mendeley":{"formattedCitation":"[74]","plainTextFormattedCitation":"[74]","previouslyFormattedCitation":"[74]"},"properties":{"noteIndex":0},"schema":"https://github.com/citation-style-language/schema/raw/master/csl-citation.json"}</w:instrText>
      </w:r>
      <w:r w:rsidR="009D2CE7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74]</w:t>
      </w:r>
      <w:r w:rsidR="009D2CE7">
        <w:rPr>
          <w:rFonts w:ascii="Times New Roman" w:hAnsi="Times New Roman" w:cs="Times New Roman"/>
          <w:sz w:val="24"/>
          <w:szCs w:val="24"/>
        </w:rPr>
        <w:fldChar w:fldCharType="end"/>
      </w:r>
      <w:r w:rsidR="009D2CE7">
        <w:rPr>
          <w:rFonts w:ascii="Times New Roman" w:hAnsi="Times New Roman" w:cs="Times New Roman"/>
          <w:sz w:val="24"/>
          <w:szCs w:val="24"/>
        </w:rPr>
        <w:t xml:space="preserve">. Similar observations concerning </w:t>
      </w:r>
      <w:r w:rsidR="000E6258">
        <w:rPr>
          <w:rFonts w:ascii="Times New Roman" w:hAnsi="Times New Roman" w:cs="Times New Roman"/>
          <w:sz w:val="24"/>
          <w:szCs w:val="24"/>
        </w:rPr>
        <w:t xml:space="preserve">the </w:t>
      </w:r>
      <w:r w:rsidR="009D2CE7">
        <w:rPr>
          <w:rFonts w:ascii="Times New Roman" w:hAnsi="Times New Roman" w:cs="Times New Roman"/>
          <w:sz w:val="24"/>
          <w:szCs w:val="24"/>
        </w:rPr>
        <w:t xml:space="preserve">degradation of the film due to agglomeration and hole formation have been reported for gold, silver, </w:t>
      </w:r>
      <w:r w:rsidR="00C33EBD">
        <w:rPr>
          <w:rFonts w:ascii="Times New Roman" w:hAnsi="Times New Roman" w:cs="Times New Roman"/>
          <w:sz w:val="24"/>
          <w:szCs w:val="24"/>
        </w:rPr>
        <w:t>and other metallic</w:t>
      </w:r>
      <w:r w:rsidR="0045048F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 xml:space="preserve">thin films </w:t>
      </w:r>
      <w:r w:rsidR="003B60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40-6090","author":[{"dropping-particle":"","family":"Jiran","given":"E","non-dropping-particle":"","parse-names":false,"suffix":""},{"dropping-particle":"V","family":"Thompson","given":"C","non-dropping-particle":"","parse-names":false,"suffix":""}],"container-title":"Thin Solid Films","id":"ITEM-1","issue":"1","issued":{"date-parts":[["1992"]]},"page":"23-28","publisher":"Elsevier","title":"Capillary instabilities in thin, continuous films","type":"article-journal","volume":"208"},"uris":["http://www.mendeley.com/documents/?uuid=ecff1bea-c20a-463d-a3a1-4c7807a49bcb"]},{"id":"ITEM-2","itemData":{"ISSN":"0039-6028","author":[{"dropping-particle":"","family":"Presland","given":"A E B","non-dropping-particle":"","parse-names":false,"suffix":""},{"dropping-particle":"","family":"Price","given":"G L","non-dropping-particle":"","parse-names":false,"suffix":""},{"dropping-particle":"","family":"Trimm","given":"D L","non-dropping-particle":"","parse-names":false,"suffix":""}],"container-title":"Surface Science","id":"ITEM-2","issue":"2","issued":{"date-parts":[["1972"]]},"page":"424-434","publisher":"Elsevier","title":"Hillock formation by surface diffusion on thin silver films","type":"article-journal","volume":"29"},"uris":["http://www.mendeley.com/documents/?uuid=0adce374-1ed9-42d9-a403-b37637c76d08"]}],"mendeley":{"formattedCitation":"[73,75]","plainTextFormattedCitation":"[73,75]","previouslyFormattedCitation":"[73,75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73,75]</w:t>
      </w:r>
      <w:r w:rsidR="003B603E">
        <w:rPr>
          <w:rFonts w:ascii="Times New Roman" w:hAnsi="Times New Roman" w:cs="Times New Roman"/>
          <w:sz w:val="24"/>
          <w:szCs w:val="24"/>
        </w:rPr>
        <w:fldChar w:fldCharType="end"/>
      </w:r>
      <w:r w:rsidR="009D2CE7">
        <w:rPr>
          <w:rFonts w:ascii="Times New Roman" w:hAnsi="Times New Roman" w:cs="Times New Roman"/>
          <w:sz w:val="24"/>
          <w:szCs w:val="24"/>
        </w:rPr>
        <w:t xml:space="preserve">. </w:t>
      </w:r>
      <w:r w:rsidR="0004502F">
        <w:rPr>
          <w:rFonts w:ascii="Times New Roman" w:hAnsi="Times New Roman" w:cs="Times New Roman"/>
          <w:sz w:val="24"/>
          <w:szCs w:val="24"/>
        </w:rPr>
        <w:t>Alt</w:t>
      </w:r>
      <w:r w:rsidR="009D2CE7">
        <w:rPr>
          <w:rFonts w:ascii="Times New Roman" w:hAnsi="Times New Roman" w:cs="Times New Roman"/>
          <w:sz w:val="24"/>
          <w:szCs w:val="24"/>
        </w:rPr>
        <w:t>hough the</w:t>
      </w:r>
      <w:r w:rsidR="00C40FAA">
        <w:rPr>
          <w:rFonts w:ascii="Times New Roman" w:hAnsi="Times New Roman" w:cs="Times New Roman"/>
          <w:sz w:val="24"/>
          <w:szCs w:val="24"/>
        </w:rPr>
        <w:t xml:space="preserve"> Pt/AlO</w:t>
      </w:r>
      <w:r w:rsidR="00C40FAA" w:rsidRPr="00727CFC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9D2CE7">
        <w:rPr>
          <w:rFonts w:ascii="Times New Roman" w:hAnsi="Times New Roman" w:cs="Times New Roman"/>
          <w:sz w:val="24"/>
          <w:szCs w:val="24"/>
        </w:rPr>
        <w:t xml:space="preserve"> film annealed at 1000</w:t>
      </w:r>
      <w:r w:rsidR="0045048F">
        <w:rPr>
          <w:rFonts w:ascii="Times New Roman" w:hAnsi="Times New Roman" w:cs="Times New Roman"/>
          <w:sz w:val="24"/>
          <w:szCs w:val="24"/>
        </w:rPr>
        <w:t xml:space="preserve"> </w:t>
      </w:r>
      <w:r w:rsidR="009D2CE7">
        <w:rPr>
          <w:rFonts w:ascii="Times New Roman" w:hAnsi="Times New Roman" w:cs="Times New Roman"/>
          <w:sz w:val="24"/>
          <w:szCs w:val="24"/>
        </w:rPr>
        <w:t xml:space="preserve">°C </w:t>
      </w:r>
      <w:r w:rsidR="0009539A">
        <w:rPr>
          <w:rFonts w:ascii="Times New Roman" w:hAnsi="Times New Roman" w:cs="Times New Roman"/>
          <w:sz w:val="24"/>
          <w:szCs w:val="24"/>
        </w:rPr>
        <w:t>in Ar for 1</w:t>
      </w:r>
      <w:r w:rsidR="00D41201">
        <w:rPr>
          <w:rFonts w:ascii="Times New Roman" w:hAnsi="Times New Roman" w:cs="Times New Roman"/>
          <w:sz w:val="24"/>
          <w:szCs w:val="24"/>
        </w:rPr>
        <w:t xml:space="preserve"> h </w:t>
      </w:r>
      <w:r w:rsidR="009D2CE7">
        <w:rPr>
          <w:rFonts w:ascii="Times New Roman" w:hAnsi="Times New Roman" w:cs="Times New Roman"/>
          <w:sz w:val="24"/>
          <w:szCs w:val="24"/>
        </w:rPr>
        <w:t xml:space="preserve">exhibited a very good TCR, </w:t>
      </w:r>
      <w:r w:rsidR="00D41201">
        <w:rPr>
          <w:rFonts w:ascii="Times New Roman" w:hAnsi="Times New Roman" w:cs="Times New Roman"/>
          <w:sz w:val="24"/>
          <w:szCs w:val="24"/>
        </w:rPr>
        <w:t>line edge roughening</w:t>
      </w:r>
      <w:r w:rsidR="0063023E">
        <w:rPr>
          <w:rFonts w:ascii="Times New Roman" w:hAnsi="Times New Roman" w:cs="Times New Roman"/>
          <w:sz w:val="24"/>
          <w:szCs w:val="24"/>
        </w:rPr>
        <w:t>, microstructural instability</w:t>
      </w:r>
      <w:r w:rsidR="009B4049">
        <w:rPr>
          <w:rFonts w:ascii="Times New Roman" w:hAnsi="Times New Roman" w:cs="Times New Roman"/>
          <w:sz w:val="24"/>
          <w:szCs w:val="24"/>
        </w:rPr>
        <w:t>,</w:t>
      </w:r>
      <w:r w:rsidR="009D2CE7">
        <w:rPr>
          <w:rFonts w:ascii="Times New Roman" w:hAnsi="Times New Roman" w:cs="Times New Roman"/>
          <w:sz w:val="24"/>
          <w:szCs w:val="24"/>
        </w:rPr>
        <w:t xml:space="preserve"> and poor adhesion </w:t>
      </w:r>
      <w:r w:rsidR="006301DB">
        <w:rPr>
          <w:rFonts w:ascii="Times New Roman" w:hAnsi="Times New Roman" w:cs="Times New Roman"/>
          <w:sz w:val="24"/>
          <w:szCs w:val="24"/>
        </w:rPr>
        <w:t>to</w:t>
      </w:r>
      <w:r w:rsidR="009D2CE7">
        <w:rPr>
          <w:rFonts w:ascii="Times New Roman" w:hAnsi="Times New Roman" w:cs="Times New Roman"/>
          <w:sz w:val="24"/>
          <w:szCs w:val="24"/>
        </w:rPr>
        <w:t xml:space="preserve"> the substrate</w:t>
      </w:r>
      <w:r w:rsidR="006301DB">
        <w:rPr>
          <w:rFonts w:ascii="Times New Roman" w:hAnsi="Times New Roman" w:cs="Times New Roman"/>
          <w:sz w:val="24"/>
          <w:szCs w:val="24"/>
        </w:rPr>
        <w:t xml:space="preserve"> (</w:t>
      </w:r>
      <w:r w:rsidR="006301DB" w:rsidRPr="0045048F">
        <w:rPr>
          <w:rFonts w:ascii="Times New Roman" w:hAnsi="Times New Roman" w:cs="Times New Roman"/>
          <w:b/>
          <w:bCs/>
          <w:sz w:val="24"/>
          <w:szCs w:val="24"/>
        </w:rPr>
        <w:t>Fig. 1</w:t>
      </w:r>
      <w:r w:rsidR="00BA647C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A617E3" w:rsidRPr="0045048F">
        <w:rPr>
          <w:rFonts w:ascii="Times New Roman" w:hAnsi="Times New Roman" w:cs="Times New Roman"/>
          <w:b/>
          <w:bCs/>
          <w:sz w:val="24"/>
          <w:szCs w:val="24"/>
        </w:rPr>
        <w:t>c.2</w:t>
      </w:r>
      <w:r w:rsidR="00A617E3">
        <w:rPr>
          <w:rFonts w:ascii="Times New Roman" w:hAnsi="Times New Roman" w:cs="Times New Roman"/>
          <w:sz w:val="24"/>
          <w:szCs w:val="24"/>
        </w:rPr>
        <w:t xml:space="preserve">) </w:t>
      </w:r>
      <w:r w:rsidR="00775CE6">
        <w:rPr>
          <w:rFonts w:ascii="Times New Roman" w:hAnsi="Times New Roman" w:cs="Times New Roman"/>
          <w:sz w:val="24"/>
          <w:szCs w:val="24"/>
        </w:rPr>
        <w:t>is unacceptable for device use</w:t>
      </w:r>
      <w:r w:rsidR="00A23D52">
        <w:rPr>
          <w:rFonts w:ascii="Times New Roman" w:hAnsi="Times New Roman" w:cs="Times New Roman"/>
          <w:sz w:val="24"/>
          <w:szCs w:val="24"/>
        </w:rPr>
        <w:t>.</w:t>
      </w:r>
    </w:p>
    <w:p w14:paraId="0BBFBF73" w14:textId="7FC959C9" w:rsidR="009D2CE7" w:rsidRPr="00195EF0" w:rsidRDefault="005A480B" w:rsidP="00195EF0">
      <w:pPr>
        <w:spacing w:line="360" w:lineRule="auto"/>
        <w:ind w:firstLine="360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6" w:name="_Hlk100740099"/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>The microstructure of Pt film</w:t>
      </w:r>
      <w:r w:rsidR="001D7B6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F50A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>not only depend</w:t>
      </w:r>
      <w:r w:rsidR="00EF50A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F50A6">
        <w:rPr>
          <w:rFonts w:ascii="Times New Roman" w:hAnsi="Times New Roman" w:cs="Times New Roman"/>
          <w:color w:val="000000" w:themeColor="text1"/>
          <w:sz w:val="24"/>
          <w:szCs w:val="24"/>
        </w:rPr>
        <w:t>up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>on annealing conditions</w:t>
      </w:r>
      <w:r w:rsidR="00F029A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</w:t>
      </w:r>
      <w:r w:rsidR="00451EBE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presence of </w:t>
      </w:r>
      <w:r w:rsidR="003B36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layer </w:t>
      </w:r>
      <w:r w:rsidR="009450FE">
        <w:rPr>
          <w:rFonts w:ascii="Times New Roman" w:hAnsi="Times New Roman" w:cs="Times New Roman"/>
          <w:color w:val="000000" w:themeColor="text1"/>
          <w:sz w:val="24"/>
          <w:szCs w:val="24"/>
        </w:rPr>
        <w:t>between the film and the substrate</w:t>
      </w:r>
      <w:r w:rsidR="00A34DA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Fig. </w:t>
      </w:r>
      <w:r w:rsidR="00BA647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</w:t>
      </w:r>
      <w:r w:rsid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</w:t>
      </w:r>
      <w:r w:rsidR="001E29B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B76B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A23D52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ED67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D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presents </w:t>
      </w:r>
      <w:r w:rsidR="006533AD">
        <w:rPr>
          <w:rFonts w:ascii="Times New Roman" w:hAnsi="Times New Roman" w:cs="Times New Roman"/>
          <w:color w:val="000000" w:themeColor="text1"/>
          <w:sz w:val="24"/>
          <w:szCs w:val="24"/>
        </w:rPr>
        <w:t>optical microscope</w:t>
      </w:r>
      <w:r w:rsidR="003E5EC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D1729">
        <w:rPr>
          <w:rFonts w:ascii="Times New Roman" w:hAnsi="Times New Roman" w:cs="Times New Roman"/>
          <w:color w:val="000000" w:themeColor="text1"/>
          <w:sz w:val="24"/>
          <w:szCs w:val="24"/>
        </w:rPr>
        <w:t>image</w:t>
      </w:r>
      <w:r w:rsidR="006533A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D67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6533A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nder </w:t>
      </w:r>
      <w:r w:rsidR="00577FC7">
        <w:rPr>
          <w:rFonts w:ascii="Times New Roman" w:hAnsi="Times New Roman" w:cs="Times New Roman"/>
          <w:color w:val="000000" w:themeColor="text1"/>
          <w:sz w:val="24"/>
          <w:szCs w:val="24"/>
        </w:rPr>
        <w:t>style</w:t>
      </w:r>
      <w:r w:rsidR="003E5EC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1 </w:t>
      </w:r>
      <w:r w:rsidR="00DD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6533A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nder </w:t>
      </w:r>
      <w:r w:rsidR="00577FC7">
        <w:rPr>
          <w:rFonts w:ascii="Times New Roman" w:hAnsi="Times New Roman" w:cs="Times New Roman"/>
          <w:color w:val="000000" w:themeColor="text1"/>
          <w:sz w:val="24"/>
          <w:szCs w:val="24"/>
        </w:rPr>
        <w:t>style</w:t>
      </w:r>
      <w:r w:rsidR="003E5EC7">
        <w:rPr>
          <w:rFonts w:ascii="Times New Roman" w:hAnsi="Times New Roman" w:cs="Times New Roman"/>
          <w:color w:val="000000" w:themeColor="text1"/>
          <w:sz w:val="24"/>
          <w:szCs w:val="24"/>
        </w:rPr>
        <w:t>-2</w:t>
      </w:r>
      <w:r w:rsidR="00DD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ucture</w:t>
      </w:r>
      <w:r w:rsidR="00274BFB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DD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sisting </w:t>
      </w:r>
      <w:r w:rsidR="0067199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DD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t 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>without</w:t>
      </w:r>
      <w:r w:rsidR="006533A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</w:t>
      </w:r>
      <w:r w:rsidR="006533AD">
        <w:rPr>
          <w:rFonts w:ascii="Times New Roman" w:hAnsi="Times New Roman" w:cs="Times New Roman"/>
          <w:sz w:val="24"/>
          <w:szCs w:val="24"/>
        </w:rPr>
        <w:t>AlO</w:t>
      </w:r>
      <w:r w:rsidR="006533AD" w:rsidRPr="00F73E94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layer</w:t>
      </w:r>
      <w:r w:rsidR="007706B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fter annealing at 800 °C for 1 h in air</w:t>
      </w:r>
      <w:bookmarkStart w:id="7" w:name="_Hlk100740270"/>
      <w:r w:rsidR="00ED67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A66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BA6643" w:rsidRPr="00D2798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</w:t>
      </w:r>
      <w:r w:rsidR="00BA66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A6643" w:rsidRPr="007706B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.d.1</w:t>
      </w:r>
      <w:r w:rsidR="00BA6643">
        <w:rPr>
          <w:rFonts w:ascii="Times New Roman" w:hAnsi="Times New Roman" w:cs="Times New Roman"/>
          <w:color w:val="000000" w:themeColor="text1"/>
          <w:sz w:val="24"/>
          <w:szCs w:val="24"/>
        </w:rPr>
        <w:t>, f</w:t>
      </w:r>
      <w:r w:rsidR="00E0439D">
        <w:rPr>
          <w:rFonts w:ascii="Times New Roman" w:hAnsi="Times New Roman" w:cs="Times New Roman"/>
          <w:color w:val="000000" w:themeColor="text1"/>
          <w:sz w:val="24"/>
          <w:szCs w:val="24"/>
        </w:rPr>
        <w:t>ormation</w:t>
      </w:r>
      <w:r w:rsidR="00274BF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6533AD">
        <w:rPr>
          <w:rFonts w:ascii="Times New Roman" w:hAnsi="Times New Roman" w:cs="Times New Roman"/>
          <w:color w:val="000000" w:themeColor="text1"/>
          <w:sz w:val="24"/>
          <w:szCs w:val="24"/>
        </w:rPr>
        <w:t>blistering</w:t>
      </w:r>
      <w:r w:rsidR="00BA664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35DB6">
        <w:rPr>
          <w:rFonts w:ascii="Times New Roman" w:hAnsi="Times New Roman" w:cs="Times New Roman"/>
          <w:color w:val="000000" w:themeColor="text1"/>
          <w:sz w:val="24"/>
          <w:szCs w:val="24"/>
        </w:rPr>
        <w:t>is evidence</w:t>
      </w:r>
      <w:r w:rsidR="003915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76082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1A53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</w:t>
      </w:r>
      <w:r w:rsidR="00942B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sion loss </w:t>
      </w:r>
      <w:r w:rsidR="000E6258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ubstrate</w:t>
      </w:r>
      <w:bookmarkEnd w:id="6"/>
      <w:r w:rsidR="00D202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reas irregular and distorted edge of </w:t>
      </w:r>
      <w:r w:rsidR="007706B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ander style-2 </w:t>
      </w:r>
      <w:r w:rsidR="00942B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D202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bserved in </w:t>
      </w:r>
      <w:r w:rsidR="00D20240" w:rsidRPr="00D27985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</w:t>
      </w:r>
      <w:r w:rsidR="00D2024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20240" w:rsidRPr="007706B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9.d.2</w:t>
      </w:r>
      <w:r w:rsidR="009D2CE7" w:rsidRPr="00683927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63C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M images in </w:t>
      </w:r>
      <w:r w:rsidR="00463C1F" w:rsidRPr="00463C1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0d.1-2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resent</w:t>
      </w:r>
      <w:r w:rsidR="008A502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icrostructure of meander style-2 without</w:t>
      </w:r>
      <w:r w:rsidR="001D7B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</w:rPr>
        <w:t>AlO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x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layer. Outward bulging at the edges can be observed which caused the </w:t>
      </w:r>
      <w:r w:rsidR="00463C1F" w:rsidRPr="00463C1F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film to peel off from the substrate.</w:t>
      </w:r>
      <w:bookmarkEnd w:id="7"/>
      <w:r w:rsidR="00463C1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E29B2">
        <w:rPr>
          <w:rFonts w:ascii="Times New Roman" w:hAnsi="Times New Roman" w:cs="Times New Roman"/>
          <w:sz w:val="24"/>
          <w:szCs w:val="24"/>
        </w:rPr>
        <w:t xml:space="preserve">By </w:t>
      </w:r>
      <w:r>
        <w:rPr>
          <w:rFonts w:ascii="Times New Roman" w:hAnsi="Times New Roman" w:cs="Times New Roman"/>
          <w:sz w:val="24"/>
          <w:szCs w:val="24"/>
        </w:rPr>
        <w:t>incorporati</w:t>
      </w:r>
      <w:r w:rsidR="001E29B2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E29B2">
        <w:rPr>
          <w:rFonts w:ascii="Times New Roman" w:hAnsi="Times New Roman" w:cs="Times New Roman"/>
          <w:sz w:val="24"/>
          <w:szCs w:val="24"/>
        </w:rPr>
        <w:t>an</w:t>
      </w:r>
      <w:r w:rsidR="00FD747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lO</w:t>
      </w:r>
      <w:r w:rsidRPr="00F73E94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E29B2">
        <w:rPr>
          <w:rFonts w:ascii="Times New Roman" w:hAnsi="Times New Roman" w:cs="Times New Roman"/>
          <w:sz w:val="24"/>
          <w:szCs w:val="24"/>
        </w:rPr>
        <w:t>inter</w:t>
      </w:r>
      <w:r>
        <w:rPr>
          <w:rFonts w:ascii="Times New Roman" w:hAnsi="Times New Roman" w:cs="Times New Roman"/>
          <w:sz w:val="24"/>
          <w:szCs w:val="24"/>
        </w:rPr>
        <w:t xml:space="preserve">layer, it was possible to </w:t>
      </w:r>
      <w:r w:rsidR="00297207">
        <w:rPr>
          <w:rFonts w:ascii="Times New Roman" w:hAnsi="Times New Roman" w:cs="Times New Roman"/>
          <w:sz w:val="24"/>
          <w:szCs w:val="24"/>
        </w:rPr>
        <w:t xml:space="preserve">preserve adhesion of </w:t>
      </w:r>
      <w:r w:rsidR="00B4426B">
        <w:rPr>
          <w:rFonts w:ascii="Times New Roman" w:hAnsi="Times New Roman" w:cs="Times New Roman"/>
          <w:sz w:val="24"/>
          <w:szCs w:val="24"/>
        </w:rPr>
        <w:t xml:space="preserve">the </w:t>
      </w:r>
      <w:r w:rsidR="00297207">
        <w:rPr>
          <w:rFonts w:ascii="Times New Roman" w:hAnsi="Times New Roman" w:cs="Times New Roman"/>
          <w:sz w:val="24"/>
          <w:szCs w:val="24"/>
        </w:rPr>
        <w:t>Pt film even after annealing at 800</w:t>
      </w:r>
      <w:r w:rsidR="004E40FD">
        <w:rPr>
          <w:rFonts w:ascii="Times New Roman" w:hAnsi="Times New Roman" w:cs="Times New Roman"/>
          <w:sz w:val="24"/>
          <w:szCs w:val="24"/>
        </w:rPr>
        <w:t xml:space="preserve"> </w:t>
      </w:r>
      <w:r w:rsidR="00297207">
        <w:rPr>
          <w:rFonts w:ascii="Times New Roman" w:hAnsi="Times New Roman" w:cs="Times New Roman"/>
          <w:sz w:val="24"/>
          <w:szCs w:val="24"/>
        </w:rPr>
        <w:t>°C</w:t>
      </w:r>
      <w:r w:rsidR="00E0439D">
        <w:rPr>
          <w:rFonts w:ascii="Times New Roman" w:hAnsi="Times New Roman" w:cs="Times New Roman"/>
          <w:sz w:val="24"/>
          <w:szCs w:val="24"/>
        </w:rPr>
        <w:t xml:space="preserve"> in air </w:t>
      </w:r>
      <w:r w:rsidR="00B4426B">
        <w:rPr>
          <w:rFonts w:ascii="Times New Roman" w:hAnsi="Times New Roman" w:cs="Times New Roman"/>
          <w:sz w:val="24"/>
          <w:szCs w:val="24"/>
        </w:rPr>
        <w:t>or</w:t>
      </w:r>
      <w:r w:rsidR="00E0439D">
        <w:rPr>
          <w:rFonts w:ascii="Times New Roman" w:hAnsi="Times New Roman" w:cs="Times New Roman"/>
          <w:sz w:val="24"/>
          <w:szCs w:val="24"/>
        </w:rPr>
        <w:t xml:space="preserve"> </w:t>
      </w:r>
      <w:r w:rsidR="001E29B2">
        <w:rPr>
          <w:rFonts w:ascii="Times New Roman" w:hAnsi="Times New Roman" w:cs="Times New Roman"/>
          <w:sz w:val="24"/>
          <w:szCs w:val="24"/>
        </w:rPr>
        <w:t>Ar</w:t>
      </w:r>
      <w:r w:rsidR="00C679BB">
        <w:rPr>
          <w:rFonts w:ascii="Times New Roman" w:hAnsi="Times New Roman" w:cs="Times New Roman"/>
          <w:sz w:val="24"/>
          <w:szCs w:val="24"/>
        </w:rPr>
        <w:t xml:space="preserve">, as represented in </w:t>
      </w:r>
      <w:r w:rsidR="00C679BB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BA647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C679BB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</w:t>
      </w:r>
      <w:r w:rsidR="001E29B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C679BB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</w:t>
      </w:r>
      <w:r w:rsidR="00B76BF6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-</w:t>
      </w:r>
      <w:r w:rsidR="00C679BB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="00C679B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C679BB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Fig. 1</w:t>
      </w:r>
      <w:r w:rsidR="00BA647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0</w:t>
      </w:r>
      <w:r w:rsidR="00C679B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</w:t>
      </w:r>
      <w:r w:rsidR="001E29B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C679BB" w:rsidRPr="00A23D5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-2</w:t>
      </w:r>
      <w:r w:rsidR="00FF64BC" w:rsidRPr="00FF64B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F64BC" w:rsidRPr="000D791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195EF0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914529">
        <w:rPr>
          <w:rFonts w:ascii="Times New Roman" w:hAnsi="Times New Roman" w:cs="Times New Roman"/>
          <w:sz w:val="24"/>
          <w:szCs w:val="24"/>
        </w:rPr>
        <w:t xml:space="preserve">he adhesion </w:t>
      </w:r>
      <w:r w:rsidR="00DD1EF3">
        <w:rPr>
          <w:rFonts w:ascii="Times New Roman" w:hAnsi="Times New Roman" w:cs="Times New Roman"/>
          <w:sz w:val="24"/>
          <w:szCs w:val="24"/>
        </w:rPr>
        <w:t xml:space="preserve">loss </w:t>
      </w:r>
      <w:r w:rsidR="00914529">
        <w:rPr>
          <w:rFonts w:ascii="Times New Roman" w:hAnsi="Times New Roman" w:cs="Times New Roman"/>
          <w:sz w:val="24"/>
          <w:szCs w:val="24"/>
        </w:rPr>
        <w:t>of Pt film without interlayer m</w:t>
      </w:r>
      <w:r w:rsidR="001D7B66">
        <w:rPr>
          <w:rFonts w:ascii="Times New Roman" w:hAnsi="Times New Roman" w:cs="Times New Roman"/>
          <w:sz w:val="24"/>
          <w:szCs w:val="24"/>
        </w:rPr>
        <w:t>ay</w:t>
      </w:r>
      <w:r w:rsidR="00914529">
        <w:rPr>
          <w:rFonts w:ascii="Times New Roman" w:hAnsi="Times New Roman" w:cs="Times New Roman"/>
          <w:sz w:val="24"/>
          <w:szCs w:val="24"/>
        </w:rPr>
        <w:t xml:space="preserve"> be due to formation of Pt</w:t>
      </w:r>
      <w:r w:rsidR="00914529" w:rsidRPr="00B7107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14529">
        <w:rPr>
          <w:rFonts w:ascii="Times New Roman" w:hAnsi="Times New Roman" w:cs="Times New Roman"/>
          <w:sz w:val="24"/>
          <w:szCs w:val="24"/>
        </w:rPr>
        <w:t xml:space="preserve">Si or </w:t>
      </w:r>
      <w:proofErr w:type="spellStart"/>
      <w:r w:rsidR="00914529">
        <w:rPr>
          <w:rFonts w:ascii="Times New Roman" w:hAnsi="Times New Roman" w:cs="Times New Roman"/>
          <w:sz w:val="24"/>
          <w:szCs w:val="24"/>
        </w:rPr>
        <w:t>PtSi</w:t>
      </w:r>
      <w:proofErr w:type="spellEnd"/>
      <w:r w:rsidR="00914529">
        <w:rPr>
          <w:rFonts w:ascii="Times New Roman" w:hAnsi="Times New Roman" w:cs="Times New Roman"/>
          <w:sz w:val="24"/>
          <w:szCs w:val="24"/>
        </w:rPr>
        <w:t xml:space="preserve"> </w:t>
      </w:r>
      <w:r w:rsidR="001D7B66">
        <w:rPr>
          <w:rFonts w:ascii="Times New Roman" w:hAnsi="Times New Roman" w:cs="Times New Roman"/>
          <w:sz w:val="24"/>
          <w:szCs w:val="24"/>
        </w:rPr>
        <w:t>at</w:t>
      </w:r>
      <w:r w:rsidR="00914529">
        <w:rPr>
          <w:rFonts w:ascii="Times New Roman" w:hAnsi="Times New Roman" w:cs="Times New Roman"/>
          <w:sz w:val="24"/>
          <w:szCs w:val="24"/>
        </w:rPr>
        <w:t xml:space="preserve"> the interface as a result of Si diffusion from</w:t>
      </w:r>
      <w:r w:rsidR="001D7B66">
        <w:rPr>
          <w:rFonts w:ascii="Times New Roman" w:hAnsi="Times New Roman" w:cs="Times New Roman"/>
          <w:sz w:val="24"/>
          <w:szCs w:val="24"/>
        </w:rPr>
        <w:t xml:space="preserve"> the</w:t>
      </w:r>
      <w:r w:rsidR="00914529">
        <w:rPr>
          <w:rFonts w:ascii="Times New Roman" w:hAnsi="Times New Roman" w:cs="Times New Roman"/>
          <w:sz w:val="24"/>
          <w:szCs w:val="24"/>
        </w:rPr>
        <w:t xml:space="preserve"> SiN</w:t>
      </w:r>
      <w:r w:rsidR="00914529" w:rsidRPr="00582CD8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914529">
        <w:rPr>
          <w:rFonts w:ascii="Times New Roman" w:hAnsi="Times New Roman" w:cs="Times New Roman"/>
          <w:sz w:val="24"/>
          <w:szCs w:val="24"/>
        </w:rPr>
        <w:t xml:space="preserve"> </w:t>
      </w:r>
      <w:r w:rsidR="003B60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03-6951","author":[{"dropping-particle":"","family":"Canali","given":"C","non-dropping-particle":"","parse-names":false,"suffix":""},{"dropping-particle":"","family":"Catellani","given":"C","non-dropping-particle":"","parse-names":false,"suffix":""},{"dropping-particle":"","family":"Prudenziati","given":"M","non-dropping-particle":"","parse-names":false,"suffix":""},{"dropping-particle":"","family":"Wadlin","given":"W H","non-dropping-particle":"","parse-names":false,"suffix":""},{"dropping-particle":"","family":"Evans Jr","given":"C A","non-dropping-particle":"","parse-names":false,"suffix":""}],"container-title":"Applied Physics Letters","id":"ITEM-1","issue":"1","issued":{"date-parts":[["1977"]]},"page":"43-45","publisher":"American Institute of Physics","title":"Pt&lt;sub&gt;2&lt;/sub&gt;Si and PtSi formation with high‐purity Pt thin films","type":"article-journal","volume":"31"},"uris":["http://www.mendeley.com/documents/?uuid=3ef9de72-8ebf-433e-b169-9aa36497c5b8"]},{"id":"ITEM-2","itemData":{"ISSN":"0026-2714","author":[{"dropping-particle":"","family":"Briand","given":"Danick","non-dropping-particle":"","parse-names":false,"suffix":""},{"dropping-particle":"","family":"Beaudoin","given":"Felix","non-dropping-particle":"","parse-names":false,"suffix":""},{"dropping-particle":"","family":"Courbat","given":"Jérôme","non-dropping-particle":"","parse-names":false,"suffix":""},{"dropping-particle":"","family":"Rooij","given":"Nico F","non-dropping-particle":"de","parse-names":false,"suffix":""},{"dropping-particle":"","family":"Desplats","given":"Romain","non-dropping-particle":"","parse-names":false,"suffix":""},{"dropping-particle":"","family":"Perdu","given":"Philippe","non-dropping-particle":"","parse-names":false,"suffix":""}],"container-title":"Microelectronics Reliability","id":"ITEM-2","issue":"9-11","issued":{"date-parts":[["2005"]]},"page":"1786-1789","publisher":"Elsevier","title":"Failure analysis of micro-heating elements suspended on thin membranes","type":"article-journal","volume":"45"},"uris":["http://www.mendeley.com/documents/?uuid=1714723a-4e4c-4fc8-b0d5-50c389e36aab"]}],"mendeley":{"formattedCitation":"[76,77]","plainTextFormattedCitation":"[76,77]","previouslyFormattedCitation":"[76,77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76,77]</w:t>
      </w:r>
      <w:r w:rsidR="003B603E">
        <w:rPr>
          <w:rFonts w:ascii="Times New Roman" w:hAnsi="Times New Roman" w:cs="Times New Roman"/>
          <w:sz w:val="24"/>
          <w:szCs w:val="24"/>
        </w:rPr>
        <w:fldChar w:fldCharType="end"/>
      </w:r>
      <w:r w:rsidR="00914529">
        <w:rPr>
          <w:rFonts w:ascii="Times New Roman" w:hAnsi="Times New Roman" w:cs="Times New Roman"/>
          <w:sz w:val="24"/>
          <w:szCs w:val="24"/>
        </w:rPr>
        <w:t>.</w:t>
      </w:r>
      <w:r w:rsidR="00195EF0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1D7B6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dditionally, </w:t>
      </w:r>
      <w:r w:rsidR="00D83EB0">
        <w:rPr>
          <w:rFonts w:ascii="Times New Roman" w:hAnsi="Times New Roman" w:cs="Times New Roman"/>
          <w:color w:val="000000" w:themeColor="text1"/>
          <w:sz w:val="24"/>
          <w:szCs w:val="24"/>
        </w:rPr>
        <w:t>the large mismatch in</w:t>
      </w:r>
      <w:r w:rsidR="00195EF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E3E48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efficient of 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thermal expansion (C</w:t>
      </w:r>
      <w:r w:rsidR="000E3E48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E) of Pt (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t>8.8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x</w:t>
      </w:r>
      <w:r w:rsidR="00321FFD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6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/</w:t>
      </w:r>
      <w:r w:rsidR="00321FFD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) and </w:t>
      </w:r>
      <w:r w:rsidR="006A5EA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 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t>2.6-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t>.3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x</w:t>
      </w:r>
      <w:r w:rsidR="00321FFD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6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/</w:t>
      </w:r>
      <w:r w:rsidR="00321FFD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°</w:t>
      </w:r>
      <w:r w:rsidR="00147C59" w:rsidRPr="00914529">
        <w:rPr>
          <w:rFonts w:ascii="Times New Roman" w:hAnsi="Times New Roman" w:cs="Times New Roman"/>
          <w:color w:val="000000" w:themeColor="text1"/>
          <w:sz w:val="24"/>
          <w:szCs w:val="24"/>
        </w:rPr>
        <w:t>C)</w:t>
      </w:r>
      <w:r w:rsidR="00D83E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 source of stress during annealing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0040-6090","author":[{"dropping-particle":"","family":"Golosov","given":"D A","non-dropping-particle":"","parse-names":false,"suffix":""},{"dropping-particle":"","family":"Okojie","given":"J E","non-dropping-particle":"","parse-names":false,"suffix":""},{"dropping-particle":"","family":"Zavadski","given":"S М","non-dropping-particle":"","parse-names":false,"suffix":""},{"dropping-particle":"","family":"Rudenkov","given":"А S","non-dropping-particle":"","parse-names":false,"suffix":""},{"dropping-particle":"","family":"Melnikov","given":"S N","non-dropping-particle":"","parse-names":false,"suffix":""},{"dropping-particle":"V","family":"Kolos","given":"V","non-dropping-particle":"","parse-names":false,"suffix":""}],"container-title":"Thin Solid Films","id":"ITEM-1","issued":{"date-parts":[["2018"]]},"page":"53-59","publisher":"Elsevier","title":"Stability of the platinum electrode during high temperature annealing","type":"article-journal","volume":"661"},"uris":["http://www.mendeley.com/documents/?uuid=0d020efa-e0bb-4ddf-8576-32bc24903e26"]}],"mendeley":{"formattedCitation":"[78]","plainTextFormattedCitation":"[78]","previouslyFormattedCitation":"[78]"},"properties":{"noteIndex":0},"schema":"https://github.com/citation-style-language/schema/raw/master/csl-citation.json"}</w:instrTex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78]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165F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E5F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9165FD">
        <w:rPr>
          <w:rFonts w:ascii="Times New Roman" w:hAnsi="Times New Roman" w:cs="Times New Roman"/>
          <w:color w:val="000000" w:themeColor="text1"/>
          <w:sz w:val="24"/>
          <w:szCs w:val="24"/>
        </w:rPr>
        <w:t>release the stress in the film</w:t>
      </w:r>
      <w:r w:rsidR="007E5F83">
        <w:rPr>
          <w:rFonts w:ascii="Times New Roman" w:hAnsi="Times New Roman" w:cs="Times New Roman"/>
          <w:color w:val="000000" w:themeColor="text1"/>
          <w:sz w:val="24"/>
          <w:szCs w:val="24"/>
        </w:rPr>
        <w:t>, Pt atoms move towards</w:t>
      </w:r>
      <w:r w:rsidR="00D83EB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7E5F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rface through grain boundar</w:t>
      </w:r>
      <w:r w:rsidR="00D83EB0">
        <w:rPr>
          <w:rFonts w:ascii="Times New Roman" w:hAnsi="Times New Roman" w:cs="Times New Roman"/>
          <w:color w:val="000000" w:themeColor="text1"/>
          <w:sz w:val="24"/>
          <w:szCs w:val="24"/>
        </w:rPr>
        <w:t>ies</w:t>
      </w:r>
      <w:r w:rsidR="007E5F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A5028">
        <w:rPr>
          <w:rFonts w:ascii="Times New Roman" w:hAnsi="Times New Roman" w:cs="Times New Roman"/>
          <w:color w:val="000000" w:themeColor="text1"/>
          <w:sz w:val="24"/>
          <w:szCs w:val="24"/>
        </w:rPr>
        <w:t>generat</w:t>
      </w:r>
      <w:r w:rsidR="00D83EB0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="008A50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165FD">
        <w:rPr>
          <w:rFonts w:ascii="Times New Roman" w:hAnsi="Times New Roman" w:cs="Times New Roman"/>
          <w:color w:val="000000" w:themeColor="text1"/>
          <w:sz w:val="24"/>
          <w:szCs w:val="24"/>
        </w:rPr>
        <w:t>a large number of hillocks</w:t>
      </w:r>
      <w:r w:rsidR="005E4C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ch can eventually cause rapid failure of the film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ISSN":"1005-0302","author":[{"dropping-particle":"","family":"Ma","given":"Dongfeng","non-dropping-particle":"","parse-names":false,"suffix":""},{"dropping-particle":"","family":"Mao","given":"Shengcheng","non-dropping-particle":"","parse-names":false,"suffix":""},{"dropping-particle":"","family":"Teng","given":"Jiao","non-dropping-particle":"","parse-names":false,"suffix":""},{"dropping-particle":"","family":"Wang","given":"Xinliang","non-dropping-particle":"","parse-names":false,"suffix":""},{"dropping-particle":"","family":"Li","given":"Xiaochen","non-dropping-particle":"","parse-names":false,"suffix":""},{"dropping-particle":"","family":"Ning","given":"Jin","non-dropping-particle":"","parse-names":false,"suffix":""},{"dropping-particle":"","family":"Li","given":"Zhipeng","non-dropping-particle":"","parse-names":false,"suffix":""},{"dropping-particle":"","family":"Zhang","given":"Qing","non-dropping-particle":"","parse-names":false,"suffix":""},{"dropping-particle":"","family":"Tian","given":"Zhiyong","non-dropping-particle":"","parse-names":false,"suffix":""},{"dropping-particle":"","family":"Wang","given":"Menglong","non-dropping-particle":"","parse-names":false,"suffix":""}],"container-title":"Journal of Materials Science &amp; Technology","id":"ITEM-1","issued":{"date-parts":[["2021"]]},"page":"10-19","publisher":"Elsevier","title":"In-situ revealing the degradation mechanisms of Pt film over 1000° C","type":"article-journal","volume":"95"},"uris":["http://www.mendeley.com/documents/?uuid=a5611009-96ce-40b9-a43c-85b3cdfba784"]}],"mendeley":{"formattedCitation":"[79]","plainTextFormattedCitation":"[79]","previouslyFormattedCitation":"[79]"},"properties":{"noteIndex":0},"schema":"https://github.com/citation-style-language/schema/raw/master/csl-citation.json"}</w:instrTex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79]</w:t>
      </w:r>
      <w:r w:rsidR="00543CC9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E4CC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D6D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439D">
        <w:rPr>
          <w:rFonts w:ascii="Times New Roman" w:hAnsi="Times New Roman" w:cs="Times New Roman"/>
          <w:sz w:val="24"/>
          <w:szCs w:val="24"/>
        </w:rPr>
        <w:t>When annealed at 800</w:t>
      </w:r>
      <w:r w:rsidR="002F597B">
        <w:rPr>
          <w:rFonts w:ascii="Times New Roman" w:hAnsi="Times New Roman" w:cs="Times New Roman"/>
          <w:sz w:val="24"/>
          <w:szCs w:val="24"/>
        </w:rPr>
        <w:t xml:space="preserve"> </w:t>
      </w:r>
      <w:r w:rsidR="00E0439D">
        <w:rPr>
          <w:rFonts w:ascii="Times New Roman" w:hAnsi="Times New Roman" w:cs="Times New Roman"/>
          <w:sz w:val="24"/>
          <w:szCs w:val="24"/>
        </w:rPr>
        <w:t>°C for 1</w:t>
      </w:r>
      <w:r w:rsidR="002F597B">
        <w:rPr>
          <w:rFonts w:ascii="Times New Roman" w:hAnsi="Times New Roman" w:cs="Times New Roman"/>
          <w:sz w:val="24"/>
          <w:szCs w:val="24"/>
        </w:rPr>
        <w:t xml:space="preserve"> </w:t>
      </w:r>
      <w:r w:rsidR="00E0439D">
        <w:rPr>
          <w:rFonts w:ascii="Times New Roman" w:hAnsi="Times New Roman" w:cs="Times New Roman"/>
          <w:sz w:val="24"/>
          <w:szCs w:val="24"/>
        </w:rPr>
        <w:t xml:space="preserve">h in air, the </w:t>
      </w:r>
      <w:r>
        <w:rPr>
          <w:rFonts w:ascii="Times New Roman" w:hAnsi="Times New Roman" w:cs="Times New Roman"/>
          <w:sz w:val="24"/>
          <w:szCs w:val="24"/>
        </w:rPr>
        <w:t xml:space="preserve">TCR of </w:t>
      </w:r>
      <w:r w:rsidR="00D83EB0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Pt film was 0.283</w:t>
      </w:r>
      <w:r w:rsidR="002F597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%/°C whereas </w:t>
      </w:r>
      <w:r w:rsidR="00B13092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TCR</w:t>
      </w:r>
      <w:r w:rsidR="00E0439D">
        <w:rPr>
          <w:rFonts w:ascii="Times New Roman" w:hAnsi="Times New Roman" w:cs="Times New Roman"/>
          <w:sz w:val="24"/>
          <w:szCs w:val="24"/>
        </w:rPr>
        <w:t xml:space="preserve"> of</w:t>
      </w:r>
      <w:r w:rsidR="00D83EB0">
        <w:rPr>
          <w:rFonts w:ascii="Times New Roman" w:hAnsi="Times New Roman" w:cs="Times New Roman"/>
          <w:sz w:val="24"/>
          <w:szCs w:val="24"/>
        </w:rPr>
        <w:t xml:space="preserve"> a</w:t>
      </w:r>
      <w:r w:rsidR="00E043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t/AlO</w:t>
      </w:r>
      <w:r w:rsidRPr="003971B6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film was </w:t>
      </w:r>
      <w:r w:rsidR="00EF7D99">
        <w:rPr>
          <w:rFonts w:ascii="Times New Roman" w:hAnsi="Times New Roman" w:cs="Times New Roman"/>
          <w:sz w:val="24"/>
          <w:szCs w:val="24"/>
        </w:rPr>
        <w:t>0.308</w:t>
      </w:r>
      <w:r w:rsidR="002F597B">
        <w:rPr>
          <w:rFonts w:ascii="Times New Roman" w:hAnsi="Times New Roman" w:cs="Times New Roman"/>
          <w:sz w:val="24"/>
          <w:szCs w:val="24"/>
        </w:rPr>
        <w:t xml:space="preserve"> </w:t>
      </w:r>
      <w:r w:rsidR="00EF7D99">
        <w:rPr>
          <w:rFonts w:ascii="Times New Roman" w:hAnsi="Times New Roman" w:cs="Times New Roman"/>
          <w:sz w:val="24"/>
          <w:szCs w:val="24"/>
        </w:rPr>
        <w:t>%/°C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D83EB0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AlO</w:t>
      </w:r>
      <w:r w:rsidRPr="00E8569D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>
        <w:rPr>
          <w:rFonts w:ascii="Times New Roman" w:hAnsi="Times New Roman" w:cs="Times New Roman"/>
          <w:sz w:val="24"/>
          <w:szCs w:val="24"/>
        </w:rPr>
        <w:t xml:space="preserve"> interlayer not only enhance</w:t>
      </w:r>
      <w:r w:rsidR="00D83EB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dhesion </w:t>
      </w:r>
      <w:r w:rsidR="00A163E2">
        <w:rPr>
          <w:rFonts w:ascii="Times New Roman" w:hAnsi="Times New Roman" w:cs="Times New Roman"/>
          <w:sz w:val="24"/>
          <w:szCs w:val="24"/>
        </w:rPr>
        <w:t xml:space="preserve">and mechanical stability </w:t>
      </w:r>
      <w:r>
        <w:rPr>
          <w:rFonts w:ascii="Times New Roman" w:hAnsi="Times New Roman" w:cs="Times New Roman"/>
          <w:sz w:val="24"/>
          <w:szCs w:val="24"/>
        </w:rPr>
        <w:t>of Pt with the substrate, but it also improve</w:t>
      </w:r>
      <w:r w:rsidR="00D83EB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 TCR of the structure.</w:t>
      </w:r>
      <w:r w:rsidR="00E0439D">
        <w:rPr>
          <w:rFonts w:ascii="Times New Roman" w:hAnsi="Times New Roman" w:cs="Times New Roman"/>
          <w:sz w:val="24"/>
          <w:szCs w:val="24"/>
        </w:rPr>
        <w:t xml:space="preserve"> </w:t>
      </w:r>
      <w:r w:rsidR="00847360">
        <w:rPr>
          <w:rFonts w:ascii="Times New Roman" w:hAnsi="Times New Roman" w:cs="Times New Roman"/>
          <w:sz w:val="24"/>
          <w:szCs w:val="24"/>
        </w:rPr>
        <w:t>An i</w:t>
      </w:r>
      <w:r>
        <w:rPr>
          <w:rFonts w:ascii="Times New Roman" w:hAnsi="Times New Roman" w:cs="Times New Roman"/>
          <w:sz w:val="24"/>
          <w:szCs w:val="24"/>
        </w:rPr>
        <w:t xml:space="preserve">nterface component </w:t>
      </w:r>
      <w:r w:rsidR="00794CC8">
        <w:rPr>
          <w:rFonts w:ascii="Times New Roman" w:hAnsi="Times New Roman" w:cs="Times New Roman"/>
          <w:sz w:val="24"/>
          <w:szCs w:val="24"/>
        </w:rPr>
        <w:t xml:space="preserve">also </w:t>
      </w:r>
      <w:r>
        <w:rPr>
          <w:rFonts w:ascii="Times New Roman" w:hAnsi="Times New Roman" w:cs="Times New Roman"/>
          <w:sz w:val="24"/>
          <w:szCs w:val="24"/>
        </w:rPr>
        <w:t xml:space="preserve">plays a significant role in </w:t>
      </w:r>
      <w:r w:rsidR="0084736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grain growth process. </w:t>
      </w:r>
      <w:r w:rsidR="000F5533">
        <w:rPr>
          <w:rFonts w:ascii="Times New Roman" w:hAnsi="Times New Roman" w:cs="Times New Roman"/>
          <w:sz w:val="24"/>
          <w:szCs w:val="24"/>
        </w:rPr>
        <w:t xml:space="preserve">With the presence of </w:t>
      </w:r>
      <w:r w:rsidR="00847360">
        <w:rPr>
          <w:rFonts w:ascii="Times New Roman" w:hAnsi="Times New Roman" w:cs="Times New Roman"/>
          <w:sz w:val="24"/>
          <w:szCs w:val="24"/>
        </w:rPr>
        <w:t xml:space="preserve">an </w:t>
      </w:r>
      <w:r w:rsidR="000F5533">
        <w:rPr>
          <w:rFonts w:ascii="Times New Roman" w:hAnsi="Times New Roman" w:cs="Times New Roman"/>
          <w:sz w:val="24"/>
          <w:szCs w:val="24"/>
        </w:rPr>
        <w:t>intermediate AlO</w:t>
      </w:r>
      <w:r w:rsidR="000F5533" w:rsidRPr="00105B8B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0F5533">
        <w:rPr>
          <w:rFonts w:ascii="Times New Roman" w:hAnsi="Times New Roman" w:cs="Times New Roman"/>
          <w:sz w:val="24"/>
          <w:szCs w:val="24"/>
        </w:rPr>
        <w:t xml:space="preserve"> layer, the grain size </w:t>
      </w:r>
      <w:r w:rsidR="00E0439D">
        <w:rPr>
          <w:rFonts w:ascii="Times New Roman" w:hAnsi="Times New Roman" w:cs="Times New Roman"/>
          <w:sz w:val="24"/>
          <w:szCs w:val="24"/>
        </w:rPr>
        <w:t xml:space="preserve">became </w:t>
      </w:r>
      <w:r w:rsidR="001E29B2">
        <w:rPr>
          <w:rFonts w:ascii="Times New Roman" w:hAnsi="Times New Roman" w:cs="Times New Roman"/>
          <w:sz w:val="24"/>
          <w:szCs w:val="24"/>
        </w:rPr>
        <w:t xml:space="preserve">larger </w:t>
      </w:r>
      <w:r w:rsidR="00BD6BA7">
        <w:rPr>
          <w:rFonts w:ascii="Times New Roman" w:hAnsi="Times New Roman" w:cs="Times New Roman"/>
          <w:sz w:val="24"/>
          <w:szCs w:val="24"/>
        </w:rPr>
        <w:t xml:space="preserve">compared to the film without </w:t>
      </w:r>
      <w:r w:rsidR="00B13092">
        <w:rPr>
          <w:rFonts w:ascii="Times New Roman" w:hAnsi="Times New Roman" w:cs="Times New Roman"/>
          <w:sz w:val="24"/>
          <w:szCs w:val="24"/>
        </w:rPr>
        <w:t xml:space="preserve">an </w:t>
      </w:r>
      <w:r w:rsidR="00BD6BA7">
        <w:rPr>
          <w:rFonts w:ascii="Times New Roman" w:hAnsi="Times New Roman" w:cs="Times New Roman"/>
          <w:sz w:val="24"/>
          <w:szCs w:val="24"/>
        </w:rPr>
        <w:t>AlO</w:t>
      </w:r>
      <w:r w:rsidR="00BD6BA7" w:rsidRPr="00E740DD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BD6BA7">
        <w:rPr>
          <w:rFonts w:ascii="Times New Roman" w:hAnsi="Times New Roman" w:cs="Times New Roman"/>
          <w:sz w:val="24"/>
          <w:szCs w:val="24"/>
        </w:rPr>
        <w:t xml:space="preserve"> </w:t>
      </w:r>
      <w:r w:rsidR="008D3D22">
        <w:rPr>
          <w:rFonts w:ascii="Times New Roman" w:hAnsi="Times New Roman" w:cs="Times New Roman"/>
          <w:sz w:val="24"/>
          <w:szCs w:val="24"/>
        </w:rPr>
        <w:t>inter</w:t>
      </w:r>
      <w:r w:rsidR="00BD6BA7">
        <w:rPr>
          <w:rFonts w:ascii="Times New Roman" w:hAnsi="Times New Roman" w:cs="Times New Roman"/>
          <w:sz w:val="24"/>
          <w:szCs w:val="24"/>
        </w:rPr>
        <w:t xml:space="preserve">layer, </w:t>
      </w:r>
      <w:r w:rsidR="000F5533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CD5EF0" w:rsidRPr="00CD5EF0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CD5EF0">
        <w:rPr>
          <w:rFonts w:ascii="Times New Roman" w:hAnsi="Times New Roman" w:cs="Times New Roman"/>
          <w:sz w:val="24"/>
          <w:szCs w:val="24"/>
        </w:rPr>
        <w:t xml:space="preserve"> </w:t>
      </w:r>
      <w:r w:rsidR="00CD5EF0" w:rsidRPr="00A54ED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A647C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CD5EF0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1E29B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CD5EF0" w:rsidRPr="00A54ED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1E29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1E29B2" w:rsidRPr="004D418A">
        <w:rPr>
          <w:rFonts w:ascii="Times New Roman" w:hAnsi="Times New Roman" w:cs="Times New Roman"/>
          <w:sz w:val="24"/>
          <w:szCs w:val="24"/>
        </w:rPr>
        <w:t>and</w:t>
      </w:r>
      <w:r w:rsidR="001E29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54ED3" w:rsidRPr="00CD5EF0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A54ED3">
        <w:rPr>
          <w:rFonts w:ascii="Times New Roman" w:hAnsi="Times New Roman" w:cs="Times New Roman"/>
          <w:sz w:val="24"/>
          <w:szCs w:val="24"/>
        </w:rPr>
        <w:t xml:space="preserve"> </w:t>
      </w:r>
      <w:r w:rsidR="00A54ED3" w:rsidRPr="00A54ED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A647C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A54ED3" w:rsidRPr="00A54ED3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="001E29B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54ED3" w:rsidRPr="00A54ED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A54ED3">
        <w:rPr>
          <w:rFonts w:ascii="Times New Roman" w:hAnsi="Times New Roman" w:cs="Times New Roman"/>
          <w:sz w:val="24"/>
          <w:szCs w:val="24"/>
        </w:rPr>
        <w:t xml:space="preserve"> </w:t>
      </w:r>
      <w:r w:rsidR="001E29B2">
        <w:rPr>
          <w:rFonts w:ascii="Times New Roman" w:hAnsi="Times New Roman" w:cs="Times New Roman"/>
          <w:sz w:val="24"/>
          <w:szCs w:val="24"/>
        </w:rPr>
        <w:t xml:space="preserve">compared to </w:t>
      </w:r>
      <w:r w:rsidR="00A54ED3" w:rsidRPr="00A163E2">
        <w:rPr>
          <w:rFonts w:ascii="Times New Roman" w:hAnsi="Times New Roman" w:cs="Times New Roman"/>
          <w:b/>
          <w:bCs/>
          <w:sz w:val="24"/>
          <w:szCs w:val="24"/>
        </w:rPr>
        <w:t>Fig.</w:t>
      </w:r>
      <w:r w:rsidR="00BA664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54ED3" w:rsidRPr="00A54ED3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BA647C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A54ED3" w:rsidRPr="00A54ED3"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="001E29B2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A54ED3" w:rsidRPr="00A54ED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0F5533">
        <w:rPr>
          <w:rFonts w:ascii="Times New Roman" w:hAnsi="Times New Roman" w:cs="Times New Roman"/>
          <w:sz w:val="24"/>
          <w:szCs w:val="24"/>
        </w:rPr>
        <w:t xml:space="preserve">. </w:t>
      </w:r>
      <w:r w:rsidR="00B57BFD">
        <w:rPr>
          <w:rFonts w:ascii="Times New Roman" w:hAnsi="Times New Roman" w:cs="Times New Roman"/>
          <w:sz w:val="24"/>
          <w:szCs w:val="24"/>
        </w:rPr>
        <w:t>W</w:t>
      </w:r>
      <w:r w:rsidR="001D3689">
        <w:rPr>
          <w:rFonts w:ascii="Times New Roman" w:hAnsi="Times New Roman" w:cs="Times New Roman"/>
          <w:sz w:val="24"/>
          <w:szCs w:val="24"/>
        </w:rPr>
        <w:t xml:space="preserve">ithout </w:t>
      </w:r>
      <w:r w:rsidR="00B13092">
        <w:rPr>
          <w:rFonts w:ascii="Times New Roman" w:hAnsi="Times New Roman" w:cs="Times New Roman"/>
          <w:sz w:val="24"/>
          <w:szCs w:val="24"/>
        </w:rPr>
        <w:t xml:space="preserve">the </w:t>
      </w:r>
      <w:r w:rsidR="008F497E">
        <w:rPr>
          <w:rFonts w:ascii="Times New Roman" w:hAnsi="Times New Roman" w:cs="Times New Roman"/>
          <w:sz w:val="24"/>
          <w:szCs w:val="24"/>
        </w:rPr>
        <w:t xml:space="preserve">presence of </w:t>
      </w:r>
      <w:r w:rsidR="00977BA6">
        <w:rPr>
          <w:rFonts w:ascii="Times New Roman" w:hAnsi="Times New Roman" w:cs="Times New Roman"/>
          <w:sz w:val="24"/>
          <w:szCs w:val="24"/>
        </w:rPr>
        <w:t>AlO</w:t>
      </w:r>
      <w:r w:rsidR="00977BA6" w:rsidRPr="006D71D2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977BA6">
        <w:rPr>
          <w:rFonts w:ascii="Times New Roman" w:hAnsi="Times New Roman" w:cs="Times New Roman"/>
          <w:sz w:val="24"/>
          <w:szCs w:val="24"/>
        </w:rPr>
        <w:t xml:space="preserve"> </w:t>
      </w:r>
      <w:r w:rsidR="001D3689">
        <w:rPr>
          <w:rFonts w:ascii="Times New Roman" w:hAnsi="Times New Roman" w:cs="Times New Roman"/>
          <w:sz w:val="24"/>
          <w:szCs w:val="24"/>
        </w:rPr>
        <w:t xml:space="preserve">as a </w:t>
      </w:r>
      <w:r w:rsidR="00BA5DB0">
        <w:rPr>
          <w:rFonts w:ascii="Times New Roman" w:hAnsi="Times New Roman" w:cs="Times New Roman"/>
          <w:sz w:val="24"/>
          <w:szCs w:val="24"/>
        </w:rPr>
        <w:t xml:space="preserve">diffusion </w:t>
      </w:r>
      <w:r w:rsidR="00977BA6">
        <w:rPr>
          <w:rFonts w:ascii="Times New Roman" w:hAnsi="Times New Roman" w:cs="Times New Roman"/>
          <w:sz w:val="24"/>
          <w:szCs w:val="24"/>
        </w:rPr>
        <w:t>barrier</w:t>
      </w:r>
      <w:r w:rsidR="001D3689">
        <w:rPr>
          <w:rFonts w:ascii="Times New Roman" w:hAnsi="Times New Roman" w:cs="Times New Roman"/>
          <w:sz w:val="24"/>
          <w:szCs w:val="24"/>
        </w:rPr>
        <w:t xml:space="preserve">, Si atoms diffuse </w:t>
      </w:r>
      <w:r w:rsidR="008F497E">
        <w:rPr>
          <w:rFonts w:ascii="Times New Roman" w:hAnsi="Times New Roman" w:cs="Times New Roman"/>
          <w:sz w:val="24"/>
          <w:szCs w:val="24"/>
        </w:rPr>
        <w:t>i</w:t>
      </w:r>
      <w:r w:rsidR="001D3689">
        <w:rPr>
          <w:rFonts w:ascii="Times New Roman" w:hAnsi="Times New Roman" w:cs="Times New Roman"/>
          <w:sz w:val="24"/>
          <w:szCs w:val="24"/>
        </w:rPr>
        <w:t xml:space="preserve">nto </w:t>
      </w:r>
      <w:r w:rsidR="00B13092">
        <w:rPr>
          <w:rFonts w:ascii="Times New Roman" w:hAnsi="Times New Roman" w:cs="Times New Roman"/>
          <w:sz w:val="24"/>
          <w:szCs w:val="24"/>
        </w:rPr>
        <w:t xml:space="preserve">the </w:t>
      </w:r>
      <w:r w:rsidR="001D3689">
        <w:rPr>
          <w:rFonts w:ascii="Times New Roman" w:hAnsi="Times New Roman" w:cs="Times New Roman"/>
          <w:sz w:val="24"/>
          <w:szCs w:val="24"/>
        </w:rPr>
        <w:t xml:space="preserve">Pt layer resulting in </w:t>
      </w:r>
      <w:r w:rsidR="00B13092">
        <w:rPr>
          <w:rFonts w:ascii="Times New Roman" w:hAnsi="Times New Roman" w:cs="Times New Roman"/>
          <w:sz w:val="24"/>
          <w:szCs w:val="24"/>
        </w:rPr>
        <w:t xml:space="preserve">the </w:t>
      </w:r>
      <w:r w:rsidR="001D3689">
        <w:rPr>
          <w:rFonts w:ascii="Times New Roman" w:hAnsi="Times New Roman" w:cs="Times New Roman"/>
          <w:sz w:val="24"/>
          <w:szCs w:val="24"/>
        </w:rPr>
        <w:t xml:space="preserve">formation of </w:t>
      </w:r>
      <w:r w:rsidR="00416B6F">
        <w:rPr>
          <w:rFonts w:ascii="Times New Roman" w:hAnsi="Times New Roman" w:cs="Times New Roman"/>
          <w:sz w:val="24"/>
          <w:szCs w:val="24"/>
        </w:rPr>
        <w:t>undesired phases</w:t>
      </w:r>
      <w:r w:rsidR="006C1F19">
        <w:rPr>
          <w:rFonts w:ascii="Times New Roman" w:hAnsi="Times New Roman" w:cs="Times New Roman"/>
          <w:sz w:val="24"/>
          <w:szCs w:val="24"/>
        </w:rPr>
        <w:t xml:space="preserve"> </w:t>
      </w:r>
      <w:r w:rsidR="001D3689">
        <w:rPr>
          <w:rFonts w:ascii="Times New Roman" w:hAnsi="Times New Roman" w:cs="Times New Roman"/>
          <w:sz w:val="24"/>
          <w:szCs w:val="24"/>
        </w:rPr>
        <w:t>caus</w:t>
      </w:r>
      <w:r w:rsidR="00D83EB0">
        <w:rPr>
          <w:rFonts w:ascii="Times New Roman" w:hAnsi="Times New Roman" w:cs="Times New Roman"/>
          <w:sz w:val="24"/>
          <w:szCs w:val="24"/>
        </w:rPr>
        <w:t>ing</w:t>
      </w:r>
      <w:r w:rsidR="008F497E">
        <w:rPr>
          <w:rFonts w:ascii="Times New Roman" w:hAnsi="Times New Roman" w:cs="Times New Roman"/>
          <w:sz w:val="24"/>
          <w:szCs w:val="24"/>
        </w:rPr>
        <w:t xml:space="preserve"> poor adhesion</w:t>
      </w:r>
      <w:r w:rsidR="00D7434F">
        <w:rPr>
          <w:rFonts w:ascii="Times New Roman" w:hAnsi="Times New Roman" w:cs="Times New Roman"/>
          <w:sz w:val="24"/>
          <w:szCs w:val="24"/>
        </w:rPr>
        <w:t xml:space="preserve"> </w:t>
      </w:r>
      <w:r w:rsidR="00D83EB0">
        <w:rPr>
          <w:rFonts w:ascii="Times New Roman" w:hAnsi="Times New Roman" w:cs="Times New Roman"/>
          <w:sz w:val="24"/>
          <w:szCs w:val="24"/>
        </w:rPr>
        <w:t>and</w:t>
      </w:r>
      <w:r w:rsidR="008F497E">
        <w:rPr>
          <w:rFonts w:ascii="Times New Roman" w:hAnsi="Times New Roman" w:cs="Times New Roman"/>
          <w:sz w:val="24"/>
          <w:szCs w:val="24"/>
        </w:rPr>
        <w:t xml:space="preserve"> affect</w:t>
      </w:r>
      <w:r w:rsidR="00D83EB0">
        <w:rPr>
          <w:rFonts w:ascii="Times New Roman" w:hAnsi="Times New Roman" w:cs="Times New Roman"/>
          <w:sz w:val="24"/>
          <w:szCs w:val="24"/>
        </w:rPr>
        <w:t>ing</w:t>
      </w:r>
      <w:r w:rsidR="008F497E">
        <w:rPr>
          <w:rFonts w:ascii="Times New Roman" w:hAnsi="Times New Roman" w:cs="Times New Roman"/>
          <w:sz w:val="24"/>
          <w:szCs w:val="24"/>
        </w:rPr>
        <w:t xml:space="preserve"> grain growth</w:t>
      </w:r>
      <w:r w:rsidR="00D7434F">
        <w:rPr>
          <w:rFonts w:ascii="Times New Roman" w:hAnsi="Times New Roman" w:cs="Times New Roman"/>
          <w:sz w:val="24"/>
          <w:szCs w:val="24"/>
        </w:rPr>
        <w:t xml:space="preserve"> </w:t>
      </w:r>
      <w:r w:rsidR="003B603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26-2714","author":[{"dropping-particle":"","family":"Rusanov","given":"Radoslav","non-dropping-particle":"","parse-names":false,"suffix":""},{"dropping-particle":"","family":"Rank","given":"Holger","non-dropping-particle":"","parse-names":false,"suffix":""},{"dropping-particle":"","family":"Graf","given":"Juergen","non-dropping-particle":"","parse-names":false,"suffix":""},{"dropping-particle":"","family":"Fuchs","given":"Tino","non-dropping-particle":"","parse-names":false,"suffix":""},{"dropping-particle":"","family":"Mueller-Fiedler","given":"Roland","non-dropping-particle":"","parse-names":false,"suffix":""},{"dropping-particle":"","family":"Kraft","given":"Oliver","non-dropping-particle":"","parse-names":false,"suffix":""}],"container-title":"Microelectronics Reliability","id":"ITEM-1","issue":"9-10","issued":{"date-parts":[["2015"]]},"page":"1920-1925","publisher":"Elsevier","title":"Reliability of platinum electrodes and heating elements on SiO&lt;sub&gt;2&lt;/sub&gt; insulation layers and membranes","type":"article-journal","volume":"55"},"uris":["http://www.mendeley.com/documents/?uuid=8f8ad116-a38e-4601-996d-ace75d947bab"]},{"id":"ITEM-2","itemData":{"author":[{"dropping-particle":"","family":"Ali","given":"I","non-dropping-particle":"","parse-names":false,"suffix":""},{"dropping-particle":"","family":"Wett","given":"D","non-dropping-particle":"","parse-names":false,"suffix":""},{"dropping-particle":"","family":"Grund","given":"T","non-dropping-particle":"","parse-names":false,"suffix":""},{"dropping-particle":"","family":"Nestler","given":"D","non-dropping-particle":"","parse-names":false,"suffix":""},{"dropping-particle":"","family":"Wielage","given":"B","non-dropping-particle":"","parse-names":false,"suffix":""},{"dropping-particle":"","family":"Lampke","given":"T","non-dropping-particle":"","parse-names":false,"suffix":""}],"container-title":"Proceedings of the International thermal Spray Conference ITSC","id":"ITEM-2","issued":{"date-parts":[["2014"]]},"title":"Intermediate PVD layers as diffusion barriers in turbine coating systems","type":"paper-conference"},"uris":["http://www.mendeley.com/documents/?uuid=f976502e-3fb0-423d-b645-87dd1d5e4419"]}],"mendeley":{"formattedCitation":"[80,81]","plainTextFormattedCitation":"[80,81]","previouslyFormattedCitation":"[80,81]"},"properties":{"noteIndex":0},"schema":"https://github.com/citation-style-language/schema/raw/master/csl-citation.json"}</w:instrText>
      </w:r>
      <w:r w:rsidR="003B603E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80,81]</w:t>
      </w:r>
      <w:r w:rsidR="003B603E">
        <w:rPr>
          <w:rFonts w:ascii="Times New Roman" w:hAnsi="Times New Roman" w:cs="Times New Roman"/>
          <w:sz w:val="24"/>
          <w:szCs w:val="24"/>
        </w:rPr>
        <w:fldChar w:fldCharType="end"/>
      </w:r>
      <w:r w:rsidR="00977BA6">
        <w:rPr>
          <w:rFonts w:ascii="Times New Roman" w:hAnsi="Times New Roman" w:cs="Times New Roman"/>
          <w:sz w:val="24"/>
          <w:szCs w:val="24"/>
        </w:rPr>
        <w:t xml:space="preserve">. </w:t>
      </w:r>
      <w:r w:rsidR="00790697">
        <w:rPr>
          <w:rFonts w:ascii="Times New Roman" w:hAnsi="Times New Roman" w:cs="Times New Roman"/>
          <w:sz w:val="24"/>
          <w:szCs w:val="24"/>
        </w:rPr>
        <w:t xml:space="preserve">Moreover, the difference </w:t>
      </w:r>
      <w:r w:rsidR="00B13092">
        <w:rPr>
          <w:rFonts w:ascii="Times New Roman" w:hAnsi="Times New Roman" w:cs="Times New Roman"/>
          <w:sz w:val="24"/>
          <w:szCs w:val="24"/>
        </w:rPr>
        <w:t>in</w:t>
      </w:r>
      <w:r w:rsidR="00790697">
        <w:rPr>
          <w:rFonts w:ascii="Times New Roman" w:hAnsi="Times New Roman" w:cs="Times New Roman"/>
          <w:sz w:val="24"/>
          <w:szCs w:val="24"/>
        </w:rPr>
        <w:t xml:space="preserve"> CTE</w:t>
      </w:r>
      <w:r w:rsidR="00B12AFC">
        <w:rPr>
          <w:rFonts w:ascii="Times New Roman" w:hAnsi="Times New Roman" w:cs="Times New Roman"/>
          <w:sz w:val="24"/>
          <w:szCs w:val="24"/>
        </w:rPr>
        <w:t>s</w:t>
      </w:r>
      <w:r w:rsidR="00790697">
        <w:rPr>
          <w:rFonts w:ascii="Times New Roman" w:hAnsi="Times New Roman" w:cs="Times New Roman"/>
          <w:sz w:val="24"/>
          <w:szCs w:val="24"/>
        </w:rPr>
        <w:t xml:space="preserve"> between Pt and SiN</w:t>
      </w:r>
      <w:r w:rsidR="00790697" w:rsidRPr="00790697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790697">
        <w:rPr>
          <w:rFonts w:ascii="Times New Roman" w:hAnsi="Times New Roman" w:cs="Times New Roman"/>
          <w:sz w:val="24"/>
          <w:szCs w:val="24"/>
        </w:rPr>
        <w:t xml:space="preserve"> </w:t>
      </w:r>
      <w:r w:rsidR="002E7BE1">
        <w:rPr>
          <w:rFonts w:ascii="Times New Roman" w:hAnsi="Times New Roman" w:cs="Times New Roman"/>
          <w:sz w:val="24"/>
          <w:szCs w:val="24"/>
        </w:rPr>
        <w:t xml:space="preserve">can possibly </w:t>
      </w:r>
      <w:r w:rsidR="00790697">
        <w:rPr>
          <w:rFonts w:ascii="Times New Roman" w:hAnsi="Times New Roman" w:cs="Times New Roman"/>
          <w:sz w:val="24"/>
          <w:szCs w:val="24"/>
        </w:rPr>
        <w:t>interrupt the recrystallization process</w:t>
      </w:r>
      <w:r w:rsidR="00B12AFC">
        <w:rPr>
          <w:rFonts w:ascii="Times New Roman" w:hAnsi="Times New Roman" w:cs="Times New Roman"/>
          <w:sz w:val="24"/>
          <w:szCs w:val="24"/>
        </w:rPr>
        <w:t xml:space="preserve"> leading to smaller grain size</w:t>
      </w:r>
      <w:r w:rsidR="002E7BE1">
        <w:rPr>
          <w:rFonts w:ascii="Times New Roman" w:hAnsi="Times New Roman" w:cs="Times New Roman"/>
          <w:sz w:val="24"/>
          <w:szCs w:val="24"/>
        </w:rPr>
        <w:t xml:space="preserve"> </w:t>
      </w:r>
      <w:r w:rsidR="00ED20B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1562-6903","author":[{"dropping-particle":"V","family":"Gubernatorov","given":"V","non-dropping-particle":"","parse-names":false,"suffix":""},{"dropping-particle":"","family":"Sycheva","given":"T S","non-dropping-particle":"","parse-names":false,"suffix":""},{"dropping-particle":"","family":"Romanov","given":"E P","non-dropping-particle":"","parse-names":false,"suffix":""},{"dropping-particle":"","family":"Vladimirov","given":"L R","non-dropping-particle":"","parse-names":false,"suffix":""}],"container-title":"Doklady Physics","id":"ITEM-1","issue":"3","issued":{"date-parts":[["2007"]]},"page":"142-145","publisher":"Springer","title":"Role of thermal expansion of phases in crystallization and recrystallization of metals","type":"paper-conference","volume":"52"},"uris":["http://www.mendeley.com/documents/?uuid=eb5d7c25-7ae1-44eb-9568-dca86b7e7484"]}],"mendeley":{"formattedCitation":"[82]","plainTextFormattedCitation":"[82]","previouslyFormattedCitation":"[82]"},"properties":{"noteIndex":0},"schema":"https://github.com/citation-style-language/schema/raw/master/csl-citation.json"}</w:instrText>
      </w:r>
      <w:r w:rsidR="00ED20BD"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82]</w:t>
      </w:r>
      <w:r w:rsidR="00ED20BD">
        <w:rPr>
          <w:rFonts w:ascii="Times New Roman" w:hAnsi="Times New Roman" w:cs="Times New Roman"/>
          <w:sz w:val="24"/>
          <w:szCs w:val="24"/>
        </w:rPr>
        <w:fldChar w:fldCharType="end"/>
      </w:r>
      <w:r w:rsidR="00790697">
        <w:rPr>
          <w:rFonts w:ascii="Times New Roman" w:hAnsi="Times New Roman" w:cs="Times New Roman"/>
          <w:sz w:val="24"/>
          <w:szCs w:val="24"/>
        </w:rPr>
        <w:t xml:space="preserve">. </w:t>
      </w:r>
      <w:r w:rsidR="00416B6F">
        <w:rPr>
          <w:rFonts w:ascii="Times New Roman" w:hAnsi="Times New Roman" w:cs="Times New Roman"/>
          <w:sz w:val="24"/>
          <w:szCs w:val="24"/>
        </w:rPr>
        <w:t xml:space="preserve">Hence, </w:t>
      </w:r>
      <w:r w:rsidR="00B13092">
        <w:rPr>
          <w:rFonts w:ascii="Times New Roman" w:hAnsi="Times New Roman" w:cs="Times New Roman"/>
          <w:sz w:val="24"/>
          <w:szCs w:val="24"/>
        </w:rPr>
        <w:t xml:space="preserve">the </w:t>
      </w:r>
      <w:r w:rsidR="00B71070">
        <w:rPr>
          <w:rFonts w:ascii="Times New Roman" w:hAnsi="Times New Roman" w:cs="Times New Roman"/>
          <w:sz w:val="24"/>
          <w:szCs w:val="24"/>
        </w:rPr>
        <w:t xml:space="preserve">appropriate selection of </w:t>
      </w:r>
      <w:r w:rsidR="00B13092">
        <w:rPr>
          <w:rFonts w:ascii="Times New Roman" w:hAnsi="Times New Roman" w:cs="Times New Roman"/>
          <w:sz w:val="24"/>
          <w:szCs w:val="24"/>
        </w:rPr>
        <w:t xml:space="preserve">the </w:t>
      </w:r>
      <w:r w:rsidR="00B71070">
        <w:rPr>
          <w:rFonts w:ascii="Times New Roman" w:hAnsi="Times New Roman" w:cs="Times New Roman"/>
          <w:sz w:val="24"/>
          <w:szCs w:val="24"/>
        </w:rPr>
        <w:t xml:space="preserve">intermediate layer </w:t>
      </w:r>
      <w:r w:rsidR="0024646E">
        <w:rPr>
          <w:rFonts w:ascii="Times New Roman" w:hAnsi="Times New Roman" w:cs="Times New Roman"/>
          <w:sz w:val="24"/>
          <w:szCs w:val="24"/>
        </w:rPr>
        <w:t xml:space="preserve">as well as its deposition process </w:t>
      </w:r>
      <w:r w:rsidR="00D83EB0">
        <w:rPr>
          <w:rFonts w:ascii="Times New Roman" w:hAnsi="Times New Roman" w:cs="Times New Roman"/>
          <w:sz w:val="24"/>
          <w:szCs w:val="24"/>
        </w:rPr>
        <w:t>promotes</w:t>
      </w:r>
      <w:r w:rsidR="00B13092">
        <w:rPr>
          <w:rFonts w:ascii="Times New Roman" w:hAnsi="Times New Roman" w:cs="Times New Roman"/>
          <w:sz w:val="24"/>
          <w:szCs w:val="24"/>
        </w:rPr>
        <w:t xml:space="preserve"> </w:t>
      </w:r>
      <w:r w:rsidR="006C1F19">
        <w:rPr>
          <w:rFonts w:ascii="Times New Roman" w:hAnsi="Times New Roman" w:cs="Times New Roman"/>
          <w:sz w:val="24"/>
          <w:szCs w:val="24"/>
        </w:rPr>
        <w:t xml:space="preserve">suitable </w:t>
      </w:r>
      <w:r w:rsidR="00416B6F">
        <w:rPr>
          <w:rFonts w:ascii="Times New Roman" w:hAnsi="Times New Roman" w:cs="Times New Roman"/>
          <w:sz w:val="24"/>
          <w:szCs w:val="24"/>
        </w:rPr>
        <w:t>grain growth process</w:t>
      </w:r>
      <w:r w:rsidR="00D83EB0">
        <w:rPr>
          <w:rFonts w:ascii="Times New Roman" w:hAnsi="Times New Roman" w:cs="Times New Roman"/>
          <w:sz w:val="24"/>
          <w:szCs w:val="24"/>
        </w:rPr>
        <w:t>es</w:t>
      </w:r>
      <w:r w:rsidR="0036253C">
        <w:rPr>
          <w:rFonts w:ascii="Times New Roman" w:hAnsi="Times New Roman" w:cs="Times New Roman"/>
          <w:sz w:val="24"/>
          <w:szCs w:val="24"/>
        </w:rPr>
        <w:t xml:space="preserve"> </w:t>
      </w:r>
      <w:r w:rsidR="00416B6F">
        <w:rPr>
          <w:rFonts w:ascii="Times New Roman" w:hAnsi="Times New Roman" w:cs="Times New Roman"/>
          <w:sz w:val="24"/>
          <w:szCs w:val="24"/>
        </w:rPr>
        <w:t xml:space="preserve">and ensures the </w:t>
      </w:r>
      <w:r w:rsidR="0036253C">
        <w:rPr>
          <w:rFonts w:ascii="Times New Roman" w:hAnsi="Times New Roman" w:cs="Times New Roman"/>
          <w:sz w:val="24"/>
          <w:szCs w:val="24"/>
        </w:rPr>
        <w:t>protection</w:t>
      </w:r>
      <w:r w:rsidR="00416B6F">
        <w:rPr>
          <w:rFonts w:ascii="Times New Roman" w:hAnsi="Times New Roman" w:cs="Times New Roman"/>
          <w:sz w:val="24"/>
          <w:szCs w:val="24"/>
        </w:rPr>
        <w:t xml:space="preserve"> of </w:t>
      </w:r>
      <w:r w:rsidR="00F455B4">
        <w:rPr>
          <w:rFonts w:ascii="Times New Roman" w:hAnsi="Times New Roman" w:cs="Times New Roman"/>
          <w:sz w:val="24"/>
          <w:szCs w:val="24"/>
        </w:rPr>
        <w:t xml:space="preserve">the </w:t>
      </w:r>
      <w:r w:rsidR="00416B6F">
        <w:rPr>
          <w:rFonts w:ascii="Times New Roman" w:hAnsi="Times New Roman" w:cs="Times New Roman"/>
          <w:sz w:val="24"/>
          <w:szCs w:val="24"/>
        </w:rPr>
        <w:t>Pt layer against di</w:t>
      </w:r>
      <w:r w:rsidR="00D83EB0">
        <w:rPr>
          <w:rFonts w:ascii="Times New Roman" w:hAnsi="Times New Roman" w:cs="Times New Roman"/>
          <w:sz w:val="24"/>
          <w:szCs w:val="24"/>
        </w:rPr>
        <w:t>ffusion during annealing</w:t>
      </w:r>
      <w:r w:rsidR="00416B6F">
        <w:rPr>
          <w:rFonts w:ascii="Times New Roman" w:hAnsi="Times New Roman" w:cs="Times New Roman"/>
          <w:sz w:val="24"/>
          <w:szCs w:val="24"/>
        </w:rPr>
        <w:t>.</w:t>
      </w:r>
    </w:p>
    <w:p w14:paraId="27DDEBEF" w14:textId="2E094E3A" w:rsidR="008C23C4" w:rsidRPr="00927DD0" w:rsidRDefault="000677F2" w:rsidP="000677F2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mmary and c</w:t>
      </w:r>
      <w:r w:rsidR="008C23C4" w:rsidRPr="00927DD0">
        <w:rPr>
          <w:rFonts w:ascii="Times New Roman" w:hAnsi="Times New Roman" w:cs="Times New Roman"/>
          <w:b/>
          <w:bCs/>
          <w:sz w:val="24"/>
          <w:szCs w:val="24"/>
        </w:rPr>
        <w:t>onclusion</w:t>
      </w:r>
      <w:r w:rsidR="009C6FDC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p w14:paraId="34BA19C7" w14:textId="41FA8DE7" w:rsidR="007B39D1" w:rsidRDefault="00696B1A" w:rsidP="004F5A01">
      <w:pPr>
        <w:spacing w:line="360" w:lineRule="auto"/>
        <w:ind w:firstLine="360"/>
        <w:jc w:val="both"/>
        <w:rPr>
          <w:rFonts w:ascii="Times New Roman" w:hAnsi="Times New Roman" w:cs="Times New Roman"/>
          <w:color w:val="0000FF"/>
          <w:sz w:val="24"/>
          <w:szCs w:val="24"/>
        </w:rPr>
      </w:pPr>
      <w:r w:rsidRPr="00723392">
        <w:rPr>
          <w:rFonts w:ascii="Times New Roman" w:hAnsi="Times New Roman" w:cs="Times New Roman"/>
          <w:color w:val="0000FF"/>
          <w:sz w:val="24"/>
          <w:szCs w:val="24"/>
        </w:rPr>
        <w:t>Incorporation of Pt thermistors in uncooled microbolometer arrays utilizing VACNT absorbers is certainly a technological challenge</w:t>
      </w:r>
      <w:r w:rsidR="00B94713">
        <w:rPr>
          <w:rFonts w:ascii="Times New Roman" w:hAnsi="Times New Roman" w:cs="Times New Roman"/>
          <w:color w:val="0000FF"/>
          <w:sz w:val="24"/>
          <w:szCs w:val="24"/>
        </w:rPr>
        <w:t>,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as the fabrication requires the growth of VACNTs at high temperatures.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In the present work, 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>Pt</w:t>
      </w:r>
      <w:r w:rsidR="00256048">
        <w:rPr>
          <w:rFonts w:ascii="Times New Roman" w:hAnsi="Times New Roman" w:cs="Times New Roman"/>
          <w:color w:val="0000FF"/>
          <w:sz w:val="24"/>
          <w:szCs w:val="24"/>
        </w:rPr>
        <w:t>/AlO</w:t>
      </w:r>
      <w:r w:rsidR="00256048" w:rsidRPr="00256048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thermistor</w:t>
      </w:r>
      <w:r w:rsidR="00D83EB0">
        <w:rPr>
          <w:rFonts w:ascii="Times New Roman" w:hAnsi="Times New Roman" w:cs="Times New Roman"/>
          <w:color w:val="0000FF"/>
          <w:sz w:val="24"/>
          <w:szCs w:val="24"/>
        </w:rPr>
        <w:t>s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were deposited on </w:t>
      </w:r>
      <w:proofErr w:type="spellStart"/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>SiN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proofErr w:type="spellEnd"/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>/SiO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2</w:t>
      </w:r>
      <w:r w:rsidR="0010274A" w:rsidRPr="00723392">
        <w:rPr>
          <w:rFonts w:ascii="Times New Roman" w:hAnsi="Times New Roman" w:cs="Times New Roman"/>
          <w:color w:val="0000FF"/>
          <w:sz w:val="24"/>
          <w:szCs w:val="24"/>
        </w:rPr>
        <w:t>/Si substrate using magnetron sputtering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>, followed by an extensive investigation to study the e</w:t>
      </w:r>
      <w:r w:rsidR="00750BB1">
        <w:rPr>
          <w:rFonts w:ascii="Times New Roman" w:hAnsi="Times New Roman" w:cs="Times New Roman"/>
          <w:color w:val="0000FF"/>
          <w:sz w:val="24"/>
          <w:szCs w:val="24"/>
        </w:rPr>
        <w:t xml:space="preserve">ffect of annealing conditions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on</w:t>
      </w:r>
      <w:r w:rsidR="00750BB1">
        <w:rPr>
          <w:rFonts w:ascii="Times New Roman" w:hAnsi="Times New Roman" w:cs="Times New Roman"/>
          <w:color w:val="0000FF"/>
          <w:sz w:val="24"/>
          <w:szCs w:val="24"/>
        </w:rPr>
        <w:t xml:space="preserve"> surface morphology and electrical properties of Pt/AlO</w:t>
      </w:r>
      <w:r w:rsidR="00750BB1" w:rsidRPr="00634FA1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r w:rsidR="00750BB1">
        <w:rPr>
          <w:rFonts w:ascii="Times New Roman" w:hAnsi="Times New Roman" w:cs="Times New Roman"/>
          <w:color w:val="0000FF"/>
          <w:sz w:val="24"/>
          <w:szCs w:val="24"/>
        </w:rPr>
        <w:t xml:space="preserve">. It 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was demonstrated </w:t>
      </w:r>
      <w:r w:rsidR="00750BB1">
        <w:rPr>
          <w:rFonts w:ascii="Times New Roman" w:hAnsi="Times New Roman" w:cs="Times New Roman"/>
          <w:color w:val="0000FF"/>
          <w:sz w:val="24"/>
          <w:szCs w:val="24"/>
        </w:rPr>
        <w:t>that g</w:t>
      </w:r>
      <w:r w:rsidR="001C02F7"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rain size and TCR increased with an increase in annealing temperature </w:t>
      </w:r>
      <w:r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and </w:t>
      </w:r>
      <w:r w:rsidR="00E91229"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maximized </w:t>
      </w:r>
      <w:r w:rsidR="00A54ED3" w:rsidRPr="00750BB1">
        <w:rPr>
          <w:rFonts w:ascii="Times New Roman" w:hAnsi="Times New Roman" w:cs="Times New Roman"/>
          <w:color w:val="0000FF"/>
          <w:sz w:val="24"/>
          <w:szCs w:val="24"/>
        </w:rPr>
        <w:t>when annealed at 800</w:t>
      </w:r>
      <w:r w:rsidR="00226AB7"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A54ED3" w:rsidRPr="00750BB1">
        <w:rPr>
          <w:rFonts w:ascii="Times New Roman" w:hAnsi="Times New Roman" w:cs="Times New Roman"/>
          <w:color w:val="0000FF"/>
          <w:sz w:val="24"/>
          <w:szCs w:val="24"/>
        </w:rPr>
        <w:t>°C for 1</w:t>
      </w:r>
      <w:r w:rsidR="00226AB7"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A54ED3" w:rsidRPr="00750BB1">
        <w:rPr>
          <w:rFonts w:ascii="Times New Roman" w:hAnsi="Times New Roman" w:cs="Times New Roman"/>
          <w:color w:val="0000FF"/>
          <w:sz w:val="24"/>
          <w:szCs w:val="24"/>
        </w:rPr>
        <w:t>h in air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 xml:space="preserve">.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S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>urface oxidation did not take place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 as 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 xml:space="preserve">confirmed by XPS. XRD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analysis 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>showed the presence</w:t>
      </w:r>
      <w:r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 of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Pr="00750BB1">
        <w:rPr>
          <w:rFonts w:ascii="Times New Roman" w:hAnsi="Times New Roman" w:cs="Times New Roman"/>
          <w:color w:val="0000FF"/>
          <w:sz w:val="24"/>
          <w:szCs w:val="24"/>
        </w:rPr>
        <w:t xml:space="preserve">preferentially oriented Pt (111) 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>in the annealed film</w:t>
      </w:r>
      <w:r w:rsidRPr="00750BB1">
        <w:rPr>
          <w:rFonts w:ascii="Times New Roman" w:hAnsi="Times New Roman" w:cs="Times New Roman"/>
          <w:color w:val="0000FF"/>
          <w:sz w:val="24"/>
          <w:szCs w:val="24"/>
        </w:rPr>
        <w:t>.</w:t>
      </w:r>
      <w:r w:rsidR="004F5A0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B94713">
        <w:rPr>
          <w:rFonts w:ascii="Times New Roman" w:hAnsi="Times New Roman" w:cs="Times New Roman"/>
          <w:color w:val="0000FF"/>
          <w:sz w:val="24"/>
          <w:szCs w:val="24"/>
        </w:rPr>
        <w:t>For finding optim</w:t>
      </w:r>
      <w:r w:rsidR="004F5A01">
        <w:rPr>
          <w:rFonts w:ascii="Times New Roman" w:hAnsi="Times New Roman" w:cs="Times New Roman"/>
          <w:color w:val="0000FF"/>
          <w:sz w:val="24"/>
          <w:szCs w:val="24"/>
        </w:rPr>
        <w:t>al</w:t>
      </w:r>
      <w:r w:rsidR="00B94713">
        <w:rPr>
          <w:rFonts w:ascii="Times New Roman" w:hAnsi="Times New Roman" w:cs="Times New Roman"/>
          <w:color w:val="0000FF"/>
          <w:sz w:val="24"/>
          <w:szCs w:val="24"/>
        </w:rPr>
        <w:t xml:space="preserve"> annealing </w:t>
      </w:r>
      <w:r w:rsidR="004F5A01">
        <w:rPr>
          <w:rFonts w:ascii="Times New Roman" w:hAnsi="Times New Roman" w:cs="Times New Roman"/>
          <w:color w:val="0000FF"/>
          <w:sz w:val="24"/>
          <w:szCs w:val="24"/>
        </w:rPr>
        <w:t>condition</w:t>
      </w:r>
      <w:r w:rsidR="00B94713">
        <w:rPr>
          <w:rFonts w:ascii="Times New Roman" w:hAnsi="Times New Roman" w:cs="Times New Roman"/>
          <w:color w:val="0000FF"/>
          <w:sz w:val="24"/>
          <w:szCs w:val="24"/>
        </w:rPr>
        <w:t>, short annealing times at high temperature</w:t>
      </w:r>
      <w:r w:rsidR="00F029A2">
        <w:rPr>
          <w:rFonts w:ascii="Times New Roman" w:hAnsi="Times New Roman" w:cs="Times New Roman"/>
          <w:color w:val="0000FF"/>
          <w:sz w:val="24"/>
          <w:szCs w:val="24"/>
        </w:rPr>
        <w:t>s</w:t>
      </w:r>
      <w:r w:rsidR="00B94713">
        <w:rPr>
          <w:rFonts w:ascii="Times New Roman" w:hAnsi="Times New Roman" w:cs="Times New Roman"/>
          <w:color w:val="0000FF"/>
          <w:sz w:val="24"/>
          <w:szCs w:val="24"/>
        </w:rPr>
        <w:t xml:space="preserve"> (800 °C/1000 °C) were compared with longer annealing times at lower temperature (600 °C).</w:t>
      </w:r>
      <w:r w:rsidR="004F5A0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445CE0" w:rsidRPr="00634FA1">
        <w:rPr>
          <w:rFonts w:ascii="Times New Roman" w:hAnsi="Times New Roman" w:cs="Times New Roman"/>
          <w:color w:val="0000FF"/>
          <w:sz w:val="24"/>
          <w:szCs w:val="24"/>
        </w:rPr>
        <w:t>A</w:t>
      </w:r>
      <w:r w:rsidR="003075AC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196FFB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short annealing time at 800 °C for 1 h in air is sufficient to achieve desired electrical properties compared to 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>prolonged annealing</w:t>
      </w:r>
      <w:r w:rsidR="00196FFB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at </w:t>
      </w:r>
      <w:r w:rsidR="00196FFB" w:rsidRPr="00634FA1">
        <w:rPr>
          <w:rFonts w:ascii="Times New Roman" w:hAnsi="Times New Roman" w:cs="Times New Roman"/>
          <w:color w:val="0000FF"/>
          <w:sz w:val="24"/>
          <w:szCs w:val="24"/>
        </w:rPr>
        <w:t>600 °C.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 However,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for films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 annealed in 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 xml:space="preserve">an 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Ar environment at 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>800 °C for 1 h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, the grain growth </w:t>
      </w:r>
      <w:r w:rsidR="00196FFB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slowed down </w:t>
      </w:r>
      <w:r w:rsidR="00BB5138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and grain size became larger 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only </w:t>
      </w:r>
      <w:r w:rsidR="009F57FF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when annealed 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for </w:t>
      </w:r>
      <w:r w:rsidR="00BB5138" w:rsidRPr="00634FA1">
        <w:rPr>
          <w:rFonts w:ascii="Times New Roman" w:hAnsi="Times New Roman" w:cs="Times New Roman"/>
          <w:color w:val="0000FF"/>
          <w:sz w:val="24"/>
          <w:szCs w:val="24"/>
        </w:rPr>
        <w:t>3 h</w:t>
      </w:r>
      <w:r w:rsidR="007B39D1">
        <w:rPr>
          <w:rFonts w:ascii="Times New Roman" w:hAnsi="Times New Roman" w:cs="Times New Roman"/>
          <w:color w:val="0000FF"/>
          <w:sz w:val="24"/>
          <w:szCs w:val="24"/>
        </w:rPr>
        <w:t xml:space="preserve"> at 800 °C</w:t>
      </w:r>
      <w:r w:rsidR="00196FFB" w:rsidRPr="00634FA1">
        <w:rPr>
          <w:rFonts w:ascii="Times New Roman" w:hAnsi="Times New Roman" w:cs="Times New Roman"/>
          <w:color w:val="0000FF"/>
          <w:sz w:val="24"/>
          <w:szCs w:val="24"/>
        </w:rPr>
        <w:t>.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9F57FF" w:rsidRPr="00634FA1">
        <w:rPr>
          <w:rFonts w:ascii="Times New Roman" w:hAnsi="Times New Roman" w:cs="Times New Roman"/>
          <w:color w:val="0000FF"/>
          <w:sz w:val="24"/>
          <w:szCs w:val="24"/>
        </w:rPr>
        <w:t>A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>t a higher temperature (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>10</w:t>
      </w:r>
      <w:r w:rsidR="0053274C" w:rsidRPr="00634FA1">
        <w:rPr>
          <w:rFonts w:ascii="Times New Roman" w:hAnsi="Times New Roman" w:cs="Times New Roman"/>
          <w:color w:val="0000FF"/>
          <w:sz w:val="24"/>
          <w:szCs w:val="24"/>
        </w:rPr>
        <w:t>00</w:t>
      </w:r>
      <w:r w:rsidR="00922239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53274C" w:rsidRPr="00634FA1">
        <w:rPr>
          <w:rFonts w:ascii="Times New Roman" w:hAnsi="Times New Roman" w:cs="Times New Roman"/>
          <w:color w:val="0000FF"/>
          <w:sz w:val="24"/>
          <w:szCs w:val="24"/>
        </w:rPr>
        <w:t>°C for 1</w:t>
      </w:r>
      <w:r w:rsidR="00922239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53274C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h in 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>Ar</w:t>
      </w:r>
      <w:r w:rsidR="00634FA1">
        <w:rPr>
          <w:rFonts w:ascii="Times New Roman" w:hAnsi="Times New Roman" w:cs="Times New Roman"/>
          <w:color w:val="0000FF"/>
          <w:sz w:val="24"/>
          <w:szCs w:val="24"/>
        </w:rPr>
        <w:t>)</w:t>
      </w:r>
      <w:r w:rsidR="0053274C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, 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deformation of </w:t>
      </w:r>
      <w:r w:rsidR="00FB719A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meander </w:t>
      </w:r>
      <w:r w:rsidR="008E39B4" w:rsidRPr="00634FA1">
        <w:rPr>
          <w:rFonts w:ascii="Times New Roman" w:hAnsi="Times New Roman" w:cs="Times New Roman"/>
          <w:color w:val="0000FF"/>
          <w:sz w:val="24"/>
          <w:szCs w:val="24"/>
        </w:rPr>
        <w:t>style-</w:t>
      </w:r>
      <w:r w:rsidR="00276321" w:rsidRPr="00634FA1">
        <w:rPr>
          <w:rFonts w:ascii="Times New Roman" w:hAnsi="Times New Roman" w:cs="Times New Roman"/>
          <w:color w:val="0000FF"/>
          <w:sz w:val="24"/>
          <w:szCs w:val="24"/>
        </w:rPr>
        <w:t>2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was observed due to </w:t>
      </w:r>
      <w:r w:rsidR="00F3351E" w:rsidRPr="00634FA1">
        <w:rPr>
          <w:rFonts w:ascii="Times New Roman" w:hAnsi="Times New Roman" w:cs="Times New Roman"/>
          <w:color w:val="0000FF"/>
          <w:sz w:val="24"/>
          <w:szCs w:val="24"/>
        </w:rPr>
        <w:t>abnormal</w:t>
      </w:r>
      <w:r w:rsidR="0016321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grain growth and 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high surface </w:t>
      </w:r>
      <w:r w:rsidR="00083F97" w:rsidRPr="00634FA1">
        <w:rPr>
          <w:rFonts w:ascii="Times New Roman" w:hAnsi="Times New Roman" w:cs="Times New Roman"/>
          <w:color w:val="0000FF"/>
          <w:sz w:val="24"/>
          <w:szCs w:val="24"/>
        </w:rPr>
        <w:t>diffusivity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of Pt.</w:t>
      </w:r>
      <w:r w:rsidR="00E03B2F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7B39D1">
        <w:rPr>
          <w:rFonts w:ascii="Times New Roman" w:hAnsi="Times New Roman" w:cs="Times New Roman"/>
          <w:color w:val="0000FF"/>
          <w:sz w:val="24"/>
          <w:szCs w:val="24"/>
        </w:rPr>
        <w:t>Though annealing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at 800</w:t>
      </w:r>
      <w:r w:rsidR="00907CC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>°C for 1</w:t>
      </w:r>
      <w:r w:rsidR="00907CC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>h in air and 3</w:t>
      </w:r>
      <w:r w:rsidR="00907CC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h in </w:t>
      </w:r>
      <w:r w:rsidR="00A54ED3" w:rsidRPr="00634FA1">
        <w:rPr>
          <w:rFonts w:ascii="Times New Roman" w:hAnsi="Times New Roman" w:cs="Times New Roman"/>
          <w:color w:val="0000FF"/>
          <w:sz w:val="24"/>
          <w:szCs w:val="24"/>
        </w:rPr>
        <w:t>Ar</w:t>
      </w:r>
      <w:r w:rsidR="007B39D1">
        <w:rPr>
          <w:rFonts w:ascii="Times New Roman" w:hAnsi="Times New Roman" w:cs="Times New Roman"/>
          <w:color w:val="0000FF"/>
          <w:sz w:val="24"/>
          <w:szCs w:val="24"/>
        </w:rPr>
        <w:t xml:space="preserve"> resulted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in similar </w:t>
      </w:r>
      <w:r w:rsidR="00196020" w:rsidRPr="00634FA1">
        <w:rPr>
          <w:rFonts w:ascii="Times New Roman" w:hAnsi="Times New Roman" w:cs="Times New Roman"/>
          <w:color w:val="0000FF"/>
          <w:sz w:val="24"/>
          <w:szCs w:val="24"/>
        </w:rPr>
        <w:t>resistivit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ies (</w:t>
      </w:r>
      <w:r w:rsidR="00196020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117 </w:t>
      </w:r>
      <w:proofErr w:type="spellStart"/>
      <w:proofErr w:type="gramStart"/>
      <w:r w:rsidR="0081172A" w:rsidRPr="00634FA1">
        <w:rPr>
          <w:rFonts w:ascii="Times New Roman" w:hAnsi="Times New Roman" w:cs="Times New Roman"/>
          <w:color w:val="0000FF"/>
          <w:sz w:val="24"/>
          <w:szCs w:val="24"/>
        </w:rPr>
        <w:t>Ω.nm</w:t>
      </w:r>
      <w:proofErr w:type="spellEnd"/>
      <w:proofErr w:type="gramEnd"/>
      <w:r w:rsidR="0081172A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196020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and 112 </w:t>
      </w:r>
      <w:proofErr w:type="spellStart"/>
      <w:r w:rsidR="00196020" w:rsidRPr="00634FA1">
        <w:rPr>
          <w:rFonts w:ascii="Times New Roman" w:hAnsi="Times New Roman" w:cs="Times New Roman"/>
          <w:color w:val="0000FF"/>
          <w:sz w:val="24"/>
          <w:szCs w:val="24"/>
        </w:rPr>
        <w:t>Ω.nm</w:t>
      </w:r>
      <w:proofErr w:type="spellEnd"/>
      <w:r w:rsidR="00196020" w:rsidRPr="00634FA1">
        <w:rPr>
          <w:rFonts w:ascii="Times New Roman" w:hAnsi="Times New Roman" w:cs="Times New Roman"/>
          <w:color w:val="0000FF"/>
          <w:sz w:val="24"/>
          <w:szCs w:val="24"/>
        </w:rPr>
        <w:t>, respectively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) </w:t>
      </w:r>
      <w:r w:rsidR="00196020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and 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>TCR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s</w:t>
      </w:r>
      <w:r w:rsidR="00FC2BF7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(</w:t>
      </w:r>
      <w:r w:rsidR="006569A8" w:rsidRPr="00634FA1">
        <w:rPr>
          <w:rFonts w:ascii="Times New Roman" w:hAnsi="Times New Roman" w:cs="Times New Roman"/>
          <w:color w:val="0000FF"/>
          <w:sz w:val="24"/>
          <w:szCs w:val="24"/>
        </w:rPr>
        <w:t>0.308%/°C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>)</w:t>
      </w:r>
      <w:r w:rsidR="007B39D1">
        <w:rPr>
          <w:rFonts w:ascii="Times New Roman" w:hAnsi="Times New Roman" w:cs="Times New Roman"/>
          <w:color w:val="0000FF"/>
          <w:sz w:val="24"/>
          <w:szCs w:val="24"/>
        </w:rPr>
        <w:t>, s</w:t>
      </w:r>
      <w:r w:rsidR="00907CC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urface roughening 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and hillock formation </w:t>
      </w:r>
      <w:r w:rsidR="00163217" w:rsidRPr="00634FA1">
        <w:rPr>
          <w:rFonts w:ascii="Times New Roman" w:hAnsi="Times New Roman" w:cs="Times New Roman"/>
          <w:color w:val="0000FF"/>
          <w:sz w:val="24"/>
          <w:szCs w:val="24"/>
        </w:rPr>
        <w:t>were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not prominent</w:t>
      </w:r>
      <w:r w:rsidR="007B39D1">
        <w:rPr>
          <w:rFonts w:ascii="Times New Roman" w:hAnsi="Times New Roman" w:cs="Times New Roman"/>
          <w:color w:val="0000FF"/>
          <w:sz w:val="24"/>
          <w:szCs w:val="24"/>
        </w:rPr>
        <w:t xml:space="preserve"> when 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>annealed at 800</w:t>
      </w:r>
      <w:r w:rsidR="00907CC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>°C for 3</w:t>
      </w:r>
      <w:r w:rsidR="00907CC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AC1C1F" w:rsidRPr="00634FA1">
        <w:rPr>
          <w:rFonts w:ascii="Times New Roman" w:hAnsi="Times New Roman" w:cs="Times New Roman"/>
          <w:color w:val="0000FF"/>
          <w:sz w:val="24"/>
          <w:szCs w:val="24"/>
        </w:rPr>
        <w:t>h in Ar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. Additionally, </w:t>
      </w:r>
      <w:r w:rsidR="00E11696">
        <w:rPr>
          <w:rFonts w:ascii="Times New Roman" w:hAnsi="Times New Roman" w:cs="Times New Roman"/>
          <w:color w:val="0000FF"/>
          <w:sz w:val="24"/>
          <w:szCs w:val="24"/>
        </w:rPr>
        <w:lastRenderedPageBreak/>
        <w:t>the</w:t>
      </w:r>
      <w:r w:rsidR="00DB1444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>AlO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 interlayer between Pt and </w:t>
      </w:r>
      <w:proofErr w:type="spellStart"/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>SiN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proofErr w:type="spellEnd"/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>/SiO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2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 xml:space="preserve">/Si was </w:t>
      </w:r>
      <w:r w:rsidR="00E11696">
        <w:rPr>
          <w:rFonts w:ascii="Times New Roman" w:hAnsi="Times New Roman" w:cs="Times New Roman"/>
          <w:color w:val="0000FF"/>
          <w:sz w:val="24"/>
          <w:szCs w:val="24"/>
        </w:rPr>
        <w:t xml:space="preserve">found to be </w:t>
      </w:r>
      <w:r w:rsidR="00634FA1" w:rsidRPr="00634FA1">
        <w:rPr>
          <w:rFonts w:ascii="Times New Roman" w:hAnsi="Times New Roman" w:cs="Times New Roman"/>
          <w:color w:val="0000FF"/>
          <w:sz w:val="24"/>
          <w:szCs w:val="24"/>
        </w:rPr>
        <w:t>beneficial in improving film adhesion, grain growth, and TCR.</w:t>
      </w:r>
      <w:r w:rsidR="001435BE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</w:p>
    <w:p w14:paraId="65AF89B4" w14:textId="2157F143" w:rsidR="006232BF" w:rsidRPr="00723392" w:rsidRDefault="006232BF" w:rsidP="007B39D1">
      <w:pPr>
        <w:spacing w:line="360" w:lineRule="auto"/>
        <w:ind w:firstLine="360"/>
        <w:jc w:val="both"/>
        <w:rPr>
          <w:rFonts w:ascii="Times New Roman" w:hAnsi="Times New Roman" w:cs="Times New Roman"/>
          <w:color w:val="0000FF"/>
          <w:sz w:val="24"/>
          <w:szCs w:val="24"/>
        </w:rPr>
      </w:pPr>
      <w:r w:rsidRPr="00723392">
        <w:rPr>
          <w:rFonts w:ascii="Times New Roman" w:hAnsi="Times New Roman" w:cs="Times New Roman"/>
          <w:color w:val="0000FF"/>
          <w:sz w:val="24"/>
          <w:szCs w:val="24"/>
        </w:rPr>
        <w:t>Based on the experimental results, Pt/AlO</w:t>
      </w:r>
      <w:r w:rsidRPr="00723392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thermistors can be successfully integrated into uncooled microbolometer arrays incorporating VACNT absorbers 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grown 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>at elevated temperatures (600 °C to 800 °C).</w:t>
      </w:r>
      <w:r w:rsidR="00723392"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>Comparing the TCR and operating temperature range of the Pt/AlO</w:t>
      </w:r>
      <w:r w:rsidRPr="00723392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structure to previously reported Pt-based thermistors, </w:t>
      </w:r>
      <w:r w:rsidR="00AC5BA4">
        <w:rPr>
          <w:rFonts w:ascii="Times New Roman" w:hAnsi="Times New Roman" w:cs="Times New Roman"/>
          <w:color w:val="0000FF"/>
          <w:sz w:val="24"/>
          <w:szCs w:val="24"/>
        </w:rPr>
        <w:t>the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performance of Pt/AlO</w:t>
      </w:r>
      <w:r w:rsidRPr="00723392">
        <w:rPr>
          <w:rFonts w:ascii="Times New Roman" w:hAnsi="Times New Roman" w:cs="Times New Roman"/>
          <w:color w:val="0000FF"/>
          <w:sz w:val="24"/>
          <w:szCs w:val="24"/>
          <w:vertAlign w:val="subscript"/>
        </w:rPr>
        <w:t>x</w:t>
      </w:r>
      <w:r w:rsidR="00826F59">
        <w:rPr>
          <w:rFonts w:ascii="Times New Roman" w:hAnsi="Times New Roman" w:cs="Times New Roman"/>
          <w:color w:val="0000FF"/>
          <w:sz w:val="24"/>
          <w:szCs w:val="24"/>
        </w:rPr>
        <w:t xml:space="preserve"> thin films</w:t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 explored in this work is comparable to or better than other thermistors </w:t>
      </w:r>
      <w:r w:rsidR="003B603E" w:rsidRPr="00723392">
        <w:rPr>
          <w:rFonts w:ascii="Times New Roman" w:hAnsi="Times New Roman" w:cs="Times New Roman"/>
          <w:color w:val="0000FF"/>
          <w:sz w:val="24"/>
          <w:szCs w:val="24"/>
        </w:rPr>
        <w:fldChar w:fldCharType="begin" w:fldLock="1"/>
      </w:r>
      <w:r w:rsidR="00421A2C">
        <w:rPr>
          <w:rFonts w:ascii="Times New Roman" w:hAnsi="Times New Roman" w:cs="Times New Roman"/>
          <w:color w:val="0000FF"/>
          <w:sz w:val="24"/>
          <w:szCs w:val="24"/>
        </w:rPr>
        <w:instrText>ADDIN CSL_CITATION {"citationItems":[{"id":"ITEM-1","itemData":{"ISSN":"0167-577X","author":[{"dropping-particle":"","family":"Han","given":"Jie","non-dropping-particle":"","parse-names":false,"suffix":""},{"dropping-particle":"","family":"Cheng","given":"Ping","non-dropping-particle":"","parse-names":false,"suffix":""},{"dropping-particle":"","family":"Wang","given":"Hong","non-dropping-particle":"","parse-names":false,"suffix":""},{"dropping-particle":"","family":"Zhang","given":"Congchun","non-dropping-particle":"","parse-names":false,"suffix":""},{"dropping-particle":"","family":"Zhang","given":"Jiubin","non-dropping-particle":"","parse-names":false,"suffix":""},{"dropping-particle":"","family":"Wang","given":"Yan","non-dropping-particle":"","parse-names":false,"suffix":""},{"dropping-particle":"","family":"Duan","given":"Li","non-dropping-particle":"","parse-names":false,"suffix":""},{"dropping-particle":"","family":"Ding","given":"Guifu","non-dropping-particle":"","parse-names":false,"suffix":""}],"container-title":"Materials Letters","id":"ITEM-1","issued":{"date-parts":[["2014"]]},"page":"224-226","publisher":"Elsevier","title":"MEMS-based Pt film temperature sensor on an alumina substrate","type":"article-journal","volume":"125"},"uris":["http://www.mendeley.com/documents/?uuid=7f571676-75be-4bf8-b1c0-524289df9149"]},{"id":"ITEM-2","itemData":{"ISSN":"1057-7157","author":[{"dropping-particle":"","family":"Firebaugh","given":"Samara L","non-dropping-particle":"","parse-names":false,"suffix":""},{"dropping-particle":"","family":"Jensen","given":"Klavs F","non-dropping-particle":"","parse-names":false,"suffix":""},{"dropping-particle":"","family":"Schmidt","given":"Martin A","non-dropping-particle":"","parse-names":false,"suffix":""}],"container-title":"Journal of Microelectromechanical systems","id":"ITEM-2","issue":"1","issued":{"date-parts":[["1998"]]},"page":"128-135","publisher":"IEEE","title":"Investigation of high-temperature degradation of platinum thin films with an in situ resistance measurement apparatus","type":"article-journal","volume":"7"},"uris":["http://www.mendeley.com/documents/?uuid=40c2609a-f88f-4f90-96a4-4aacd39ebc55"]},{"id":"ITEM-3","itemData":{"ISSN":"0040-6090","author":[{"dropping-particle":"","family":"Lin","given":"Xingkai","non-dropping-particle":"","parse-names":false,"suffix":""},{"dropping-particle":"","family":"Zhang","given":"Congchun","non-dropping-particle":"","parse-names":false,"suffix":""},{"dropping-particle":"","family":"Yang","given":"Shenyong","non-dropping-particle":"","parse-names":false,"suffix":""},{"dropping-particle":"","family":"Guo","given":"Wei","non-dropping-particle":"","parse-names":false,"suffix":""},{"dropping-particle":"","family":"Zhang","given":"Yu","non-dropping-particle":"","parse-names":false,"suffix":""},{"dropping-particle":"","family":"Yang","given":"Zhuoqing","non-dropping-particle":"","parse-names":false,"suffix":""},{"dropping-particle":"","family":"Ding","given":"Guifu","non-dropping-particle":"","parse-names":false,"suffix":""}],"container-title":"Thin Solid Films","id":"ITEM-3","issued":{"date-parts":[["2019"]]},"page":"372-378","publisher":"Elsevier","title":"The impact of thermal annealing on the temperature dependent resistance behavior of Pt thin films sputtered on Si and Al&lt;sub&gt;2&lt;/sub&gt;O&lt;sub&gt;3&lt;/sub&gt; substrates","type":"article-journal","volume":"685"},"uris":["http://www.mendeley.com/documents/?uuid=40e98a0b-3610-4618-9a5b-69b7e5281830"]},{"id":"ITEM-4","itemData":{"ISSN":"0040-6090","author":[{"dropping-particle":"","family":"Schössler","given":"Timo","non-dropping-particle":"","parse-names":false,"suffix":""},{"dropping-particle":"","family":"Schön","given":"Florian","non-dropping-particle":"","parse-names":false,"suffix":""},{"dropping-particle":"","family":"Lemier","given":"Christian","non-dropping-particle":"","parse-names":false,"suffix":""},{"dropping-particle":"","family":"Urban","given":"Gerald","non-dropping-particle":"","parse-names":false,"suffix":""}],"container-title":"Thin Solid Films","id":"ITEM-4","issued":{"date-parts":[["2020"]]},"page":"137877","publisher":"Elsevier","title":"Effect of high temperature annealing on resistivity and temperature coefficient of resistance of sputtered platinum thin films of SiO&lt;sub&gt;2&lt;/sub&gt;/Pt/SiO&lt;sub&gt;x&lt;/sub&gt; interfaces","type":"article-journal","volume":"698"},"uris":["http://www.mendeley.com/documents/?uuid=0be9e1e3-b104-4497-a6da-849b3a50fd30"]}],"mendeley":{"formattedCitation":"[16,18,83,84]","plainTextFormattedCitation":"[16,18,83,84]","previouslyFormattedCitation":"[16,18,83,84]"},"properties":{"noteIndex":0},"schema":"https://github.com/citation-style-language/schema/raw/master/csl-citation.json"}</w:instrText>
      </w:r>
      <w:r w:rsidR="003B603E" w:rsidRPr="00723392">
        <w:rPr>
          <w:rFonts w:ascii="Times New Roman" w:hAnsi="Times New Roman" w:cs="Times New Roman"/>
          <w:color w:val="0000FF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color w:val="0000FF"/>
          <w:sz w:val="24"/>
          <w:szCs w:val="24"/>
        </w:rPr>
        <w:t>[16,18,83,84]</w:t>
      </w:r>
      <w:r w:rsidR="003B603E" w:rsidRPr="00723392">
        <w:rPr>
          <w:rFonts w:ascii="Times New Roman" w:hAnsi="Times New Roman" w:cs="Times New Roman"/>
          <w:color w:val="0000FF"/>
          <w:sz w:val="24"/>
          <w:szCs w:val="24"/>
        </w:rPr>
        <w:fldChar w:fldCharType="end"/>
      </w:r>
      <w:r w:rsidRPr="00723392">
        <w:rPr>
          <w:rFonts w:ascii="Times New Roman" w:hAnsi="Times New Roman" w:cs="Times New Roman"/>
          <w:color w:val="0000FF"/>
          <w:sz w:val="24"/>
          <w:szCs w:val="24"/>
        </w:rPr>
        <w:t xml:space="preserve">. </w:t>
      </w:r>
    </w:p>
    <w:p w14:paraId="06517F69" w14:textId="137B16CA" w:rsidR="00D53E05" w:rsidRDefault="00D97386" w:rsidP="005763DA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5763DA" w:rsidRPr="005763DA">
        <w:rPr>
          <w:rFonts w:ascii="Times New Roman" w:hAnsi="Times New Roman" w:cs="Times New Roman"/>
          <w:b/>
          <w:bCs/>
          <w:sz w:val="24"/>
          <w:szCs w:val="24"/>
        </w:rPr>
        <w:t>cknowledgments</w:t>
      </w:r>
    </w:p>
    <w:p w14:paraId="31673C95" w14:textId="09E44B68" w:rsidR="005763DA" w:rsidRPr="00DF4286" w:rsidRDefault="006F3889" w:rsidP="00A736E8">
      <w:pPr>
        <w:pStyle w:val="MCBodySP"/>
        <w:spacing w:line="360" w:lineRule="auto"/>
        <w:ind w:firstLine="0"/>
        <w:contextualSpacing/>
        <w:jc w:val="both"/>
        <w:rPr>
          <w:sz w:val="24"/>
          <w:szCs w:val="24"/>
        </w:rPr>
      </w:pPr>
      <w:r w:rsidRPr="00DF4286">
        <w:rPr>
          <w:sz w:val="24"/>
          <w:szCs w:val="24"/>
        </w:rPr>
        <w:t xml:space="preserve">Funding for this work was </w:t>
      </w:r>
      <w:r w:rsidR="00A736E8" w:rsidRPr="00DF4286">
        <w:rPr>
          <w:sz w:val="24"/>
          <w:szCs w:val="24"/>
        </w:rPr>
        <w:t>provided</w:t>
      </w:r>
      <w:r w:rsidRPr="00DF4286">
        <w:rPr>
          <w:sz w:val="24"/>
          <w:szCs w:val="24"/>
        </w:rPr>
        <w:t xml:space="preserve"> by</w:t>
      </w:r>
      <w:r w:rsidR="00DF4286" w:rsidRPr="00DF4286">
        <w:rPr>
          <w:sz w:val="24"/>
          <w:szCs w:val="24"/>
        </w:rPr>
        <w:t xml:space="preserve"> </w:t>
      </w:r>
      <w:r w:rsidR="0035331F">
        <w:rPr>
          <w:sz w:val="24"/>
          <w:szCs w:val="24"/>
        </w:rPr>
        <w:t xml:space="preserve">the </w:t>
      </w:r>
      <w:r w:rsidR="00DF4286" w:rsidRPr="00DF4286">
        <w:rPr>
          <w:color w:val="000000" w:themeColor="text1"/>
          <w:sz w:val="24"/>
          <w:szCs w:val="24"/>
          <w:lang w:val="en-GB"/>
        </w:rPr>
        <w:t>National Institute of Standards and Technology</w:t>
      </w:r>
      <w:r w:rsidR="00DF4286" w:rsidRPr="00DF4286">
        <w:rPr>
          <w:sz w:val="24"/>
          <w:szCs w:val="24"/>
        </w:rPr>
        <w:t xml:space="preserve"> (</w:t>
      </w:r>
      <w:r w:rsidRPr="00DF4286">
        <w:rPr>
          <w:sz w:val="24"/>
          <w:szCs w:val="24"/>
        </w:rPr>
        <w:t>NIST</w:t>
      </w:r>
      <w:r w:rsidR="00DF4286" w:rsidRPr="00DF4286">
        <w:rPr>
          <w:sz w:val="24"/>
          <w:szCs w:val="24"/>
        </w:rPr>
        <w:t>)</w:t>
      </w:r>
      <w:r w:rsidRPr="00DF4286">
        <w:rPr>
          <w:sz w:val="24"/>
          <w:szCs w:val="24"/>
        </w:rPr>
        <w:t>, NASA Instrument Incubator Program (IIP), and NASA Earth Venture Continuity Program (EV-C).</w:t>
      </w:r>
      <w:r w:rsidR="00A736E8" w:rsidRPr="00DF4286">
        <w:rPr>
          <w:sz w:val="24"/>
          <w:szCs w:val="24"/>
        </w:rPr>
        <w:t xml:space="preserve"> </w:t>
      </w:r>
      <w:r w:rsidR="00201A93" w:rsidRPr="00DF4286">
        <w:rPr>
          <w:sz w:val="24"/>
          <w:szCs w:val="24"/>
        </w:rPr>
        <w:t>XRD and XPS measurements were</w:t>
      </w:r>
      <w:r w:rsidR="005763DA" w:rsidRPr="00DF4286">
        <w:rPr>
          <w:sz w:val="24"/>
          <w:szCs w:val="24"/>
        </w:rPr>
        <w:t xml:space="preserve"> performed </w:t>
      </w:r>
      <w:r w:rsidR="00201A93" w:rsidRPr="00DF4286">
        <w:rPr>
          <w:sz w:val="24"/>
          <w:szCs w:val="24"/>
        </w:rPr>
        <w:t>by</w:t>
      </w:r>
      <w:r w:rsidR="005763DA" w:rsidRPr="00DF4286">
        <w:rPr>
          <w:sz w:val="24"/>
          <w:szCs w:val="24"/>
        </w:rPr>
        <w:t xml:space="preserve"> the Nebraska Nanoscale Facility: National Nanotechnology Coordinated Infrastructure and the Nebraska Center for Materials and Nanoscience, which are supported by the National Science Foundation under Award ECCS: 2025298, and the Nebraska Research Initiative.</w:t>
      </w:r>
    </w:p>
    <w:p w14:paraId="56470DEB" w14:textId="3DB266EA" w:rsidR="00B53B87" w:rsidRDefault="00B53B87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0022EC43" w14:textId="56CE843B" w:rsidR="00163217" w:rsidRDefault="00163217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4BB3A69F" w14:textId="460C0C29" w:rsidR="00163217" w:rsidRDefault="00163217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573B5809" w14:textId="1AAD34A1" w:rsidR="00163217" w:rsidRDefault="00163217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01C8B26C" w14:textId="0B7199FA" w:rsidR="00163217" w:rsidRDefault="00163217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549A3BC6" w14:textId="77777777" w:rsidR="0011495C" w:rsidRDefault="0011495C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40014216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3F174464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096C39C9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2A60485C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770205B0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76AB2911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5FCF80F2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3447496E" w14:textId="77777777" w:rsidR="00BA46AB" w:rsidRDefault="00BA46A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2E8DA7BF" w14:textId="77777777" w:rsidR="00512901" w:rsidRDefault="00512901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</w:p>
    <w:p w14:paraId="692AD817" w14:textId="14417762" w:rsidR="008A6ECB" w:rsidRDefault="008A6ECB" w:rsidP="004F1482">
      <w:pPr>
        <w:spacing w:line="360" w:lineRule="auto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lastRenderedPageBreak/>
        <w:t>References</w:t>
      </w:r>
    </w:p>
    <w:p w14:paraId="4BDB530D" w14:textId="5FA3D7E2" w:rsidR="00421A2C" w:rsidRPr="00421A2C" w:rsidRDefault="008A6ECB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>[1]</w:t>
      </w:r>
      <w:r w:rsidR="00421A2C" w:rsidRPr="00421A2C">
        <w:rPr>
          <w:rFonts w:ascii="Times New Roman" w:hAnsi="Times New Roman" w:cs="Times New Roman"/>
          <w:noProof/>
          <w:sz w:val="24"/>
          <w:szCs w:val="24"/>
        </w:rPr>
        <w:tab/>
        <w:t>P. Pilewskie, M. Hakuba, Libera and Continuity of the Earth Radiation Budget Climate Data Record, in: EGU Gen. Assem. Conf. Abstr., 2021: pp. EGU21-13183.</w:t>
      </w:r>
    </w:p>
    <w:p w14:paraId="380DFA3B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N.G. Loeb, G.C. Johnson, T.J. Thorsen, J.M. Lyman, F.G. Rose, S. Kato, Satellite and ocean data reveal marked increase in Earth’s heating rate, Geophys. Res. Lett. 48 (2021) e2021GL093047.</w:t>
      </w:r>
    </w:p>
    <w:p w14:paraId="0B45817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L. Young, C. Lukashin, P.C. Taylor, R. Swanson, W.S. Kirk, M. Cooney, W.H. Swartz, A. Goldberg, T. Stone, T. Jackson, Trutinor: A Conceptual Study for a Next-Generation Earth Radiant Energy Instrument, Remote Sens. 12 (2020) 3281.</w:t>
      </w:r>
    </w:p>
    <w:p w14:paraId="0484E936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</w: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>G. Matthews, Direct Solar Viewing Calibration Concept for Future CERES, GERB or Libera Type Earth Orbital Climate Missions, J. Atmos. Ocean. Technol. (2022) 1085–1091. https://doi.org/https://doi.org/10.1175/JTECH-D-21-0002.1.</w:t>
      </w:r>
    </w:p>
    <w:p w14:paraId="79F35F7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P. Pilewskie, M.Z. Hakuba, Libera and Continuity of the ERB Climate Data Record, in: AGU Fall Meet. Abstr., 2020: pp. GC133-01.</w:t>
      </w:r>
    </w:p>
    <w:p w14:paraId="08A1F71B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S. Yung, N.A. Tomlin, C. Straatsma, J. Rutkowski, E.C. Richard, D.M. Harber, J.H. Lehman, M.S. Stephens, BABAR: black array of broadband absolute radiometers for far infrared sensing, in: Image Sens. Technol. Mater. Devices, Syst. Appl. VI, International Society for Optics and Photonics, 2019: p. 109800F.</w:t>
      </w:r>
    </w:p>
    <w:p w14:paraId="489173FD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</w: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>M. Stephens, C. Yung, N. Tomlin, J. Lehman, D. Harber, K. Heuerman, J. Rutkowski, C. Straatsma, O. Coddington, Broadband, Absolutely Calibrated Microbolometer Array Development, in: Conf. Charact. Radiom. Calibration Remote Sens., 2020. https://digitalcommons.usu.edu/calcon/CALCON2020/all2020content/21/.</w:t>
      </w:r>
    </w:p>
    <w:p w14:paraId="0F1B9F0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 Stephens, C.S. Yung, N.A. Tomlin, D. Harber, C. Straatsma, A. Dan, E.F. Antunes, P. Pilewskie, O. Coddington, J.H. Lehman, Extremely broadband calibrated bolometers and microbolometer arrays for Earth radiation budget measurements, in: Infrared Sensors, Devices, Appl. XII, SPIE, 2022: pp. 16–21.</w:t>
      </w:r>
    </w:p>
    <w:p w14:paraId="31B1B66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F. Niklaus, C. Vieider, H. Jakobsen, MEMS-based uncooled infrared bolometer arrays: a review, in: MEMS/MOEMS Technol. Appl. III, International Society for Optics and Photonics, 2008: p. 68360D.</w:t>
      </w:r>
    </w:p>
    <w:p w14:paraId="09AE55F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J. Lehman, C. Yung, N. Tomlin, D. Conklin, M. Stephens, Carbon nanotube-based black coatings, Appl. Phys. Rev. 5 (2018) 11103.</w:t>
      </w:r>
    </w:p>
    <w:p w14:paraId="0025D84E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 xml:space="preserve">N.A. Tomlin, C.S. Yung, Z. Castleman, M. Denoual, G. Drake, N. Farber, D. Harber, K. Heuerman, G. </w:t>
      </w: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Kopp, H. Passe, Overview of microfabricated bolometers with vertically aligned carbon nanotube absorbers, AIP Adv. 10 (2020) 55010.</w:t>
      </w:r>
    </w:p>
    <w:p w14:paraId="46E7D272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E.F. Antunes, A. Dan, N.A. Tomlin, C.S. Yung, J.H. Lehman, Optimizing Platinum Thermistor Performance for Long Wavelength Earth Remote Sensing Microbolometers, in: Lat. Am. Opt. Photonics Conf., Optica Publishing Group, 2022: pp. W1D-1.</w:t>
      </w:r>
    </w:p>
    <w:p w14:paraId="46813C67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A. Banerjee, H. Satoh, Y. Sharma, N. Hiromoto, H. Inokawa, Characterization of platinum and titanium thermistors for terahertz antenna-coupled bolometer applications, Sensors Actuators A Phys. 273 (2018) 49–57.</w:t>
      </w:r>
    </w:p>
    <w:p w14:paraId="66F70D3D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P.C. Shan, Z. Celik‐Butler, D.P. Butler, A. Jahanzeb, C.M. Travers, W. Kula, R. Sobolewski, Investigation of semiconducting YBaCuO thin films: A new room temperature bolometer, J. Appl. Phys. 80 (1996) 7118–7123.</w:t>
      </w:r>
    </w:p>
    <w:p w14:paraId="2EC3C47D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H. Tokura, B. Window, D. Neely, M. Swain, Microstructure and mechanical properties of sputtered platinum films, Thin Solid Films. 253 (1994) 344–348.</w:t>
      </w:r>
    </w:p>
    <w:p w14:paraId="2755B56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L. Firebaugh, K.F. Jensen, M.A. Schmidt, Investigation of high-temperature degradation of platinum thin films with an in situ resistance measurement apparatus, J. Microelectromechanical Syst. 7 (1998) 128–135.</w:t>
      </w:r>
    </w:p>
    <w:p w14:paraId="1E1CB032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L. Wang, Z. Jin, D. Paeng, Y. Rho, J. Long, M. Eliceiri, Y.S. Kim, C.P. Grigoropoulos, Laser machined ultrathin microscale platinum thermometers on transparent oxide substrates, Sensors Actuators A Phys. 300 (2019) 111657.</w:t>
      </w:r>
    </w:p>
    <w:p w14:paraId="4DA0331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T. Schössler, F. Schön, C. Lemier, G. Urban, Effect of high temperature annealing on resistivity and temperature coefficient of resistance of sputtered platinum thin films of 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/Pt/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x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interfaces, Thin Solid Films. 698 (2020) 137877.</w:t>
      </w:r>
    </w:p>
    <w:p w14:paraId="15D5241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1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U. Schmid, H. Seidel, Influence of thermal annealing on the resistivity of titanium/platinum thin films, J. Vac. Sci. Technol. A Vacuum, Surfaces, Film. 24 (2006) 2139–2146.</w:t>
      </w:r>
    </w:p>
    <w:p w14:paraId="2CD76B2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W. Sripumkhai, S. Porntheeraphat, B. Saekow, W. Bunjongpru, S. Rahong, J. Nukeaw, Effect of annealing temperature on platinum thin films prepared by electron beam evaporation, J. Microsc. Soc. Thail. 24 (2010) 51–54.</w:t>
      </w:r>
    </w:p>
    <w:p w14:paraId="5F37030C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 xml:space="preserve">M. Sreemany, S. Sen, Effect of substrate temperature and annealing temperature on the structural, electrical and microstructural properties of thin Pt films by rf magnetron sputtering, Appl. Surf. Sci. 253 </w:t>
      </w: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(2006) 2739–2746.</w:t>
      </w:r>
    </w:p>
    <w:p w14:paraId="5C7CC69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-L. Dai, F.-Y. Xiao, C.-Y. Lee, Y.-C. Cheng, P.-Z. Chang, S.-H. Chang, Thermal effects in PZT: diffusion of titanium and recrystallization of platinum, Mater. Sci. Eng. A. 384 (2004) 57–63.</w:t>
      </w:r>
    </w:p>
    <w:p w14:paraId="39DA6F0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Y. Jin, B. Lin, M. Bernacki, G.S. Rohrer, A.D. Rollett, N. Bozzolo, Annealing twin development during recrystallization and grain growth in pure nickel, Mater. Sci. Eng. A. 597 (2014) 295–303.</w:t>
      </w:r>
    </w:p>
    <w:p w14:paraId="0BE27541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K.K. Alaneme, E.A. Okotete, Recrystallization mechanisms and microstructure development in emerging metallic materials: A review, J. Sci. Adv. Mater. Devices. 4 (2019) 19–33.</w:t>
      </w:r>
    </w:p>
    <w:p w14:paraId="09B8EEF2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A. Ababneh, A.N. Al-Omari, M. Marschibois, D. Feili, H. Seidel, Investigations on the high temperature compatibility of various adhesion layers for platinum, in: Smart Sensors, Actuators, MEMS VI, International Society for Optics and Photonics, 2013: p. 87631Z.</w:t>
      </w:r>
    </w:p>
    <w:p w14:paraId="16B37376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E. Ciftyürek, K. Sabolsky, E.M. Sabolsky, Platinum thin film electrodes for high-temperature chemical sensor applications, Sensors Actuators B Chem. 181 (2013) 702–714.</w:t>
      </w:r>
    </w:p>
    <w:p w14:paraId="7D613C8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 V Patel, M. DiBattista, J.L. Gland, J.W. Schwank, Survivability of a silicon-based microelectronic gas-detector structure for high-temperature flow applications, Sensors Actuators B Chem. 37 (1996) 27–35.</w:t>
      </w:r>
    </w:p>
    <w:p w14:paraId="165BC58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C. Mardare, E. Joanni, A.I. Mardare, J.R.A. Fernandes, C.P.M. De Sá, P.B. Tavares, Effects of adhesion layer (Ti or Zr) and Pt deposition temperature on the properties of PZT thin films deposited by RF magnetron sputtering, Appl. Surf. Sci. 243 (2005) 113–124.</w:t>
      </w:r>
    </w:p>
    <w:p w14:paraId="59B5DF2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2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U. Schmid, H. Seidel, Effect of high temperature annealing on the electrical performance of titanium/platinum thin films, Thin Solid Films. 516 (2008) 898–906.</w:t>
      </w:r>
    </w:p>
    <w:p w14:paraId="313DBDF8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J. Courbat, D. Briand, N.F. de Rooij, Reliability improvement of suspended platinum-based micro-heating elements, Sensors Actuators A Phys. 142 (2008) 284–291.</w:t>
      </w:r>
    </w:p>
    <w:p w14:paraId="28ADA9C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J.O. Olowolafe, R.E. Jones Jr, A.C. Campbell, R.I. Hegde, C.J. Mogab, R.B. Gregory, Effects of anneal ambients and Pt thickness on Pt/Ti and Pt/Ti/TiN interfacial reactions, J. Appl. Phys. 73 (1993) 1764–1772.</w:t>
      </w:r>
    </w:p>
    <w:p w14:paraId="295763EE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U. Kang, T. Lee, Y.-H. Young-HoKim, Pt/Ti thin film adhesion on SiN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x</w:t>
      </w:r>
      <w:r w:rsidRPr="00421A2C">
        <w:rPr>
          <w:rFonts w:ascii="Times New Roman" w:hAnsi="Times New Roman" w:cs="Times New Roman"/>
          <w:noProof/>
          <w:sz w:val="24"/>
          <w:szCs w:val="24"/>
        </w:rPr>
        <w:t>/Si substrates, Jpn. J. Appl. Phys. 38 (1999) 4147.</w:t>
      </w:r>
    </w:p>
    <w:p w14:paraId="18A1681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 xml:space="preserve">G. Bernhardt, C. Silvestre, N. LeCursi, S.C. Moulzolf, D.J. Frankel, R.J. Lad, Performance of Zr and Ti adhesion layers for bonding of platinum metallization to sapphire substrates, Sensors Actuators B Chem. </w:t>
      </w: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77 (2001) 368–374.</w:t>
      </w:r>
    </w:p>
    <w:p w14:paraId="03242BC2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>[34]</w:t>
      </w: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ab/>
        <w:t>B. Gleeson, Thermodynamics and Theory of External and Internal Oxidation of Alloys, Richardson J A Al. Shreir’s Corros. 1 (2010) 180–194. https://doi.org/10.1016/B978-044452787-5.00012-3.</w:t>
      </w:r>
    </w:p>
    <w:p w14:paraId="1DAF5153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P. V Kiryukhantsev-Korneev, K.A. Kuptsov, N.Y. Tabachkova, N. V Andreev, T.B. Sagalova, M. Golizadeh, A. V Bondarev, Studying the Diffusion-barrier Properties, Thermal Stability and Oxidation Resistance of TiAlSiCN, TiAlSiCN/Al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x</w:t>
      </w:r>
      <w:r w:rsidRPr="00421A2C">
        <w:rPr>
          <w:rFonts w:ascii="Times New Roman" w:hAnsi="Times New Roman" w:cs="Times New Roman"/>
          <w:noProof/>
          <w:sz w:val="24"/>
          <w:szCs w:val="24"/>
        </w:rPr>
        <w:t>, and TiAlSiCN/SiBCN Coatings, Prot. Met. Phys. Chem. Surfaces. 57 (2021) 1008–1024.</w:t>
      </w:r>
    </w:p>
    <w:p w14:paraId="69CF9832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 Xu, T. Lu, K. Shen, J. Lan, B. Hu, H. Zhang, Y. Tang, H. Cao, G. Zheng, High temperature oxidation resistance of Ti-5553 alloy with electro-deposited 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coating, Mater. Chem. Phys. 275 (2022) 125306.</w:t>
      </w:r>
    </w:p>
    <w:p w14:paraId="5C0EAC1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V. Guarnieri, L. Biazi, R. Marchiori, A. Lago, Platinum metallization for MEMS application: Focus on coating adhesion for biomedical applications, Biomatter. 4 (2014) e28822.</w:t>
      </w:r>
    </w:p>
    <w:p w14:paraId="39ED378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I.A. Kalinin, I. V Roslyakov, D.M. Tsymbarenko, D.A. Bograchev, V. V Krivetskiy, K.S. Napolskii, Microhotplates based on Pt and Pt-Rh films: The impact of composition, structure, and thermal treatment on functional properties, Sensors Actuators A Phys. 317 (2021) 112457.</w:t>
      </w:r>
    </w:p>
    <w:p w14:paraId="5C7877A8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3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 Fricke, A. Friedberger, G. Mueller, H. Seidel, U. Schmid, Strain gauge factor and TCR of sputter deposited Pt thin films up to 850 C, in: SENSORS, 2008 IEEE, IEEE, 2008: pp. 1532–1535.</w:t>
      </w:r>
    </w:p>
    <w:p w14:paraId="14934FA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X. Dong, Y. Su, Z. Wu, X. Xu, Z. Xiang, Y. Shi, W. Chen, J. Dai, Z. Huang, T. Wang, Reactive pulsed DC magnetron sputtering deposition of vanadium oxide thin films: Role of pulse frequency on the film growth and properties, Appl. Surf. Sci. 562 (2021) 150138.</w:t>
      </w:r>
    </w:p>
    <w:p w14:paraId="7263C1E3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 Yoshitake, T.Y.T. Yotsuya, S.O.S. Ogawa, Effects of nitrogen pressure and RF power on the properties of reactive magnetron sputtered Zr-N films and an application to a thermistor, Jpn. J. Appl. Phys. 31 (1992) 4002.</w:t>
      </w:r>
    </w:p>
    <w:p w14:paraId="781203D8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T. Sultan, K. Ignatova, E.B. Thorsteinsson, U.B. Arnalds, Structural morphology and electrical transitions of V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thin films grown on 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/Si by high power impulse magnetron sputtering, Thin Solid Films. 742 (2022) 139048.</w:t>
      </w:r>
    </w:p>
    <w:p w14:paraId="662A6256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K. Sarakinos, J. Alami, S. Konstantinidis, High power pulsed magnetron sputtering: A review on scientific and engineering state of the art, Surf. Coatings Technol. 204 (2010) 1661–1684.</w:t>
      </w:r>
    </w:p>
    <w:p w14:paraId="030B7A9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A. Anders, A review comparing cathodic arcs and high power impulse magnetron sputtering (HiPIMS), Surf. Coatings Technol. 257 (2014) 308–325.</w:t>
      </w:r>
    </w:p>
    <w:p w14:paraId="6A6B14F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[4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T. Sultan, J.T. Gudmundsson, A. Manolescu, V.S. Teodorescu, M.L. Ciurea, H.G. Svavarsson, Obtaining SiGe nanocrystallites between crystalline T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layers by HiPIMS without annealing, Appl. Surf. Sci. 511 (2020) 145552.</w:t>
      </w:r>
    </w:p>
    <w:p w14:paraId="29117D8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 Hála, R. Vernhes, O. Zabeida, E. Bousser, J.-E. Klemberg-Sapieha, R. Sargent, L. Martinu, Growth and properties of high index Ta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5 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optical coatings prepared by HiPIMS and other methods, Surf. Coatings Technol. 241 (2014) 33–37.</w:t>
      </w:r>
    </w:p>
    <w:p w14:paraId="1F09EE2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J. Kim, J. Kim, Y. Shin, Y. Yoon, A study on the fabrication of an RTD (resistance temperature detector) by using Pt thin film, Korean J. Chem. Eng. 18 (2001) 61–66.</w:t>
      </w:r>
    </w:p>
    <w:p w14:paraId="5B01170B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A.N. Salanov, N.M. Kochurova, A.N. Serkova, A. V Kalinkin, L.A. Isupova, V.N. Parmon, Oxidation and recrystallization of platinum group metals (Pt, Pd, Rh) in oxygen. Surface and subsurface reconstruction of polycrystalline platinum during annealing in the 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 xml:space="preserve">2 </w:t>
      </w:r>
      <w:r w:rsidRPr="00421A2C">
        <w:rPr>
          <w:rFonts w:ascii="Times New Roman" w:hAnsi="Times New Roman" w:cs="Times New Roman"/>
          <w:noProof/>
          <w:sz w:val="24"/>
          <w:szCs w:val="24"/>
        </w:rPr>
        <w:t>atmosphere over the temperature range of 600–1400 K, Appl. Surf. Sci. 490 (2019) 188–203.</w:t>
      </w:r>
    </w:p>
    <w:p w14:paraId="53DDDD88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4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G.R. Fox, S. Trolier-McKinstry, S.B. Krupanidhi, L.M. Casas, Pt/Ti/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/Si substrates, J. Mater. Res. 10 (1995) 1508–1515.</w:t>
      </w:r>
    </w:p>
    <w:p w14:paraId="018890C3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 Weng, L. Qiao, P. Wang, Thermal stability of Pt-Ti bilayer films annealing in vacuum and ambient atmosphere, Appl. Surf. Sci. 444 (2018) 721–728.</w:t>
      </w:r>
    </w:p>
    <w:p w14:paraId="6F2640F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>[51]</w:t>
      </w: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ab/>
        <w:t>D. Zöllner, Grain growth, Ref. Modul. Mater. Sci. Mater. Eng. (2016). https://doi.org/10.1016/B978-0-12-803581-8.03158-1.</w:t>
      </w:r>
    </w:p>
    <w:p w14:paraId="2996F91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D.-S. Lee, D.-Y. Park, H.-J. Woo, S.-H. Kim, J. Ha, E. Yoon, Preferred orientation controlled giant grain growth of platinum thin films on 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/Si substrates, Jpn. J. Appl. Phys. 40 (2001) L1.</w:t>
      </w:r>
    </w:p>
    <w:p w14:paraId="1FDE663C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D. Kim, B. Heiland, W.D. Nix, E. Arzt, M.D. Deal, J.D. Plummer, Microstructure of thermal hillocks on blanket Al thin films, Thin Solid Films. 371 (2000) 278–282.</w:t>
      </w:r>
    </w:p>
    <w:p w14:paraId="3204C9D7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R. Rusanov, H. Rank, T. Fuchs, R. Mueller-Fiedler, O. Kraft, Reliability characterization of a soot particle sensor in terms of stress-and electromigration in thin-film platinum, Microsyst. Technol. 22 (2016) 481–493.</w:t>
      </w:r>
    </w:p>
    <w:p w14:paraId="7CBFFFDD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R. Tellier, A theoretical description of grain boundary electron scattering by an effective mean free path, Thin Solid Films. 51 (1978) 311–317.</w:t>
      </w:r>
    </w:p>
    <w:p w14:paraId="6CC7BB6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 Kawamura, T. Mashima, Y. Abe, K. Sasaki, Formation of ultra-thin continuous Pt and Al films by RF sputtering, Thin Solid Films. 377 (2000) 537–542.</w:t>
      </w:r>
    </w:p>
    <w:p w14:paraId="456DD4B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[5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F. Lacy, Evaluating the resistivity-temperature relationship for RTDs and other conductors, IEEE Sens. J. 11 (2010) 1208–1213.</w:t>
      </w:r>
    </w:p>
    <w:p w14:paraId="2185FFB1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A.I. Maaroof, B.L. Evans, Onset of electrical conduction in Pt and Ni films, J. Appl. Phys. 76 (1994) 1047–1054.</w:t>
      </w:r>
    </w:p>
    <w:p w14:paraId="2CAEFE45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5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E.A. Holm, S.M. Foiles, How grain growth stops: A mechanism for grain-growth stagnation in pure materials, Science (80-. ). 328 (2010) 1138–1141.</w:t>
      </w:r>
    </w:p>
    <w:p w14:paraId="505D7628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X. Li, T. Bu, Y. Zhang, T. Zhu, B. Huang, J. Sun, Y. Geng, Y. Jia, Effect of annealing on microstructure and properties of Pt wires used for standard Pt resistance thermometer, Mater. Charact. 165 (2020) 110388.</w:t>
      </w:r>
    </w:p>
    <w:p w14:paraId="2C8AB53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E. Feurer, S. Kraus, H. Suhr, Plasma chemical vapor deposition of thin platinum films, J. Vac. Sci. Technol. A Vacuum, Surfaces, Film. 7 (1989) 2799–2802.</w:t>
      </w:r>
    </w:p>
    <w:p w14:paraId="60580E1F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M.E. Day, M. Delfino, J.A. Fair, W. Tsai, Correlation of electrical resistivity and grain size in sputtered titanium films, Thin Solid Films. 254 (1995) 285–290.</w:t>
      </w:r>
    </w:p>
    <w:p w14:paraId="2D22AC1B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L. Xiao, Z. Zhao, L. Du, S. Wu, Q. Liu, Annealing effect on the stability of platinum thin films covered by 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or SiN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x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layer, in: 8th Annu. IEEE Int. Conf. Nano/Micro Eng. Mol. Syst., IEEE, 2013: pp. 352–355.</w:t>
      </w:r>
    </w:p>
    <w:p w14:paraId="2631506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>[64]</w:t>
      </w:r>
      <w:r w:rsidRPr="0061169B">
        <w:rPr>
          <w:rFonts w:ascii="Times New Roman" w:hAnsi="Times New Roman" w:cs="Times New Roman"/>
          <w:noProof/>
          <w:sz w:val="24"/>
          <w:szCs w:val="24"/>
          <w:highlight w:val="yellow"/>
        </w:rPr>
        <w:tab/>
        <w:t>R. Lok, H. Karacali, A. Varol, U. Camli, E. Yilmaz, Fabrication and characterization of resistance temperature detector by smart mask design, Int. J. Adv. Manuf. Technol. 122 (2022) 147–158.</w:t>
      </w:r>
    </w:p>
    <w:p w14:paraId="4CE6CCB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Y. Abdullah, H. Husain, C.R.C. Hak, N.H. Alias, M.R. Yusof, N.A. Kasim, N.M. Zali, A.A. Mohamed, A short note on physical properties to irradiated nuclear fuel by means of X-ray diffraction and neutron scattering techniques, in: AIP Conf. Proc., AIP Publishing LLC, 2015: p. 40010.</w:t>
      </w:r>
    </w:p>
    <w:p w14:paraId="4D48A35B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J.F. Moulder, W.F. Stickle, P. Sobol, K.D. Bomben, J. Chastain, PHI-Handbook of X-ray photoelectron spectroscopy, Perkin-Elmer Corp., Eden Prairie. (1992) 60–61.</w:t>
      </w:r>
    </w:p>
    <w:p w14:paraId="76AFC534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X. Batlle, B.J. Hattink, A. Labarta, J.J. Åkerman, R. Escudero, I.K. Schuller, Quantitative x-ray photoelectron spectroscopy study of Al/Al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x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bilayers, J. Appl. Phys. 91 (2002) 10163–10168.</w:t>
      </w:r>
    </w:p>
    <w:p w14:paraId="502D525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R. O’Connor, M.A. van Spronsen, M. Karatok, J. Boscoboinik, C.M. Friend, M.M. Montemore, Predicting X-ray Photoelectron Peak Shapes: the Effect of Electronic Structure, J. Phys. Chem. C. 125 (2021) 10685–10692.</w:t>
      </w:r>
    </w:p>
    <w:p w14:paraId="75BD2746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6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 xml:space="preserve">M.S. McConnell, L.C. Schneider, G. Karbasian, S. Rouvimov, A.O. Orlov, G.L. Snider, Atomic layer </w:t>
      </w: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deposition of Al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for single electron transistors utilizing Pt oxidation and reduction, J. Vac. Sci. Technol. A Vacuum, Surfaces, Film. 34 (2016) 01A139.</w:t>
      </w:r>
    </w:p>
    <w:p w14:paraId="7498ADCD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F. Désévédavy, C. Strutynski, A. Lemière, P. Mathey, G. Gadret, J. Jules, B. Kibler, F. Smektala, Review of tellurite glasses purification issues for mid‐IR optical fiber applications, J. Am. Ceram. Soc. 103 (2020) 4017–4034.</w:t>
      </w:r>
    </w:p>
    <w:p w14:paraId="2050779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W.W. Jung, S.K. Choi, S.Y. Kweon, S.J. Yeom, Platinum (100) hillock growth in a Pt/Ti electrode stack for ferroelectric random access memory, Appl. Phys. Lett. 83 (2003) 2160–2162.</w:t>
      </w:r>
    </w:p>
    <w:p w14:paraId="4A09189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Y. Kweon, S.K. Choi, S.J. Yeom, J.S. Roh, Platinum hillocks in Pt/Ti film stacks deposited on thermally oxidized Si substrate, Jpn. J. Appl. Phys. 40 (2001) 5850.</w:t>
      </w:r>
    </w:p>
    <w:p w14:paraId="5A0194A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A.E.B. Presland, G.L. Price, D.L. Trimm, Hillock formation by surface diffusion on thin silver films, Surf. Sci. 29 (1972) 424–434.</w:t>
      </w:r>
    </w:p>
    <w:p w14:paraId="09AF9F5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S.K. Sharma, J. Spitz, Hillock formation, hole growth and agglomeration in thin silver films, Thin Solid Films. 65 (1980) 339–350.</w:t>
      </w:r>
    </w:p>
    <w:p w14:paraId="317F63BB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5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E. Jiran, C. V Thompson, Capillary instabilities in thin, continuous films, Thin Solid Films. 208 (1992) 23–28.</w:t>
      </w:r>
    </w:p>
    <w:p w14:paraId="7F21C217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6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C. Canali, C. Catellani, M. Prudenziati, W.H. Wadlin, C.A. Evans Jr, Pt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Si and PtSi formation with high‐purity Pt thin films, Appl. Phys. Lett. 31 (1977) 43–45.</w:t>
      </w:r>
    </w:p>
    <w:p w14:paraId="4D1FDF4C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7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D. Briand, F. Beaudoin, J. Courbat, N.F. de Rooij, R. Desplats, P. Perdu, Failure analysis of micro-heating elements suspended on thin membranes, Microelectron. Reliab. 45 (2005) 1786–1789.</w:t>
      </w:r>
    </w:p>
    <w:p w14:paraId="5AC632A9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8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D.A. Golosov, J.E. Okojie, S.М. Zavadski, А.S. Rudenkov, S.N. Melnikov, V. V Kolos, Stability of the platinum electrode during high temperature annealing, Thin Solid Films. 661 (2018) 53–59.</w:t>
      </w:r>
    </w:p>
    <w:p w14:paraId="00926540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79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D. Ma, S. Mao, J. Teng, X. Wang, X. Li, J. Ning, Z. Li, Q. Zhang, Z. Tian, M. Wang, In-situ revealing the degradation mechanisms of Pt film over 1000° C, J. Mater. Sci. Technol. 95 (2021) 10–19.</w:t>
      </w:r>
    </w:p>
    <w:p w14:paraId="0B42F24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80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R. Rusanov, H. Rank, J. Graf, T. Fuchs, R. Mueller-Fiedler, O. Kraft, Reliability of platinum electrodes and heating elements on Si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insulation layers and membranes, Microelectron. Reliab. 55 (2015) 1920–1925.</w:t>
      </w:r>
    </w:p>
    <w:p w14:paraId="2255B08A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81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I. Ali, D. Wett, T. Grund, D. Nestler, B. Wielage, T. Lampke, Intermediate PVD layers as diffusion barriers in turbine coating systems, in: Proc. Int. Therm. Spray Conf. ITSC, 2014.</w:t>
      </w:r>
    </w:p>
    <w:p w14:paraId="4C627131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lastRenderedPageBreak/>
        <w:t>[82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V. V Gubernatorov, T.S. Sycheva, E.P. Romanov, L.R. Vladimirov, Role of thermal expansion of phases in crystallization and recrystallization of metals, in: Dokl. Phys., Springer, 2007: pp. 142–145.</w:t>
      </w:r>
    </w:p>
    <w:p w14:paraId="779D38D4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83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J. Han, P. Cheng, H. Wang, C. Zhang, J. Zhang, Y. Wang, L. Duan, G. Ding, MEMS-based Pt film temperature sensor on an alumina substrate, Mater. Lett. 125 (2014) 224–226.</w:t>
      </w:r>
    </w:p>
    <w:p w14:paraId="659A253C" w14:textId="77777777" w:rsidR="00421A2C" w:rsidRPr="00421A2C" w:rsidRDefault="00421A2C" w:rsidP="00421A2C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21A2C">
        <w:rPr>
          <w:rFonts w:ascii="Times New Roman" w:hAnsi="Times New Roman" w:cs="Times New Roman"/>
          <w:noProof/>
          <w:sz w:val="24"/>
          <w:szCs w:val="24"/>
        </w:rPr>
        <w:t>[84]</w:t>
      </w:r>
      <w:r w:rsidRPr="00421A2C">
        <w:rPr>
          <w:rFonts w:ascii="Times New Roman" w:hAnsi="Times New Roman" w:cs="Times New Roman"/>
          <w:noProof/>
          <w:sz w:val="24"/>
          <w:szCs w:val="24"/>
        </w:rPr>
        <w:tab/>
        <w:t>X. Lin, C. Zhang, S. Yang, W. Guo, Y. Zhang, Z. Yang, G. Ding, The impact of thermal annealing on the temperature dependent resistance behavior of Pt thin films sputtered on Si and Al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421A2C">
        <w:rPr>
          <w:rFonts w:ascii="Times New Roman" w:hAnsi="Times New Roman" w:cs="Times New Roman"/>
          <w:noProof/>
          <w:sz w:val="24"/>
          <w:szCs w:val="24"/>
        </w:rPr>
        <w:t>O</w:t>
      </w:r>
      <w:r w:rsidRPr="00421A2C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421A2C">
        <w:rPr>
          <w:rFonts w:ascii="Times New Roman" w:hAnsi="Times New Roman" w:cs="Times New Roman"/>
          <w:noProof/>
          <w:sz w:val="24"/>
          <w:szCs w:val="24"/>
        </w:rPr>
        <w:t xml:space="preserve"> substrates, Thin Solid Films. 685 (2019) 372–378.</w:t>
      </w:r>
    </w:p>
    <w:p w14:paraId="7762C40A" w14:textId="7E71B5F3" w:rsidR="008A6ECB" w:rsidRPr="008C23C4" w:rsidRDefault="008A6ECB" w:rsidP="004F148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A6ECB" w:rsidRPr="008C23C4" w:rsidSect="006569A8">
      <w:footerReference w:type="default" r:id="rId12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01F0B2" w14:textId="77777777" w:rsidR="004C7879" w:rsidRDefault="004C7879" w:rsidP="00380ED5">
      <w:pPr>
        <w:spacing w:after="0" w:line="240" w:lineRule="auto"/>
      </w:pPr>
      <w:r>
        <w:separator/>
      </w:r>
    </w:p>
  </w:endnote>
  <w:endnote w:type="continuationSeparator" w:id="0">
    <w:p w14:paraId="36CA30E1" w14:textId="77777777" w:rsidR="004C7879" w:rsidRDefault="004C7879" w:rsidP="00380ED5">
      <w:pPr>
        <w:spacing w:after="0" w:line="240" w:lineRule="auto"/>
      </w:pPr>
      <w:r>
        <w:continuationSeparator/>
      </w:r>
    </w:p>
  </w:endnote>
  <w:endnote w:type="continuationNotice" w:id="1">
    <w:p w14:paraId="7CCF32F0" w14:textId="77777777" w:rsidR="004C7879" w:rsidRDefault="004C787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333406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79BA18" w14:textId="5B2E229B" w:rsidR="006569A8" w:rsidRDefault="006569A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2159E93" w14:textId="77777777" w:rsidR="006569A8" w:rsidRDefault="006569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7B04EB" w14:textId="77777777" w:rsidR="004C7879" w:rsidRDefault="004C7879" w:rsidP="00380ED5">
      <w:pPr>
        <w:spacing w:after="0" w:line="240" w:lineRule="auto"/>
      </w:pPr>
      <w:r>
        <w:separator/>
      </w:r>
    </w:p>
  </w:footnote>
  <w:footnote w:type="continuationSeparator" w:id="0">
    <w:p w14:paraId="58A45C6E" w14:textId="77777777" w:rsidR="004C7879" w:rsidRDefault="004C7879" w:rsidP="00380ED5">
      <w:pPr>
        <w:spacing w:after="0" w:line="240" w:lineRule="auto"/>
      </w:pPr>
      <w:r>
        <w:continuationSeparator/>
      </w:r>
    </w:p>
  </w:footnote>
  <w:footnote w:type="continuationNotice" w:id="1">
    <w:p w14:paraId="6669501F" w14:textId="77777777" w:rsidR="004C7879" w:rsidRDefault="004C7879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54060"/>
    <w:multiLevelType w:val="hybridMultilevel"/>
    <w:tmpl w:val="B64ADDFE"/>
    <w:lvl w:ilvl="0" w:tplc="D226AD50">
      <w:start w:val="1"/>
      <w:numFmt w:val="lowerLetter"/>
      <w:lvlText w:val="%1)"/>
      <w:lvlJc w:val="left"/>
      <w:pPr>
        <w:ind w:left="54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" w15:restartNumberingAfterBreak="0">
    <w:nsid w:val="626D4BBF"/>
    <w:multiLevelType w:val="multilevel"/>
    <w:tmpl w:val="817E39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36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A1MzAyNzAyNTCyNDVS0lEKTi0uzszPAykwtagFAIGgYu8tAAAA"/>
  </w:docVars>
  <w:rsids>
    <w:rsidRoot w:val="00335268"/>
    <w:rsid w:val="0000070F"/>
    <w:rsid w:val="00001127"/>
    <w:rsid w:val="0000234C"/>
    <w:rsid w:val="00003AE6"/>
    <w:rsid w:val="0000456B"/>
    <w:rsid w:val="00006CDD"/>
    <w:rsid w:val="00007ECE"/>
    <w:rsid w:val="00010248"/>
    <w:rsid w:val="0001196D"/>
    <w:rsid w:val="000137D2"/>
    <w:rsid w:val="0001486D"/>
    <w:rsid w:val="00014941"/>
    <w:rsid w:val="00014E1A"/>
    <w:rsid w:val="00014FA0"/>
    <w:rsid w:val="000151E2"/>
    <w:rsid w:val="00016793"/>
    <w:rsid w:val="00016A3C"/>
    <w:rsid w:val="00017B19"/>
    <w:rsid w:val="000202D9"/>
    <w:rsid w:val="000207D1"/>
    <w:rsid w:val="00020BCA"/>
    <w:rsid w:val="00022374"/>
    <w:rsid w:val="00022603"/>
    <w:rsid w:val="000244A8"/>
    <w:rsid w:val="00024697"/>
    <w:rsid w:val="00024B4C"/>
    <w:rsid w:val="00024CE5"/>
    <w:rsid w:val="00024D03"/>
    <w:rsid w:val="00024D99"/>
    <w:rsid w:val="00025E35"/>
    <w:rsid w:val="000269A5"/>
    <w:rsid w:val="0002704A"/>
    <w:rsid w:val="000272A4"/>
    <w:rsid w:val="00027EFC"/>
    <w:rsid w:val="0003151E"/>
    <w:rsid w:val="000328F7"/>
    <w:rsid w:val="00034047"/>
    <w:rsid w:val="00035486"/>
    <w:rsid w:val="00035777"/>
    <w:rsid w:val="000375A9"/>
    <w:rsid w:val="000417F0"/>
    <w:rsid w:val="000424FB"/>
    <w:rsid w:val="00042A17"/>
    <w:rsid w:val="00042AC0"/>
    <w:rsid w:val="00044E00"/>
    <w:rsid w:val="0004502F"/>
    <w:rsid w:val="00045927"/>
    <w:rsid w:val="00050AC4"/>
    <w:rsid w:val="00053FDE"/>
    <w:rsid w:val="00054902"/>
    <w:rsid w:val="00055868"/>
    <w:rsid w:val="00056350"/>
    <w:rsid w:val="000575C2"/>
    <w:rsid w:val="000606B6"/>
    <w:rsid w:val="00062566"/>
    <w:rsid w:val="000661D8"/>
    <w:rsid w:val="0006672C"/>
    <w:rsid w:val="00067549"/>
    <w:rsid w:val="000677F2"/>
    <w:rsid w:val="00071A90"/>
    <w:rsid w:val="00072048"/>
    <w:rsid w:val="00076082"/>
    <w:rsid w:val="00077385"/>
    <w:rsid w:val="00080402"/>
    <w:rsid w:val="000818D3"/>
    <w:rsid w:val="00082259"/>
    <w:rsid w:val="0008243D"/>
    <w:rsid w:val="00083342"/>
    <w:rsid w:val="00083F97"/>
    <w:rsid w:val="00085D75"/>
    <w:rsid w:val="0008653E"/>
    <w:rsid w:val="00087F3C"/>
    <w:rsid w:val="00091385"/>
    <w:rsid w:val="0009539A"/>
    <w:rsid w:val="00095FEB"/>
    <w:rsid w:val="0009686F"/>
    <w:rsid w:val="00097304"/>
    <w:rsid w:val="000A01B5"/>
    <w:rsid w:val="000A0A55"/>
    <w:rsid w:val="000A1162"/>
    <w:rsid w:val="000A12E7"/>
    <w:rsid w:val="000A1FD4"/>
    <w:rsid w:val="000A35F6"/>
    <w:rsid w:val="000A420C"/>
    <w:rsid w:val="000A58DA"/>
    <w:rsid w:val="000A5C6D"/>
    <w:rsid w:val="000A67F6"/>
    <w:rsid w:val="000A713A"/>
    <w:rsid w:val="000B1D52"/>
    <w:rsid w:val="000B211F"/>
    <w:rsid w:val="000B25E8"/>
    <w:rsid w:val="000B2CFC"/>
    <w:rsid w:val="000B5C54"/>
    <w:rsid w:val="000B6809"/>
    <w:rsid w:val="000B72C0"/>
    <w:rsid w:val="000B7ADF"/>
    <w:rsid w:val="000C03E8"/>
    <w:rsid w:val="000C0462"/>
    <w:rsid w:val="000C1F81"/>
    <w:rsid w:val="000C2238"/>
    <w:rsid w:val="000C3871"/>
    <w:rsid w:val="000C4557"/>
    <w:rsid w:val="000C584A"/>
    <w:rsid w:val="000C59D7"/>
    <w:rsid w:val="000C708D"/>
    <w:rsid w:val="000C7AB3"/>
    <w:rsid w:val="000D018A"/>
    <w:rsid w:val="000D0271"/>
    <w:rsid w:val="000D0552"/>
    <w:rsid w:val="000D19C8"/>
    <w:rsid w:val="000D36F1"/>
    <w:rsid w:val="000D4613"/>
    <w:rsid w:val="000D69B1"/>
    <w:rsid w:val="000D788F"/>
    <w:rsid w:val="000D791C"/>
    <w:rsid w:val="000D7B9D"/>
    <w:rsid w:val="000E0C0E"/>
    <w:rsid w:val="000E0FC8"/>
    <w:rsid w:val="000E221F"/>
    <w:rsid w:val="000E2954"/>
    <w:rsid w:val="000E3E48"/>
    <w:rsid w:val="000E4DAC"/>
    <w:rsid w:val="000E57EA"/>
    <w:rsid w:val="000E5FCB"/>
    <w:rsid w:val="000E6258"/>
    <w:rsid w:val="000E6C72"/>
    <w:rsid w:val="000E70E1"/>
    <w:rsid w:val="000E7AAF"/>
    <w:rsid w:val="000F0078"/>
    <w:rsid w:val="000F0FAA"/>
    <w:rsid w:val="000F2E2D"/>
    <w:rsid w:val="000F3940"/>
    <w:rsid w:val="000F3E42"/>
    <w:rsid w:val="000F5533"/>
    <w:rsid w:val="000F5536"/>
    <w:rsid w:val="000F5554"/>
    <w:rsid w:val="000F57C2"/>
    <w:rsid w:val="000F7F40"/>
    <w:rsid w:val="000F7F96"/>
    <w:rsid w:val="0010072E"/>
    <w:rsid w:val="001007B6"/>
    <w:rsid w:val="00101034"/>
    <w:rsid w:val="0010274A"/>
    <w:rsid w:val="0010441D"/>
    <w:rsid w:val="00105B8B"/>
    <w:rsid w:val="00107378"/>
    <w:rsid w:val="001106D2"/>
    <w:rsid w:val="0011155C"/>
    <w:rsid w:val="00111A72"/>
    <w:rsid w:val="0011495C"/>
    <w:rsid w:val="00116608"/>
    <w:rsid w:val="001207D4"/>
    <w:rsid w:val="00120FC6"/>
    <w:rsid w:val="00122D22"/>
    <w:rsid w:val="00123565"/>
    <w:rsid w:val="001239DD"/>
    <w:rsid w:val="001246E0"/>
    <w:rsid w:val="00125EB9"/>
    <w:rsid w:val="00126464"/>
    <w:rsid w:val="00126471"/>
    <w:rsid w:val="00131206"/>
    <w:rsid w:val="00131F68"/>
    <w:rsid w:val="00133C7C"/>
    <w:rsid w:val="00137C2A"/>
    <w:rsid w:val="001410FD"/>
    <w:rsid w:val="00141839"/>
    <w:rsid w:val="00142BFB"/>
    <w:rsid w:val="001433FA"/>
    <w:rsid w:val="001435BE"/>
    <w:rsid w:val="00144403"/>
    <w:rsid w:val="00144600"/>
    <w:rsid w:val="001454F3"/>
    <w:rsid w:val="00145B86"/>
    <w:rsid w:val="00145BD2"/>
    <w:rsid w:val="00145C94"/>
    <w:rsid w:val="00145DC4"/>
    <w:rsid w:val="001475D7"/>
    <w:rsid w:val="00147C59"/>
    <w:rsid w:val="00150D2B"/>
    <w:rsid w:val="00150E13"/>
    <w:rsid w:val="001514C4"/>
    <w:rsid w:val="001523A1"/>
    <w:rsid w:val="001526AE"/>
    <w:rsid w:val="001534CF"/>
    <w:rsid w:val="00155024"/>
    <w:rsid w:val="00155C53"/>
    <w:rsid w:val="00156133"/>
    <w:rsid w:val="0015618C"/>
    <w:rsid w:val="001569B1"/>
    <w:rsid w:val="0015737E"/>
    <w:rsid w:val="0015776C"/>
    <w:rsid w:val="0016167E"/>
    <w:rsid w:val="00161868"/>
    <w:rsid w:val="00161CE6"/>
    <w:rsid w:val="001629AC"/>
    <w:rsid w:val="00162CC8"/>
    <w:rsid w:val="00163217"/>
    <w:rsid w:val="00163485"/>
    <w:rsid w:val="0016483E"/>
    <w:rsid w:val="0016497B"/>
    <w:rsid w:val="00164E0B"/>
    <w:rsid w:val="001653C5"/>
    <w:rsid w:val="00165447"/>
    <w:rsid w:val="00165EF8"/>
    <w:rsid w:val="0016601D"/>
    <w:rsid w:val="001661F1"/>
    <w:rsid w:val="0016747E"/>
    <w:rsid w:val="001704CB"/>
    <w:rsid w:val="00170533"/>
    <w:rsid w:val="00170630"/>
    <w:rsid w:val="00170861"/>
    <w:rsid w:val="001710C8"/>
    <w:rsid w:val="00171872"/>
    <w:rsid w:val="00171E2B"/>
    <w:rsid w:val="001720D8"/>
    <w:rsid w:val="001739B2"/>
    <w:rsid w:val="0017791B"/>
    <w:rsid w:val="001805AF"/>
    <w:rsid w:val="00182897"/>
    <w:rsid w:val="00182D35"/>
    <w:rsid w:val="00184546"/>
    <w:rsid w:val="0018491C"/>
    <w:rsid w:val="001852B8"/>
    <w:rsid w:val="0018588F"/>
    <w:rsid w:val="00185D9D"/>
    <w:rsid w:val="00186AE4"/>
    <w:rsid w:val="00187C38"/>
    <w:rsid w:val="00187E1A"/>
    <w:rsid w:val="00191A52"/>
    <w:rsid w:val="001932E2"/>
    <w:rsid w:val="00193604"/>
    <w:rsid w:val="001944C2"/>
    <w:rsid w:val="00194CA6"/>
    <w:rsid w:val="001951D0"/>
    <w:rsid w:val="00195298"/>
    <w:rsid w:val="00195EF0"/>
    <w:rsid w:val="00196020"/>
    <w:rsid w:val="00196BC2"/>
    <w:rsid w:val="00196FFB"/>
    <w:rsid w:val="001976CA"/>
    <w:rsid w:val="00197B94"/>
    <w:rsid w:val="001A0C70"/>
    <w:rsid w:val="001A1F8D"/>
    <w:rsid w:val="001A36E9"/>
    <w:rsid w:val="001A38D6"/>
    <w:rsid w:val="001A5374"/>
    <w:rsid w:val="001A629A"/>
    <w:rsid w:val="001A6D5A"/>
    <w:rsid w:val="001A792B"/>
    <w:rsid w:val="001A7CF8"/>
    <w:rsid w:val="001B06AB"/>
    <w:rsid w:val="001B0E7D"/>
    <w:rsid w:val="001B1968"/>
    <w:rsid w:val="001B1F29"/>
    <w:rsid w:val="001B2719"/>
    <w:rsid w:val="001B33D4"/>
    <w:rsid w:val="001B33F8"/>
    <w:rsid w:val="001B413F"/>
    <w:rsid w:val="001B5B44"/>
    <w:rsid w:val="001B6EC8"/>
    <w:rsid w:val="001B715F"/>
    <w:rsid w:val="001B7A4B"/>
    <w:rsid w:val="001C02F7"/>
    <w:rsid w:val="001C0656"/>
    <w:rsid w:val="001C28B9"/>
    <w:rsid w:val="001C3D20"/>
    <w:rsid w:val="001C4BFD"/>
    <w:rsid w:val="001C69CC"/>
    <w:rsid w:val="001D1F9D"/>
    <w:rsid w:val="001D2629"/>
    <w:rsid w:val="001D3689"/>
    <w:rsid w:val="001D4A38"/>
    <w:rsid w:val="001D7B66"/>
    <w:rsid w:val="001D7F92"/>
    <w:rsid w:val="001E05C9"/>
    <w:rsid w:val="001E0713"/>
    <w:rsid w:val="001E0AFC"/>
    <w:rsid w:val="001E0CB6"/>
    <w:rsid w:val="001E1D52"/>
    <w:rsid w:val="001E1FCE"/>
    <w:rsid w:val="001E2989"/>
    <w:rsid w:val="001E29B2"/>
    <w:rsid w:val="001E2B6C"/>
    <w:rsid w:val="001E469C"/>
    <w:rsid w:val="001E536F"/>
    <w:rsid w:val="001E6846"/>
    <w:rsid w:val="001E6F41"/>
    <w:rsid w:val="001E7FA6"/>
    <w:rsid w:val="001F078B"/>
    <w:rsid w:val="001F08ED"/>
    <w:rsid w:val="001F0EB6"/>
    <w:rsid w:val="001F1541"/>
    <w:rsid w:val="001F2988"/>
    <w:rsid w:val="001F33E2"/>
    <w:rsid w:val="001F74EB"/>
    <w:rsid w:val="00201A93"/>
    <w:rsid w:val="00202303"/>
    <w:rsid w:val="002040CA"/>
    <w:rsid w:val="00204107"/>
    <w:rsid w:val="002046B9"/>
    <w:rsid w:val="00204FCC"/>
    <w:rsid w:val="00205701"/>
    <w:rsid w:val="00205759"/>
    <w:rsid w:val="00206326"/>
    <w:rsid w:val="00206BB0"/>
    <w:rsid w:val="00206C82"/>
    <w:rsid w:val="00211FC7"/>
    <w:rsid w:val="00212430"/>
    <w:rsid w:val="00212760"/>
    <w:rsid w:val="0021331F"/>
    <w:rsid w:val="0021492F"/>
    <w:rsid w:val="00215731"/>
    <w:rsid w:val="00216EFD"/>
    <w:rsid w:val="00217713"/>
    <w:rsid w:val="002177D8"/>
    <w:rsid w:val="00217F4A"/>
    <w:rsid w:val="002207D4"/>
    <w:rsid w:val="00221373"/>
    <w:rsid w:val="0022219F"/>
    <w:rsid w:val="00222259"/>
    <w:rsid w:val="00222664"/>
    <w:rsid w:val="00222DAA"/>
    <w:rsid w:val="002240B9"/>
    <w:rsid w:val="002242A2"/>
    <w:rsid w:val="0022431F"/>
    <w:rsid w:val="002248E6"/>
    <w:rsid w:val="00226AB7"/>
    <w:rsid w:val="002275CB"/>
    <w:rsid w:val="00227894"/>
    <w:rsid w:val="00231CD4"/>
    <w:rsid w:val="0023273C"/>
    <w:rsid w:val="00232D80"/>
    <w:rsid w:val="0023432D"/>
    <w:rsid w:val="002346B8"/>
    <w:rsid w:val="00234CE6"/>
    <w:rsid w:val="00235578"/>
    <w:rsid w:val="0023579A"/>
    <w:rsid w:val="00237113"/>
    <w:rsid w:val="00237200"/>
    <w:rsid w:val="00237D3B"/>
    <w:rsid w:val="002416F1"/>
    <w:rsid w:val="00242002"/>
    <w:rsid w:val="002421E3"/>
    <w:rsid w:val="00243653"/>
    <w:rsid w:val="00243D10"/>
    <w:rsid w:val="00244992"/>
    <w:rsid w:val="00244A4A"/>
    <w:rsid w:val="002450BE"/>
    <w:rsid w:val="0024586D"/>
    <w:rsid w:val="00245917"/>
    <w:rsid w:val="0024630B"/>
    <w:rsid w:val="0024646E"/>
    <w:rsid w:val="002471ED"/>
    <w:rsid w:val="0024782A"/>
    <w:rsid w:val="00247D30"/>
    <w:rsid w:val="00247DA4"/>
    <w:rsid w:val="00250546"/>
    <w:rsid w:val="002518B8"/>
    <w:rsid w:val="00252134"/>
    <w:rsid w:val="002526E8"/>
    <w:rsid w:val="002529DC"/>
    <w:rsid w:val="00252F86"/>
    <w:rsid w:val="00253FF6"/>
    <w:rsid w:val="00256048"/>
    <w:rsid w:val="00256F47"/>
    <w:rsid w:val="00260859"/>
    <w:rsid w:val="00261599"/>
    <w:rsid w:val="002616D6"/>
    <w:rsid w:val="00261B8C"/>
    <w:rsid w:val="00262513"/>
    <w:rsid w:val="00263146"/>
    <w:rsid w:val="00263EAE"/>
    <w:rsid w:val="00265B03"/>
    <w:rsid w:val="002661C7"/>
    <w:rsid w:val="00266200"/>
    <w:rsid w:val="00266F95"/>
    <w:rsid w:val="002706BD"/>
    <w:rsid w:val="002708FB"/>
    <w:rsid w:val="00271C74"/>
    <w:rsid w:val="002739CB"/>
    <w:rsid w:val="00273D05"/>
    <w:rsid w:val="00273E0F"/>
    <w:rsid w:val="00274BFB"/>
    <w:rsid w:val="00276321"/>
    <w:rsid w:val="002767DB"/>
    <w:rsid w:val="00276BD5"/>
    <w:rsid w:val="0027762B"/>
    <w:rsid w:val="00280C12"/>
    <w:rsid w:val="0028252D"/>
    <w:rsid w:val="002826CC"/>
    <w:rsid w:val="00283723"/>
    <w:rsid w:val="00285D9A"/>
    <w:rsid w:val="002865AE"/>
    <w:rsid w:val="00286AA5"/>
    <w:rsid w:val="002872F6"/>
    <w:rsid w:val="00290494"/>
    <w:rsid w:val="0029227D"/>
    <w:rsid w:val="00293B83"/>
    <w:rsid w:val="00294F84"/>
    <w:rsid w:val="00297207"/>
    <w:rsid w:val="002A137D"/>
    <w:rsid w:val="002A1ED1"/>
    <w:rsid w:val="002A2ABA"/>
    <w:rsid w:val="002A30A8"/>
    <w:rsid w:val="002B064D"/>
    <w:rsid w:val="002B0DF3"/>
    <w:rsid w:val="002B1C9D"/>
    <w:rsid w:val="002B1D93"/>
    <w:rsid w:val="002B3A68"/>
    <w:rsid w:val="002B45DB"/>
    <w:rsid w:val="002B4B97"/>
    <w:rsid w:val="002B4E56"/>
    <w:rsid w:val="002B5503"/>
    <w:rsid w:val="002B5593"/>
    <w:rsid w:val="002B79AD"/>
    <w:rsid w:val="002B7D88"/>
    <w:rsid w:val="002C0730"/>
    <w:rsid w:val="002C0B7E"/>
    <w:rsid w:val="002C15EB"/>
    <w:rsid w:val="002C1C1C"/>
    <w:rsid w:val="002C2077"/>
    <w:rsid w:val="002C2AA2"/>
    <w:rsid w:val="002C2C1D"/>
    <w:rsid w:val="002C31EC"/>
    <w:rsid w:val="002C32A8"/>
    <w:rsid w:val="002C336E"/>
    <w:rsid w:val="002C35E8"/>
    <w:rsid w:val="002C54A6"/>
    <w:rsid w:val="002C5924"/>
    <w:rsid w:val="002C6CEF"/>
    <w:rsid w:val="002C73BB"/>
    <w:rsid w:val="002C78B4"/>
    <w:rsid w:val="002D063B"/>
    <w:rsid w:val="002D0A45"/>
    <w:rsid w:val="002D16F6"/>
    <w:rsid w:val="002D1E7F"/>
    <w:rsid w:val="002D1ED0"/>
    <w:rsid w:val="002D2A3A"/>
    <w:rsid w:val="002D351C"/>
    <w:rsid w:val="002D4AD5"/>
    <w:rsid w:val="002D528A"/>
    <w:rsid w:val="002D6155"/>
    <w:rsid w:val="002D69BB"/>
    <w:rsid w:val="002E12AE"/>
    <w:rsid w:val="002E25C9"/>
    <w:rsid w:val="002E2ABD"/>
    <w:rsid w:val="002E2F50"/>
    <w:rsid w:val="002E409E"/>
    <w:rsid w:val="002E4466"/>
    <w:rsid w:val="002E6452"/>
    <w:rsid w:val="002E6E4E"/>
    <w:rsid w:val="002E7BE1"/>
    <w:rsid w:val="002F0892"/>
    <w:rsid w:val="002F0AB0"/>
    <w:rsid w:val="002F15D6"/>
    <w:rsid w:val="002F257A"/>
    <w:rsid w:val="002F28C1"/>
    <w:rsid w:val="002F371B"/>
    <w:rsid w:val="002F3D7D"/>
    <w:rsid w:val="002F4832"/>
    <w:rsid w:val="002F4C61"/>
    <w:rsid w:val="002F597B"/>
    <w:rsid w:val="002F7115"/>
    <w:rsid w:val="00300492"/>
    <w:rsid w:val="00300B55"/>
    <w:rsid w:val="003022D1"/>
    <w:rsid w:val="00302E93"/>
    <w:rsid w:val="003033B7"/>
    <w:rsid w:val="00303564"/>
    <w:rsid w:val="00305B2E"/>
    <w:rsid w:val="003066C3"/>
    <w:rsid w:val="00307112"/>
    <w:rsid w:val="003075AC"/>
    <w:rsid w:val="00311256"/>
    <w:rsid w:val="00312977"/>
    <w:rsid w:val="00312E4B"/>
    <w:rsid w:val="00313E8C"/>
    <w:rsid w:val="00314856"/>
    <w:rsid w:val="003157E4"/>
    <w:rsid w:val="00315E58"/>
    <w:rsid w:val="00320226"/>
    <w:rsid w:val="00320831"/>
    <w:rsid w:val="003218CB"/>
    <w:rsid w:val="00321E20"/>
    <w:rsid w:val="00321FFD"/>
    <w:rsid w:val="00323A62"/>
    <w:rsid w:val="00323E89"/>
    <w:rsid w:val="00324631"/>
    <w:rsid w:val="003259AB"/>
    <w:rsid w:val="00325D0D"/>
    <w:rsid w:val="00326B0E"/>
    <w:rsid w:val="00327E65"/>
    <w:rsid w:val="00330A28"/>
    <w:rsid w:val="00331531"/>
    <w:rsid w:val="00331773"/>
    <w:rsid w:val="00331890"/>
    <w:rsid w:val="003328B9"/>
    <w:rsid w:val="0033355B"/>
    <w:rsid w:val="00334C76"/>
    <w:rsid w:val="00335268"/>
    <w:rsid w:val="00336169"/>
    <w:rsid w:val="00337427"/>
    <w:rsid w:val="00337B6D"/>
    <w:rsid w:val="003401C4"/>
    <w:rsid w:val="00341EEF"/>
    <w:rsid w:val="00341FF3"/>
    <w:rsid w:val="0034246F"/>
    <w:rsid w:val="00342819"/>
    <w:rsid w:val="00342D62"/>
    <w:rsid w:val="00343204"/>
    <w:rsid w:val="00343278"/>
    <w:rsid w:val="00343359"/>
    <w:rsid w:val="00343885"/>
    <w:rsid w:val="00343A14"/>
    <w:rsid w:val="003441D0"/>
    <w:rsid w:val="003448C4"/>
    <w:rsid w:val="00350171"/>
    <w:rsid w:val="003506B5"/>
    <w:rsid w:val="0035156E"/>
    <w:rsid w:val="00351CF2"/>
    <w:rsid w:val="00352B99"/>
    <w:rsid w:val="00352E61"/>
    <w:rsid w:val="003531EE"/>
    <w:rsid w:val="00353277"/>
    <w:rsid w:val="0035331F"/>
    <w:rsid w:val="0035364A"/>
    <w:rsid w:val="0035420D"/>
    <w:rsid w:val="003551A1"/>
    <w:rsid w:val="00355D94"/>
    <w:rsid w:val="00356BB2"/>
    <w:rsid w:val="00356FC0"/>
    <w:rsid w:val="0035702B"/>
    <w:rsid w:val="00360466"/>
    <w:rsid w:val="003609D7"/>
    <w:rsid w:val="0036253C"/>
    <w:rsid w:val="00363E2D"/>
    <w:rsid w:val="003644C7"/>
    <w:rsid w:val="003657AF"/>
    <w:rsid w:val="00365983"/>
    <w:rsid w:val="00367719"/>
    <w:rsid w:val="00370D7C"/>
    <w:rsid w:val="003720BC"/>
    <w:rsid w:val="00373801"/>
    <w:rsid w:val="00373828"/>
    <w:rsid w:val="00373D6F"/>
    <w:rsid w:val="00373EF5"/>
    <w:rsid w:val="003757ED"/>
    <w:rsid w:val="00375E82"/>
    <w:rsid w:val="00376A9C"/>
    <w:rsid w:val="00377661"/>
    <w:rsid w:val="0038055E"/>
    <w:rsid w:val="00380ED5"/>
    <w:rsid w:val="00381863"/>
    <w:rsid w:val="0038223F"/>
    <w:rsid w:val="00382761"/>
    <w:rsid w:val="003853AB"/>
    <w:rsid w:val="0038540C"/>
    <w:rsid w:val="00385CD5"/>
    <w:rsid w:val="003865D6"/>
    <w:rsid w:val="0038760C"/>
    <w:rsid w:val="003903E0"/>
    <w:rsid w:val="003912DE"/>
    <w:rsid w:val="003915A2"/>
    <w:rsid w:val="003917D7"/>
    <w:rsid w:val="00391EAC"/>
    <w:rsid w:val="003933CD"/>
    <w:rsid w:val="00394039"/>
    <w:rsid w:val="00395F9D"/>
    <w:rsid w:val="00396738"/>
    <w:rsid w:val="003971B6"/>
    <w:rsid w:val="00397D07"/>
    <w:rsid w:val="003A0FB0"/>
    <w:rsid w:val="003A1905"/>
    <w:rsid w:val="003A1D5A"/>
    <w:rsid w:val="003A2E4B"/>
    <w:rsid w:val="003A34DA"/>
    <w:rsid w:val="003A3753"/>
    <w:rsid w:val="003A375E"/>
    <w:rsid w:val="003A5B27"/>
    <w:rsid w:val="003A6571"/>
    <w:rsid w:val="003A725B"/>
    <w:rsid w:val="003A74EC"/>
    <w:rsid w:val="003A786F"/>
    <w:rsid w:val="003A7A1D"/>
    <w:rsid w:val="003A7AFC"/>
    <w:rsid w:val="003A7BD1"/>
    <w:rsid w:val="003A7F46"/>
    <w:rsid w:val="003B011F"/>
    <w:rsid w:val="003B3666"/>
    <w:rsid w:val="003B3B05"/>
    <w:rsid w:val="003B5233"/>
    <w:rsid w:val="003B5473"/>
    <w:rsid w:val="003B572B"/>
    <w:rsid w:val="003B603E"/>
    <w:rsid w:val="003B7251"/>
    <w:rsid w:val="003B76BA"/>
    <w:rsid w:val="003C12A1"/>
    <w:rsid w:val="003C3B4B"/>
    <w:rsid w:val="003C514D"/>
    <w:rsid w:val="003C568E"/>
    <w:rsid w:val="003C779C"/>
    <w:rsid w:val="003D0752"/>
    <w:rsid w:val="003D0E36"/>
    <w:rsid w:val="003D1688"/>
    <w:rsid w:val="003D195A"/>
    <w:rsid w:val="003D1ADB"/>
    <w:rsid w:val="003D2313"/>
    <w:rsid w:val="003D2885"/>
    <w:rsid w:val="003D2D0E"/>
    <w:rsid w:val="003D2F66"/>
    <w:rsid w:val="003D3B93"/>
    <w:rsid w:val="003D76A7"/>
    <w:rsid w:val="003E292E"/>
    <w:rsid w:val="003E2A81"/>
    <w:rsid w:val="003E2B4B"/>
    <w:rsid w:val="003E2D6E"/>
    <w:rsid w:val="003E2DE4"/>
    <w:rsid w:val="003E322E"/>
    <w:rsid w:val="003E3C6F"/>
    <w:rsid w:val="003E5EC7"/>
    <w:rsid w:val="003F1144"/>
    <w:rsid w:val="003F16A0"/>
    <w:rsid w:val="003F3D5B"/>
    <w:rsid w:val="003F3FE7"/>
    <w:rsid w:val="003F6B51"/>
    <w:rsid w:val="003F7196"/>
    <w:rsid w:val="00400556"/>
    <w:rsid w:val="00401601"/>
    <w:rsid w:val="00402D8D"/>
    <w:rsid w:val="004044D5"/>
    <w:rsid w:val="00404871"/>
    <w:rsid w:val="00406A82"/>
    <w:rsid w:val="004076F1"/>
    <w:rsid w:val="00410AC3"/>
    <w:rsid w:val="00411074"/>
    <w:rsid w:val="00411566"/>
    <w:rsid w:val="00412B6C"/>
    <w:rsid w:val="00413CF0"/>
    <w:rsid w:val="00413E48"/>
    <w:rsid w:val="00414871"/>
    <w:rsid w:val="00414D22"/>
    <w:rsid w:val="004150B6"/>
    <w:rsid w:val="004150DD"/>
    <w:rsid w:val="00415CDF"/>
    <w:rsid w:val="00415EAD"/>
    <w:rsid w:val="00416B6F"/>
    <w:rsid w:val="004202EF"/>
    <w:rsid w:val="00420721"/>
    <w:rsid w:val="00421A2C"/>
    <w:rsid w:val="00422341"/>
    <w:rsid w:val="004238B2"/>
    <w:rsid w:val="00424D9F"/>
    <w:rsid w:val="00424DE0"/>
    <w:rsid w:val="00425B35"/>
    <w:rsid w:val="004274B9"/>
    <w:rsid w:val="00430B56"/>
    <w:rsid w:val="0043123F"/>
    <w:rsid w:val="00431CD8"/>
    <w:rsid w:val="00432CBC"/>
    <w:rsid w:val="004430CB"/>
    <w:rsid w:val="00444310"/>
    <w:rsid w:val="00445A23"/>
    <w:rsid w:val="00445CE0"/>
    <w:rsid w:val="0044646D"/>
    <w:rsid w:val="00446C8A"/>
    <w:rsid w:val="00447E46"/>
    <w:rsid w:val="004501BA"/>
    <w:rsid w:val="0045048F"/>
    <w:rsid w:val="0045090D"/>
    <w:rsid w:val="00451869"/>
    <w:rsid w:val="00451EBE"/>
    <w:rsid w:val="004527D2"/>
    <w:rsid w:val="00454DD2"/>
    <w:rsid w:val="004601CC"/>
    <w:rsid w:val="004602C7"/>
    <w:rsid w:val="004615C5"/>
    <w:rsid w:val="00461D29"/>
    <w:rsid w:val="00462FD0"/>
    <w:rsid w:val="00463886"/>
    <w:rsid w:val="00463C1F"/>
    <w:rsid w:val="00464986"/>
    <w:rsid w:val="00465505"/>
    <w:rsid w:val="0047110C"/>
    <w:rsid w:val="004711EC"/>
    <w:rsid w:val="0047230C"/>
    <w:rsid w:val="00473105"/>
    <w:rsid w:val="00473A13"/>
    <w:rsid w:val="004753FE"/>
    <w:rsid w:val="00475736"/>
    <w:rsid w:val="00475E76"/>
    <w:rsid w:val="00476B72"/>
    <w:rsid w:val="00477A02"/>
    <w:rsid w:val="00477EE7"/>
    <w:rsid w:val="004800E0"/>
    <w:rsid w:val="0048124A"/>
    <w:rsid w:val="00481BC8"/>
    <w:rsid w:val="00482FED"/>
    <w:rsid w:val="00483590"/>
    <w:rsid w:val="00484428"/>
    <w:rsid w:val="004848B9"/>
    <w:rsid w:val="004914C0"/>
    <w:rsid w:val="00491687"/>
    <w:rsid w:val="00491A6D"/>
    <w:rsid w:val="00491D3E"/>
    <w:rsid w:val="00491EE2"/>
    <w:rsid w:val="00492166"/>
    <w:rsid w:val="004943E8"/>
    <w:rsid w:val="00494B09"/>
    <w:rsid w:val="00494B0B"/>
    <w:rsid w:val="00495A8C"/>
    <w:rsid w:val="00495AE7"/>
    <w:rsid w:val="0049631F"/>
    <w:rsid w:val="0049667A"/>
    <w:rsid w:val="004978E0"/>
    <w:rsid w:val="004979E7"/>
    <w:rsid w:val="00497F42"/>
    <w:rsid w:val="004A0129"/>
    <w:rsid w:val="004A08A0"/>
    <w:rsid w:val="004A145E"/>
    <w:rsid w:val="004A158F"/>
    <w:rsid w:val="004A1720"/>
    <w:rsid w:val="004A2AEC"/>
    <w:rsid w:val="004A2CC5"/>
    <w:rsid w:val="004A2D1E"/>
    <w:rsid w:val="004A31AD"/>
    <w:rsid w:val="004A5457"/>
    <w:rsid w:val="004A613C"/>
    <w:rsid w:val="004A6354"/>
    <w:rsid w:val="004A7763"/>
    <w:rsid w:val="004B0165"/>
    <w:rsid w:val="004B16B3"/>
    <w:rsid w:val="004B1BD5"/>
    <w:rsid w:val="004B2052"/>
    <w:rsid w:val="004B29F2"/>
    <w:rsid w:val="004B2BE3"/>
    <w:rsid w:val="004B4957"/>
    <w:rsid w:val="004B4AB1"/>
    <w:rsid w:val="004B4CAD"/>
    <w:rsid w:val="004B646F"/>
    <w:rsid w:val="004B6548"/>
    <w:rsid w:val="004B6F58"/>
    <w:rsid w:val="004C19BD"/>
    <w:rsid w:val="004C1B36"/>
    <w:rsid w:val="004C1F60"/>
    <w:rsid w:val="004C2BD8"/>
    <w:rsid w:val="004C39D5"/>
    <w:rsid w:val="004C4BBC"/>
    <w:rsid w:val="004C526F"/>
    <w:rsid w:val="004C533E"/>
    <w:rsid w:val="004C5BFB"/>
    <w:rsid w:val="004C5DAD"/>
    <w:rsid w:val="004C67AF"/>
    <w:rsid w:val="004C6DCC"/>
    <w:rsid w:val="004C6FD6"/>
    <w:rsid w:val="004C76C7"/>
    <w:rsid w:val="004C7879"/>
    <w:rsid w:val="004D0741"/>
    <w:rsid w:val="004D192D"/>
    <w:rsid w:val="004D2030"/>
    <w:rsid w:val="004D2847"/>
    <w:rsid w:val="004D40A5"/>
    <w:rsid w:val="004D418A"/>
    <w:rsid w:val="004D4238"/>
    <w:rsid w:val="004D54A1"/>
    <w:rsid w:val="004D5AC5"/>
    <w:rsid w:val="004D6D5A"/>
    <w:rsid w:val="004D7916"/>
    <w:rsid w:val="004E0112"/>
    <w:rsid w:val="004E0AF1"/>
    <w:rsid w:val="004E0CCA"/>
    <w:rsid w:val="004E1150"/>
    <w:rsid w:val="004E31D1"/>
    <w:rsid w:val="004E31EC"/>
    <w:rsid w:val="004E40FD"/>
    <w:rsid w:val="004E445C"/>
    <w:rsid w:val="004E57D1"/>
    <w:rsid w:val="004E6688"/>
    <w:rsid w:val="004F0DB3"/>
    <w:rsid w:val="004F1482"/>
    <w:rsid w:val="004F239E"/>
    <w:rsid w:val="004F4B62"/>
    <w:rsid w:val="004F4EE2"/>
    <w:rsid w:val="004F5A01"/>
    <w:rsid w:val="004F5A8F"/>
    <w:rsid w:val="004F5F44"/>
    <w:rsid w:val="004F72C0"/>
    <w:rsid w:val="004F7594"/>
    <w:rsid w:val="004F75AA"/>
    <w:rsid w:val="004F7DC9"/>
    <w:rsid w:val="005005E0"/>
    <w:rsid w:val="00500D8A"/>
    <w:rsid w:val="005012FA"/>
    <w:rsid w:val="005029A0"/>
    <w:rsid w:val="00502E33"/>
    <w:rsid w:val="00503350"/>
    <w:rsid w:val="00503DD2"/>
    <w:rsid w:val="005048E6"/>
    <w:rsid w:val="00504F5A"/>
    <w:rsid w:val="00505A2E"/>
    <w:rsid w:val="00505C9C"/>
    <w:rsid w:val="00505F75"/>
    <w:rsid w:val="005061F7"/>
    <w:rsid w:val="00506335"/>
    <w:rsid w:val="00506D30"/>
    <w:rsid w:val="00507FAA"/>
    <w:rsid w:val="005101C0"/>
    <w:rsid w:val="00510AEB"/>
    <w:rsid w:val="00512901"/>
    <w:rsid w:val="00515CAF"/>
    <w:rsid w:val="005162D7"/>
    <w:rsid w:val="00516529"/>
    <w:rsid w:val="005205DD"/>
    <w:rsid w:val="00520D19"/>
    <w:rsid w:val="00521001"/>
    <w:rsid w:val="00522CC6"/>
    <w:rsid w:val="00522CEB"/>
    <w:rsid w:val="00523B9D"/>
    <w:rsid w:val="005269CF"/>
    <w:rsid w:val="00527E58"/>
    <w:rsid w:val="0053003F"/>
    <w:rsid w:val="0053061A"/>
    <w:rsid w:val="00530782"/>
    <w:rsid w:val="00530CAC"/>
    <w:rsid w:val="0053274C"/>
    <w:rsid w:val="0053352B"/>
    <w:rsid w:val="00533EA4"/>
    <w:rsid w:val="00537B46"/>
    <w:rsid w:val="0054007C"/>
    <w:rsid w:val="00541E9A"/>
    <w:rsid w:val="00542D4D"/>
    <w:rsid w:val="00543CC9"/>
    <w:rsid w:val="00543D9D"/>
    <w:rsid w:val="0054429B"/>
    <w:rsid w:val="005449E4"/>
    <w:rsid w:val="00544D3A"/>
    <w:rsid w:val="00544E3F"/>
    <w:rsid w:val="00547E00"/>
    <w:rsid w:val="0055033C"/>
    <w:rsid w:val="00551505"/>
    <w:rsid w:val="00552F8B"/>
    <w:rsid w:val="00553D5C"/>
    <w:rsid w:val="00554F05"/>
    <w:rsid w:val="00556112"/>
    <w:rsid w:val="0056154B"/>
    <w:rsid w:val="0056180E"/>
    <w:rsid w:val="00561C27"/>
    <w:rsid w:val="00562421"/>
    <w:rsid w:val="005637FC"/>
    <w:rsid w:val="0056489B"/>
    <w:rsid w:val="00565D7A"/>
    <w:rsid w:val="00565E2A"/>
    <w:rsid w:val="0056674C"/>
    <w:rsid w:val="00566A5B"/>
    <w:rsid w:val="00566A67"/>
    <w:rsid w:val="00567284"/>
    <w:rsid w:val="005673A3"/>
    <w:rsid w:val="005728FD"/>
    <w:rsid w:val="00572CED"/>
    <w:rsid w:val="00572DD9"/>
    <w:rsid w:val="00573BF6"/>
    <w:rsid w:val="00573D59"/>
    <w:rsid w:val="00574CB3"/>
    <w:rsid w:val="00574FC7"/>
    <w:rsid w:val="0057510C"/>
    <w:rsid w:val="005763DA"/>
    <w:rsid w:val="00576501"/>
    <w:rsid w:val="00577FC7"/>
    <w:rsid w:val="0058036F"/>
    <w:rsid w:val="0058144E"/>
    <w:rsid w:val="00582261"/>
    <w:rsid w:val="00582CD8"/>
    <w:rsid w:val="00585B48"/>
    <w:rsid w:val="00586537"/>
    <w:rsid w:val="005923D5"/>
    <w:rsid w:val="00594C2E"/>
    <w:rsid w:val="00596B6E"/>
    <w:rsid w:val="00597032"/>
    <w:rsid w:val="005A07C8"/>
    <w:rsid w:val="005A0AD2"/>
    <w:rsid w:val="005A0DB5"/>
    <w:rsid w:val="005A2348"/>
    <w:rsid w:val="005A325D"/>
    <w:rsid w:val="005A38B1"/>
    <w:rsid w:val="005A480B"/>
    <w:rsid w:val="005A5929"/>
    <w:rsid w:val="005A6393"/>
    <w:rsid w:val="005A6C78"/>
    <w:rsid w:val="005A7652"/>
    <w:rsid w:val="005B2E50"/>
    <w:rsid w:val="005B2F7A"/>
    <w:rsid w:val="005B3ACC"/>
    <w:rsid w:val="005B52FC"/>
    <w:rsid w:val="005B532E"/>
    <w:rsid w:val="005B54E1"/>
    <w:rsid w:val="005B7DD2"/>
    <w:rsid w:val="005C0236"/>
    <w:rsid w:val="005C0F7B"/>
    <w:rsid w:val="005C1C0E"/>
    <w:rsid w:val="005C1C53"/>
    <w:rsid w:val="005C453B"/>
    <w:rsid w:val="005C4EC9"/>
    <w:rsid w:val="005C54BA"/>
    <w:rsid w:val="005C5AA5"/>
    <w:rsid w:val="005C5D47"/>
    <w:rsid w:val="005D017C"/>
    <w:rsid w:val="005D1ACF"/>
    <w:rsid w:val="005D2D5A"/>
    <w:rsid w:val="005D5886"/>
    <w:rsid w:val="005D7359"/>
    <w:rsid w:val="005D7DF7"/>
    <w:rsid w:val="005E1BD7"/>
    <w:rsid w:val="005E1F58"/>
    <w:rsid w:val="005E2687"/>
    <w:rsid w:val="005E2E0A"/>
    <w:rsid w:val="005E3371"/>
    <w:rsid w:val="005E3735"/>
    <w:rsid w:val="005E3AE4"/>
    <w:rsid w:val="005E4B18"/>
    <w:rsid w:val="005E4B54"/>
    <w:rsid w:val="005E4CC9"/>
    <w:rsid w:val="005E5CB6"/>
    <w:rsid w:val="005E6A08"/>
    <w:rsid w:val="005E72DB"/>
    <w:rsid w:val="005E7924"/>
    <w:rsid w:val="005E7C73"/>
    <w:rsid w:val="005E7DA2"/>
    <w:rsid w:val="005F0025"/>
    <w:rsid w:val="005F239B"/>
    <w:rsid w:val="005F43AF"/>
    <w:rsid w:val="005F4BFF"/>
    <w:rsid w:val="005F5D1C"/>
    <w:rsid w:val="005F64F0"/>
    <w:rsid w:val="005F7462"/>
    <w:rsid w:val="0060010A"/>
    <w:rsid w:val="00600950"/>
    <w:rsid w:val="0060275A"/>
    <w:rsid w:val="0060379E"/>
    <w:rsid w:val="00605134"/>
    <w:rsid w:val="006069F6"/>
    <w:rsid w:val="00606CF9"/>
    <w:rsid w:val="006110DC"/>
    <w:rsid w:val="0061169B"/>
    <w:rsid w:val="00611A95"/>
    <w:rsid w:val="0061645B"/>
    <w:rsid w:val="00617177"/>
    <w:rsid w:val="00617275"/>
    <w:rsid w:val="0061741E"/>
    <w:rsid w:val="00617841"/>
    <w:rsid w:val="0062051F"/>
    <w:rsid w:val="00620951"/>
    <w:rsid w:val="00620B62"/>
    <w:rsid w:val="006214EE"/>
    <w:rsid w:val="00621583"/>
    <w:rsid w:val="006232BF"/>
    <w:rsid w:val="006237C4"/>
    <w:rsid w:val="006238EF"/>
    <w:rsid w:val="00623C64"/>
    <w:rsid w:val="00623C88"/>
    <w:rsid w:val="00624E24"/>
    <w:rsid w:val="00625F3D"/>
    <w:rsid w:val="00626CFC"/>
    <w:rsid w:val="00627345"/>
    <w:rsid w:val="006301DB"/>
    <w:rsid w:val="0063023E"/>
    <w:rsid w:val="00631726"/>
    <w:rsid w:val="00631BA1"/>
    <w:rsid w:val="00634BBD"/>
    <w:rsid w:val="00634D77"/>
    <w:rsid w:val="00634FA1"/>
    <w:rsid w:val="00635840"/>
    <w:rsid w:val="00635D08"/>
    <w:rsid w:val="00636F19"/>
    <w:rsid w:val="006375C9"/>
    <w:rsid w:val="00637F3E"/>
    <w:rsid w:val="0064026B"/>
    <w:rsid w:val="00641030"/>
    <w:rsid w:val="00641080"/>
    <w:rsid w:val="0064140C"/>
    <w:rsid w:val="0064434C"/>
    <w:rsid w:val="006449FD"/>
    <w:rsid w:val="00645230"/>
    <w:rsid w:val="00646329"/>
    <w:rsid w:val="00646E20"/>
    <w:rsid w:val="00647E65"/>
    <w:rsid w:val="0065199A"/>
    <w:rsid w:val="00651D53"/>
    <w:rsid w:val="0065206F"/>
    <w:rsid w:val="006527FB"/>
    <w:rsid w:val="006533AD"/>
    <w:rsid w:val="0065348B"/>
    <w:rsid w:val="00653E5E"/>
    <w:rsid w:val="00654878"/>
    <w:rsid w:val="0065565B"/>
    <w:rsid w:val="00655C5A"/>
    <w:rsid w:val="00655E3C"/>
    <w:rsid w:val="006565E3"/>
    <w:rsid w:val="006569A8"/>
    <w:rsid w:val="00660B97"/>
    <w:rsid w:val="00660DD0"/>
    <w:rsid w:val="006614E3"/>
    <w:rsid w:val="0066390B"/>
    <w:rsid w:val="00664DB7"/>
    <w:rsid w:val="006651FB"/>
    <w:rsid w:val="00665420"/>
    <w:rsid w:val="00666AFD"/>
    <w:rsid w:val="00666DED"/>
    <w:rsid w:val="00666EFA"/>
    <w:rsid w:val="00667BE0"/>
    <w:rsid w:val="006701FC"/>
    <w:rsid w:val="00670475"/>
    <w:rsid w:val="00670542"/>
    <w:rsid w:val="00670659"/>
    <w:rsid w:val="006713A0"/>
    <w:rsid w:val="006715CA"/>
    <w:rsid w:val="00671996"/>
    <w:rsid w:val="0067372A"/>
    <w:rsid w:val="006757B2"/>
    <w:rsid w:val="006768A4"/>
    <w:rsid w:val="006802AA"/>
    <w:rsid w:val="00680E06"/>
    <w:rsid w:val="0068153F"/>
    <w:rsid w:val="00682445"/>
    <w:rsid w:val="00682B01"/>
    <w:rsid w:val="00682CCB"/>
    <w:rsid w:val="0068389D"/>
    <w:rsid w:val="00683927"/>
    <w:rsid w:val="00684DBF"/>
    <w:rsid w:val="00686051"/>
    <w:rsid w:val="00686AB0"/>
    <w:rsid w:val="00690388"/>
    <w:rsid w:val="00691E81"/>
    <w:rsid w:val="00693211"/>
    <w:rsid w:val="00693E7C"/>
    <w:rsid w:val="0069413B"/>
    <w:rsid w:val="006941B2"/>
    <w:rsid w:val="006962A9"/>
    <w:rsid w:val="00696AC0"/>
    <w:rsid w:val="00696B1A"/>
    <w:rsid w:val="00697CDB"/>
    <w:rsid w:val="006A0E26"/>
    <w:rsid w:val="006A1ABB"/>
    <w:rsid w:val="006A1ABD"/>
    <w:rsid w:val="006A2249"/>
    <w:rsid w:val="006A27DA"/>
    <w:rsid w:val="006A3FBE"/>
    <w:rsid w:val="006A4327"/>
    <w:rsid w:val="006A44AD"/>
    <w:rsid w:val="006A5EA3"/>
    <w:rsid w:val="006A6218"/>
    <w:rsid w:val="006A6AB0"/>
    <w:rsid w:val="006B00F2"/>
    <w:rsid w:val="006B0715"/>
    <w:rsid w:val="006B4A09"/>
    <w:rsid w:val="006B4AB8"/>
    <w:rsid w:val="006B5FB8"/>
    <w:rsid w:val="006B6340"/>
    <w:rsid w:val="006B6539"/>
    <w:rsid w:val="006B76C2"/>
    <w:rsid w:val="006B78D5"/>
    <w:rsid w:val="006C1E8D"/>
    <w:rsid w:val="006C1F19"/>
    <w:rsid w:val="006C53C5"/>
    <w:rsid w:val="006C6BBF"/>
    <w:rsid w:val="006C73AF"/>
    <w:rsid w:val="006D096E"/>
    <w:rsid w:val="006D1159"/>
    <w:rsid w:val="006D1C34"/>
    <w:rsid w:val="006D1F56"/>
    <w:rsid w:val="006D21C7"/>
    <w:rsid w:val="006D3E76"/>
    <w:rsid w:val="006D47AE"/>
    <w:rsid w:val="006D4FCC"/>
    <w:rsid w:val="006D5508"/>
    <w:rsid w:val="006D63BC"/>
    <w:rsid w:val="006D6963"/>
    <w:rsid w:val="006D6D41"/>
    <w:rsid w:val="006D71D2"/>
    <w:rsid w:val="006D7200"/>
    <w:rsid w:val="006D75C6"/>
    <w:rsid w:val="006D7D27"/>
    <w:rsid w:val="006E2815"/>
    <w:rsid w:val="006E3CC5"/>
    <w:rsid w:val="006E5D1F"/>
    <w:rsid w:val="006E6B01"/>
    <w:rsid w:val="006E75EB"/>
    <w:rsid w:val="006F0563"/>
    <w:rsid w:val="006F2333"/>
    <w:rsid w:val="006F37B4"/>
    <w:rsid w:val="006F3889"/>
    <w:rsid w:val="006F3C23"/>
    <w:rsid w:val="006F425A"/>
    <w:rsid w:val="006F4F41"/>
    <w:rsid w:val="006F54ED"/>
    <w:rsid w:val="006F59E2"/>
    <w:rsid w:val="006F6108"/>
    <w:rsid w:val="006F683D"/>
    <w:rsid w:val="006F7CD7"/>
    <w:rsid w:val="006F7D39"/>
    <w:rsid w:val="00700121"/>
    <w:rsid w:val="00700FBB"/>
    <w:rsid w:val="00703316"/>
    <w:rsid w:val="007036FC"/>
    <w:rsid w:val="0070413F"/>
    <w:rsid w:val="007042C7"/>
    <w:rsid w:val="0070552E"/>
    <w:rsid w:val="00705AD6"/>
    <w:rsid w:val="00706F7D"/>
    <w:rsid w:val="007075BA"/>
    <w:rsid w:val="00707AC7"/>
    <w:rsid w:val="00707FBB"/>
    <w:rsid w:val="00710841"/>
    <w:rsid w:val="00710FF0"/>
    <w:rsid w:val="0071247F"/>
    <w:rsid w:val="00713F7A"/>
    <w:rsid w:val="007157BE"/>
    <w:rsid w:val="00716F19"/>
    <w:rsid w:val="007203B1"/>
    <w:rsid w:val="00720B33"/>
    <w:rsid w:val="00720E5F"/>
    <w:rsid w:val="007223CD"/>
    <w:rsid w:val="00722BB6"/>
    <w:rsid w:val="00723392"/>
    <w:rsid w:val="00724510"/>
    <w:rsid w:val="00724853"/>
    <w:rsid w:val="00724A33"/>
    <w:rsid w:val="007258E2"/>
    <w:rsid w:val="007263B1"/>
    <w:rsid w:val="00727C5B"/>
    <w:rsid w:val="00727CFC"/>
    <w:rsid w:val="007322C5"/>
    <w:rsid w:val="007327A2"/>
    <w:rsid w:val="00732B85"/>
    <w:rsid w:val="00733121"/>
    <w:rsid w:val="007339CB"/>
    <w:rsid w:val="007341B3"/>
    <w:rsid w:val="00736681"/>
    <w:rsid w:val="0073669F"/>
    <w:rsid w:val="007369B7"/>
    <w:rsid w:val="00736B4D"/>
    <w:rsid w:val="00741D0D"/>
    <w:rsid w:val="00742DA2"/>
    <w:rsid w:val="0074346F"/>
    <w:rsid w:val="007435F1"/>
    <w:rsid w:val="00743628"/>
    <w:rsid w:val="007444BC"/>
    <w:rsid w:val="007461CF"/>
    <w:rsid w:val="007462F8"/>
    <w:rsid w:val="007475F4"/>
    <w:rsid w:val="00747B32"/>
    <w:rsid w:val="00747D37"/>
    <w:rsid w:val="00750324"/>
    <w:rsid w:val="00750BB1"/>
    <w:rsid w:val="007521D2"/>
    <w:rsid w:val="00752D37"/>
    <w:rsid w:val="00753375"/>
    <w:rsid w:val="007539AA"/>
    <w:rsid w:val="00757AC1"/>
    <w:rsid w:val="00757E3D"/>
    <w:rsid w:val="00757EA6"/>
    <w:rsid w:val="007617C1"/>
    <w:rsid w:val="007621D7"/>
    <w:rsid w:val="00762F0B"/>
    <w:rsid w:val="00762FA8"/>
    <w:rsid w:val="00765D08"/>
    <w:rsid w:val="007706BA"/>
    <w:rsid w:val="0077133B"/>
    <w:rsid w:val="00772711"/>
    <w:rsid w:val="00772ACA"/>
    <w:rsid w:val="007734BF"/>
    <w:rsid w:val="00774B5D"/>
    <w:rsid w:val="00774C4B"/>
    <w:rsid w:val="00774C6D"/>
    <w:rsid w:val="00775059"/>
    <w:rsid w:val="00775CE6"/>
    <w:rsid w:val="007760AA"/>
    <w:rsid w:val="00776312"/>
    <w:rsid w:val="0077787B"/>
    <w:rsid w:val="0078252D"/>
    <w:rsid w:val="00783BB7"/>
    <w:rsid w:val="00784C7B"/>
    <w:rsid w:val="00784F52"/>
    <w:rsid w:val="00785F0F"/>
    <w:rsid w:val="00790697"/>
    <w:rsid w:val="00790918"/>
    <w:rsid w:val="00792837"/>
    <w:rsid w:val="007928DF"/>
    <w:rsid w:val="00792C89"/>
    <w:rsid w:val="00793468"/>
    <w:rsid w:val="00793E9F"/>
    <w:rsid w:val="00794C01"/>
    <w:rsid w:val="00794CC8"/>
    <w:rsid w:val="0079534C"/>
    <w:rsid w:val="0079544A"/>
    <w:rsid w:val="00795501"/>
    <w:rsid w:val="0079568E"/>
    <w:rsid w:val="0079580A"/>
    <w:rsid w:val="007960C0"/>
    <w:rsid w:val="00796201"/>
    <w:rsid w:val="0079663C"/>
    <w:rsid w:val="007A1785"/>
    <w:rsid w:val="007A2D9B"/>
    <w:rsid w:val="007A2F4C"/>
    <w:rsid w:val="007A353A"/>
    <w:rsid w:val="007A3C33"/>
    <w:rsid w:val="007A46E8"/>
    <w:rsid w:val="007A49BA"/>
    <w:rsid w:val="007A4BC1"/>
    <w:rsid w:val="007A4D63"/>
    <w:rsid w:val="007A5AB2"/>
    <w:rsid w:val="007A5D41"/>
    <w:rsid w:val="007A6019"/>
    <w:rsid w:val="007A6FC9"/>
    <w:rsid w:val="007B002C"/>
    <w:rsid w:val="007B35B2"/>
    <w:rsid w:val="007B3626"/>
    <w:rsid w:val="007B39D1"/>
    <w:rsid w:val="007B404C"/>
    <w:rsid w:val="007B4A00"/>
    <w:rsid w:val="007B4E1C"/>
    <w:rsid w:val="007B5146"/>
    <w:rsid w:val="007B5205"/>
    <w:rsid w:val="007B68BA"/>
    <w:rsid w:val="007C0756"/>
    <w:rsid w:val="007C0F2A"/>
    <w:rsid w:val="007C1911"/>
    <w:rsid w:val="007C222E"/>
    <w:rsid w:val="007C3177"/>
    <w:rsid w:val="007C35C2"/>
    <w:rsid w:val="007C3753"/>
    <w:rsid w:val="007C3E57"/>
    <w:rsid w:val="007C463B"/>
    <w:rsid w:val="007C4967"/>
    <w:rsid w:val="007C5141"/>
    <w:rsid w:val="007C5659"/>
    <w:rsid w:val="007C5E9B"/>
    <w:rsid w:val="007C6627"/>
    <w:rsid w:val="007C6F30"/>
    <w:rsid w:val="007C6FCD"/>
    <w:rsid w:val="007D225B"/>
    <w:rsid w:val="007D34B6"/>
    <w:rsid w:val="007D4D52"/>
    <w:rsid w:val="007D7865"/>
    <w:rsid w:val="007D7BBA"/>
    <w:rsid w:val="007E1C70"/>
    <w:rsid w:val="007E2FD0"/>
    <w:rsid w:val="007E3E6F"/>
    <w:rsid w:val="007E4DDD"/>
    <w:rsid w:val="007E5F83"/>
    <w:rsid w:val="007E7C1E"/>
    <w:rsid w:val="007F018F"/>
    <w:rsid w:val="007F026B"/>
    <w:rsid w:val="007F0FD3"/>
    <w:rsid w:val="007F1E42"/>
    <w:rsid w:val="007F2458"/>
    <w:rsid w:val="007F2668"/>
    <w:rsid w:val="007F2D22"/>
    <w:rsid w:val="007F37B1"/>
    <w:rsid w:val="007F4227"/>
    <w:rsid w:val="007F4C74"/>
    <w:rsid w:val="007F721E"/>
    <w:rsid w:val="007F7299"/>
    <w:rsid w:val="007F7334"/>
    <w:rsid w:val="0080004C"/>
    <w:rsid w:val="008008E2"/>
    <w:rsid w:val="008016F6"/>
    <w:rsid w:val="0080281F"/>
    <w:rsid w:val="00803B3A"/>
    <w:rsid w:val="00806186"/>
    <w:rsid w:val="00806213"/>
    <w:rsid w:val="00806CD7"/>
    <w:rsid w:val="00810BF1"/>
    <w:rsid w:val="00811275"/>
    <w:rsid w:val="0081172A"/>
    <w:rsid w:val="008122E3"/>
    <w:rsid w:val="00813886"/>
    <w:rsid w:val="008139F9"/>
    <w:rsid w:val="008140B4"/>
    <w:rsid w:val="00814B4D"/>
    <w:rsid w:val="00814D86"/>
    <w:rsid w:val="00815EE7"/>
    <w:rsid w:val="00817C5E"/>
    <w:rsid w:val="00820476"/>
    <w:rsid w:val="00820849"/>
    <w:rsid w:val="00821243"/>
    <w:rsid w:val="00821717"/>
    <w:rsid w:val="008238EB"/>
    <w:rsid w:val="00823B1D"/>
    <w:rsid w:val="00824D49"/>
    <w:rsid w:val="008253E2"/>
    <w:rsid w:val="00825BE4"/>
    <w:rsid w:val="00826B88"/>
    <w:rsid w:val="00826F59"/>
    <w:rsid w:val="008277D6"/>
    <w:rsid w:val="00827D0F"/>
    <w:rsid w:val="0083002B"/>
    <w:rsid w:val="00830611"/>
    <w:rsid w:val="008307BE"/>
    <w:rsid w:val="008315B5"/>
    <w:rsid w:val="00833CF1"/>
    <w:rsid w:val="00834071"/>
    <w:rsid w:val="0083413E"/>
    <w:rsid w:val="00834151"/>
    <w:rsid w:val="0083452E"/>
    <w:rsid w:val="0083458E"/>
    <w:rsid w:val="00834692"/>
    <w:rsid w:val="00834757"/>
    <w:rsid w:val="00834885"/>
    <w:rsid w:val="00835E31"/>
    <w:rsid w:val="0084064F"/>
    <w:rsid w:val="00840AD9"/>
    <w:rsid w:val="00841505"/>
    <w:rsid w:val="00842514"/>
    <w:rsid w:val="008426EF"/>
    <w:rsid w:val="00842F5B"/>
    <w:rsid w:val="00843792"/>
    <w:rsid w:val="00843A9A"/>
    <w:rsid w:val="00843B8D"/>
    <w:rsid w:val="00843C1C"/>
    <w:rsid w:val="008446AB"/>
    <w:rsid w:val="00846F00"/>
    <w:rsid w:val="00847360"/>
    <w:rsid w:val="008476F6"/>
    <w:rsid w:val="00852C8A"/>
    <w:rsid w:val="00852F9A"/>
    <w:rsid w:val="008530FA"/>
    <w:rsid w:val="008537E8"/>
    <w:rsid w:val="00853AF6"/>
    <w:rsid w:val="00853BA2"/>
    <w:rsid w:val="00853EA2"/>
    <w:rsid w:val="00854ECE"/>
    <w:rsid w:val="008556A7"/>
    <w:rsid w:val="008579AE"/>
    <w:rsid w:val="00857C02"/>
    <w:rsid w:val="008627DF"/>
    <w:rsid w:val="00862CCE"/>
    <w:rsid w:val="00863D2A"/>
    <w:rsid w:val="0086433F"/>
    <w:rsid w:val="00864E7F"/>
    <w:rsid w:val="00865220"/>
    <w:rsid w:val="00866B43"/>
    <w:rsid w:val="00867972"/>
    <w:rsid w:val="00867D60"/>
    <w:rsid w:val="0087039C"/>
    <w:rsid w:val="008705C9"/>
    <w:rsid w:val="0087203C"/>
    <w:rsid w:val="00872614"/>
    <w:rsid w:val="008736FD"/>
    <w:rsid w:val="00874924"/>
    <w:rsid w:val="00874CAC"/>
    <w:rsid w:val="00875287"/>
    <w:rsid w:val="008753BE"/>
    <w:rsid w:val="00877590"/>
    <w:rsid w:val="008775F9"/>
    <w:rsid w:val="008778CB"/>
    <w:rsid w:val="00880603"/>
    <w:rsid w:val="0088097E"/>
    <w:rsid w:val="00880AA7"/>
    <w:rsid w:val="00881CC2"/>
    <w:rsid w:val="00890842"/>
    <w:rsid w:val="00890B71"/>
    <w:rsid w:val="00891F8B"/>
    <w:rsid w:val="00892AEE"/>
    <w:rsid w:val="00895699"/>
    <w:rsid w:val="0089581D"/>
    <w:rsid w:val="00897C24"/>
    <w:rsid w:val="008A0819"/>
    <w:rsid w:val="008A2B86"/>
    <w:rsid w:val="008A3A52"/>
    <w:rsid w:val="008A42A3"/>
    <w:rsid w:val="008A4CD2"/>
    <w:rsid w:val="008A5028"/>
    <w:rsid w:val="008A51A7"/>
    <w:rsid w:val="008A560D"/>
    <w:rsid w:val="008A669F"/>
    <w:rsid w:val="008A6ECB"/>
    <w:rsid w:val="008A7A47"/>
    <w:rsid w:val="008B06EE"/>
    <w:rsid w:val="008B1923"/>
    <w:rsid w:val="008B225F"/>
    <w:rsid w:val="008B2628"/>
    <w:rsid w:val="008B469E"/>
    <w:rsid w:val="008B56C1"/>
    <w:rsid w:val="008B5782"/>
    <w:rsid w:val="008B5CAE"/>
    <w:rsid w:val="008B5DC2"/>
    <w:rsid w:val="008B70EF"/>
    <w:rsid w:val="008C1250"/>
    <w:rsid w:val="008C23C4"/>
    <w:rsid w:val="008C2BE1"/>
    <w:rsid w:val="008C4D53"/>
    <w:rsid w:val="008C649E"/>
    <w:rsid w:val="008C64DF"/>
    <w:rsid w:val="008C798B"/>
    <w:rsid w:val="008C7B8B"/>
    <w:rsid w:val="008D045C"/>
    <w:rsid w:val="008D05CB"/>
    <w:rsid w:val="008D1886"/>
    <w:rsid w:val="008D1F63"/>
    <w:rsid w:val="008D253A"/>
    <w:rsid w:val="008D3BE1"/>
    <w:rsid w:val="008D3D22"/>
    <w:rsid w:val="008D4A05"/>
    <w:rsid w:val="008D4B5A"/>
    <w:rsid w:val="008D63AE"/>
    <w:rsid w:val="008D689F"/>
    <w:rsid w:val="008D7828"/>
    <w:rsid w:val="008E39B4"/>
    <w:rsid w:val="008E4860"/>
    <w:rsid w:val="008E6E91"/>
    <w:rsid w:val="008F067D"/>
    <w:rsid w:val="008F0A7D"/>
    <w:rsid w:val="008F1157"/>
    <w:rsid w:val="008F1F6F"/>
    <w:rsid w:val="008F28C0"/>
    <w:rsid w:val="008F338F"/>
    <w:rsid w:val="008F4383"/>
    <w:rsid w:val="008F497E"/>
    <w:rsid w:val="008F6314"/>
    <w:rsid w:val="008F6D76"/>
    <w:rsid w:val="008F7536"/>
    <w:rsid w:val="008F7957"/>
    <w:rsid w:val="008F7DC1"/>
    <w:rsid w:val="008F7F29"/>
    <w:rsid w:val="00900F3F"/>
    <w:rsid w:val="009011CB"/>
    <w:rsid w:val="0090155A"/>
    <w:rsid w:val="00901ABB"/>
    <w:rsid w:val="00901AEB"/>
    <w:rsid w:val="009040B8"/>
    <w:rsid w:val="00904810"/>
    <w:rsid w:val="00905307"/>
    <w:rsid w:val="00906042"/>
    <w:rsid w:val="0090614F"/>
    <w:rsid w:val="00906DC2"/>
    <w:rsid w:val="009073DE"/>
    <w:rsid w:val="0090756F"/>
    <w:rsid w:val="00907CC1"/>
    <w:rsid w:val="009127F5"/>
    <w:rsid w:val="009129EA"/>
    <w:rsid w:val="00913C2E"/>
    <w:rsid w:val="00914529"/>
    <w:rsid w:val="009152B4"/>
    <w:rsid w:val="0091545D"/>
    <w:rsid w:val="009159EA"/>
    <w:rsid w:val="009165FD"/>
    <w:rsid w:val="00917CF1"/>
    <w:rsid w:val="00917FFB"/>
    <w:rsid w:val="00922239"/>
    <w:rsid w:val="00922D9A"/>
    <w:rsid w:val="009251F8"/>
    <w:rsid w:val="009256EF"/>
    <w:rsid w:val="00925942"/>
    <w:rsid w:val="009272B1"/>
    <w:rsid w:val="00927C0C"/>
    <w:rsid w:val="00927DD0"/>
    <w:rsid w:val="00930055"/>
    <w:rsid w:val="00930B5B"/>
    <w:rsid w:val="00931D66"/>
    <w:rsid w:val="009355D7"/>
    <w:rsid w:val="00935827"/>
    <w:rsid w:val="0093754B"/>
    <w:rsid w:val="0093791A"/>
    <w:rsid w:val="00937F16"/>
    <w:rsid w:val="00941001"/>
    <w:rsid w:val="00942BBB"/>
    <w:rsid w:val="00942C5F"/>
    <w:rsid w:val="00943D06"/>
    <w:rsid w:val="00943D22"/>
    <w:rsid w:val="009450FE"/>
    <w:rsid w:val="009456BF"/>
    <w:rsid w:val="00945DF3"/>
    <w:rsid w:val="00950CE8"/>
    <w:rsid w:val="00950DF2"/>
    <w:rsid w:val="0095243D"/>
    <w:rsid w:val="00952B92"/>
    <w:rsid w:val="00952D2B"/>
    <w:rsid w:val="009541E9"/>
    <w:rsid w:val="0095426D"/>
    <w:rsid w:val="009542FC"/>
    <w:rsid w:val="00954A40"/>
    <w:rsid w:val="00954F94"/>
    <w:rsid w:val="009551FD"/>
    <w:rsid w:val="0095621D"/>
    <w:rsid w:val="009609B8"/>
    <w:rsid w:val="00960CE7"/>
    <w:rsid w:val="009616BC"/>
    <w:rsid w:val="009617D4"/>
    <w:rsid w:val="00961829"/>
    <w:rsid w:val="00962CA2"/>
    <w:rsid w:val="00962EB5"/>
    <w:rsid w:val="00963536"/>
    <w:rsid w:val="00965372"/>
    <w:rsid w:val="0096747A"/>
    <w:rsid w:val="00971F24"/>
    <w:rsid w:val="00971F64"/>
    <w:rsid w:val="009722DA"/>
    <w:rsid w:val="00973F67"/>
    <w:rsid w:val="00974AFE"/>
    <w:rsid w:val="009757A3"/>
    <w:rsid w:val="00975B0D"/>
    <w:rsid w:val="00977BA6"/>
    <w:rsid w:val="00977D98"/>
    <w:rsid w:val="009809A2"/>
    <w:rsid w:val="009844CA"/>
    <w:rsid w:val="009848C2"/>
    <w:rsid w:val="009859B5"/>
    <w:rsid w:val="00986502"/>
    <w:rsid w:val="00990894"/>
    <w:rsid w:val="00991383"/>
    <w:rsid w:val="009914C5"/>
    <w:rsid w:val="009916A9"/>
    <w:rsid w:val="00991955"/>
    <w:rsid w:val="00991D2F"/>
    <w:rsid w:val="00993115"/>
    <w:rsid w:val="0099511F"/>
    <w:rsid w:val="00996831"/>
    <w:rsid w:val="009969D9"/>
    <w:rsid w:val="0099772E"/>
    <w:rsid w:val="009A1117"/>
    <w:rsid w:val="009A1825"/>
    <w:rsid w:val="009A2CDE"/>
    <w:rsid w:val="009A3B0E"/>
    <w:rsid w:val="009A3B32"/>
    <w:rsid w:val="009A3F63"/>
    <w:rsid w:val="009A4027"/>
    <w:rsid w:val="009A6419"/>
    <w:rsid w:val="009A6616"/>
    <w:rsid w:val="009A72CF"/>
    <w:rsid w:val="009B148F"/>
    <w:rsid w:val="009B20F1"/>
    <w:rsid w:val="009B22CF"/>
    <w:rsid w:val="009B3E2B"/>
    <w:rsid w:val="009B3E47"/>
    <w:rsid w:val="009B4049"/>
    <w:rsid w:val="009B5183"/>
    <w:rsid w:val="009B66C3"/>
    <w:rsid w:val="009B6BDF"/>
    <w:rsid w:val="009C0BE6"/>
    <w:rsid w:val="009C0C09"/>
    <w:rsid w:val="009C1B53"/>
    <w:rsid w:val="009C1D2A"/>
    <w:rsid w:val="009C20EF"/>
    <w:rsid w:val="009C3C09"/>
    <w:rsid w:val="009C4121"/>
    <w:rsid w:val="009C4AFF"/>
    <w:rsid w:val="009C642B"/>
    <w:rsid w:val="009C6C3C"/>
    <w:rsid w:val="009C6FDC"/>
    <w:rsid w:val="009C70D2"/>
    <w:rsid w:val="009D03EE"/>
    <w:rsid w:val="009D1142"/>
    <w:rsid w:val="009D1824"/>
    <w:rsid w:val="009D2369"/>
    <w:rsid w:val="009D2CE7"/>
    <w:rsid w:val="009D2D98"/>
    <w:rsid w:val="009D2E3D"/>
    <w:rsid w:val="009D441C"/>
    <w:rsid w:val="009D5D3A"/>
    <w:rsid w:val="009D72B8"/>
    <w:rsid w:val="009D7D9D"/>
    <w:rsid w:val="009E0A3D"/>
    <w:rsid w:val="009E3842"/>
    <w:rsid w:val="009E49C3"/>
    <w:rsid w:val="009E49D0"/>
    <w:rsid w:val="009E4C00"/>
    <w:rsid w:val="009E5711"/>
    <w:rsid w:val="009E5F34"/>
    <w:rsid w:val="009E6407"/>
    <w:rsid w:val="009E687F"/>
    <w:rsid w:val="009E6DC0"/>
    <w:rsid w:val="009F0C9C"/>
    <w:rsid w:val="009F150A"/>
    <w:rsid w:val="009F26B5"/>
    <w:rsid w:val="009F3D19"/>
    <w:rsid w:val="009F52B4"/>
    <w:rsid w:val="009F5590"/>
    <w:rsid w:val="009F57FF"/>
    <w:rsid w:val="009F7A5D"/>
    <w:rsid w:val="009F7F69"/>
    <w:rsid w:val="009F7F9C"/>
    <w:rsid w:val="009F7FA1"/>
    <w:rsid w:val="00A03538"/>
    <w:rsid w:val="00A03763"/>
    <w:rsid w:val="00A0511B"/>
    <w:rsid w:val="00A06B49"/>
    <w:rsid w:val="00A06D47"/>
    <w:rsid w:val="00A0782D"/>
    <w:rsid w:val="00A11D25"/>
    <w:rsid w:val="00A12D02"/>
    <w:rsid w:val="00A13EE9"/>
    <w:rsid w:val="00A163E2"/>
    <w:rsid w:val="00A20467"/>
    <w:rsid w:val="00A21ACF"/>
    <w:rsid w:val="00A21EF6"/>
    <w:rsid w:val="00A2283A"/>
    <w:rsid w:val="00A22E6D"/>
    <w:rsid w:val="00A236F5"/>
    <w:rsid w:val="00A23D52"/>
    <w:rsid w:val="00A24212"/>
    <w:rsid w:val="00A252F0"/>
    <w:rsid w:val="00A258F9"/>
    <w:rsid w:val="00A2592A"/>
    <w:rsid w:val="00A26BDB"/>
    <w:rsid w:val="00A26FCD"/>
    <w:rsid w:val="00A300C3"/>
    <w:rsid w:val="00A328DB"/>
    <w:rsid w:val="00A34B8C"/>
    <w:rsid w:val="00A34DA7"/>
    <w:rsid w:val="00A35221"/>
    <w:rsid w:val="00A35499"/>
    <w:rsid w:val="00A35F3D"/>
    <w:rsid w:val="00A37372"/>
    <w:rsid w:val="00A3766F"/>
    <w:rsid w:val="00A40FC6"/>
    <w:rsid w:val="00A41909"/>
    <w:rsid w:val="00A42590"/>
    <w:rsid w:val="00A444F5"/>
    <w:rsid w:val="00A444FD"/>
    <w:rsid w:val="00A5060C"/>
    <w:rsid w:val="00A5088D"/>
    <w:rsid w:val="00A5142E"/>
    <w:rsid w:val="00A51564"/>
    <w:rsid w:val="00A51B01"/>
    <w:rsid w:val="00A51C9A"/>
    <w:rsid w:val="00A5221A"/>
    <w:rsid w:val="00A52DA5"/>
    <w:rsid w:val="00A5370D"/>
    <w:rsid w:val="00A54ED3"/>
    <w:rsid w:val="00A55E18"/>
    <w:rsid w:val="00A570DB"/>
    <w:rsid w:val="00A57587"/>
    <w:rsid w:val="00A57C9A"/>
    <w:rsid w:val="00A617E3"/>
    <w:rsid w:val="00A6374D"/>
    <w:rsid w:val="00A63928"/>
    <w:rsid w:val="00A647FD"/>
    <w:rsid w:val="00A64E43"/>
    <w:rsid w:val="00A6559D"/>
    <w:rsid w:val="00A65932"/>
    <w:rsid w:val="00A65A6A"/>
    <w:rsid w:val="00A66A22"/>
    <w:rsid w:val="00A67749"/>
    <w:rsid w:val="00A67EB5"/>
    <w:rsid w:val="00A70186"/>
    <w:rsid w:val="00A7024F"/>
    <w:rsid w:val="00A70341"/>
    <w:rsid w:val="00A704FF"/>
    <w:rsid w:val="00A722CB"/>
    <w:rsid w:val="00A736E8"/>
    <w:rsid w:val="00A74506"/>
    <w:rsid w:val="00A74619"/>
    <w:rsid w:val="00A74F3B"/>
    <w:rsid w:val="00A751BB"/>
    <w:rsid w:val="00A76A59"/>
    <w:rsid w:val="00A76DC0"/>
    <w:rsid w:val="00A81076"/>
    <w:rsid w:val="00A815F4"/>
    <w:rsid w:val="00A82F71"/>
    <w:rsid w:val="00A84697"/>
    <w:rsid w:val="00A849B2"/>
    <w:rsid w:val="00A84B31"/>
    <w:rsid w:val="00A8552C"/>
    <w:rsid w:val="00A85E3F"/>
    <w:rsid w:val="00A85EF6"/>
    <w:rsid w:val="00A86D62"/>
    <w:rsid w:val="00A87B2C"/>
    <w:rsid w:val="00A90B64"/>
    <w:rsid w:val="00A91212"/>
    <w:rsid w:val="00A93227"/>
    <w:rsid w:val="00A94ECE"/>
    <w:rsid w:val="00A967FE"/>
    <w:rsid w:val="00AA097F"/>
    <w:rsid w:val="00AA09AD"/>
    <w:rsid w:val="00AA0AEE"/>
    <w:rsid w:val="00AA0B64"/>
    <w:rsid w:val="00AA197E"/>
    <w:rsid w:val="00AA1ABF"/>
    <w:rsid w:val="00AA3423"/>
    <w:rsid w:val="00AA4B0C"/>
    <w:rsid w:val="00AA4DBB"/>
    <w:rsid w:val="00AA5402"/>
    <w:rsid w:val="00AA6099"/>
    <w:rsid w:val="00AA7DAE"/>
    <w:rsid w:val="00AB0EEB"/>
    <w:rsid w:val="00AB16CF"/>
    <w:rsid w:val="00AB177E"/>
    <w:rsid w:val="00AB3D83"/>
    <w:rsid w:val="00AB3E9C"/>
    <w:rsid w:val="00AB561E"/>
    <w:rsid w:val="00AB7BD4"/>
    <w:rsid w:val="00AC0FB5"/>
    <w:rsid w:val="00AC1C1F"/>
    <w:rsid w:val="00AC29FC"/>
    <w:rsid w:val="00AC5BA4"/>
    <w:rsid w:val="00AC7AD7"/>
    <w:rsid w:val="00AD0D10"/>
    <w:rsid w:val="00AD2EAD"/>
    <w:rsid w:val="00AD3700"/>
    <w:rsid w:val="00AD4463"/>
    <w:rsid w:val="00AD595D"/>
    <w:rsid w:val="00AD628C"/>
    <w:rsid w:val="00AE1133"/>
    <w:rsid w:val="00AE1CE1"/>
    <w:rsid w:val="00AE1DAB"/>
    <w:rsid w:val="00AE5264"/>
    <w:rsid w:val="00AE539F"/>
    <w:rsid w:val="00AE5E99"/>
    <w:rsid w:val="00AE5F36"/>
    <w:rsid w:val="00AE5FBF"/>
    <w:rsid w:val="00AE750B"/>
    <w:rsid w:val="00AE7B82"/>
    <w:rsid w:val="00AF0013"/>
    <w:rsid w:val="00AF10A7"/>
    <w:rsid w:val="00AF1AF6"/>
    <w:rsid w:val="00AF291E"/>
    <w:rsid w:val="00AF2E1D"/>
    <w:rsid w:val="00AF35E5"/>
    <w:rsid w:val="00AF39EF"/>
    <w:rsid w:val="00AF3B50"/>
    <w:rsid w:val="00AF4B27"/>
    <w:rsid w:val="00AF554B"/>
    <w:rsid w:val="00AF613D"/>
    <w:rsid w:val="00AF6E81"/>
    <w:rsid w:val="00B011E0"/>
    <w:rsid w:val="00B06E4E"/>
    <w:rsid w:val="00B074A6"/>
    <w:rsid w:val="00B07D38"/>
    <w:rsid w:val="00B10A3E"/>
    <w:rsid w:val="00B11355"/>
    <w:rsid w:val="00B1257F"/>
    <w:rsid w:val="00B12AFC"/>
    <w:rsid w:val="00B13092"/>
    <w:rsid w:val="00B1338C"/>
    <w:rsid w:val="00B14E94"/>
    <w:rsid w:val="00B16069"/>
    <w:rsid w:val="00B163CF"/>
    <w:rsid w:val="00B16C3E"/>
    <w:rsid w:val="00B17C3A"/>
    <w:rsid w:val="00B22EA0"/>
    <w:rsid w:val="00B25F2C"/>
    <w:rsid w:val="00B262B3"/>
    <w:rsid w:val="00B271AC"/>
    <w:rsid w:val="00B274E1"/>
    <w:rsid w:val="00B30148"/>
    <w:rsid w:val="00B32C4F"/>
    <w:rsid w:val="00B34870"/>
    <w:rsid w:val="00B353EC"/>
    <w:rsid w:val="00B35DB6"/>
    <w:rsid w:val="00B374BF"/>
    <w:rsid w:val="00B3764C"/>
    <w:rsid w:val="00B40B5F"/>
    <w:rsid w:val="00B41A5E"/>
    <w:rsid w:val="00B421D4"/>
    <w:rsid w:val="00B4279F"/>
    <w:rsid w:val="00B435AD"/>
    <w:rsid w:val="00B4426B"/>
    <w:rsid w:val="00B447FD"/>
    <w:rsid w:val="00B46C2B"/>
    <w:rsid w:val="00B479ED"/>
    <w:rsid w:val="00B506BF"/>
    <w:rsid w:val="00B50BFB"/>
    <w:rsid w:val="00B53B87"/>
    <w:rsid w:val="00B54B5E"/>
    <w:rsid w:val="00B55378"/>
    <w:rsid w:val="00B56021"/>
    <w:rsid w:val="00B56156"/>
    <w:rsid w:val="00B56471"/>
    <w:rsid w:val="00B5648A"/>
    <w:rsid w:val="00B57BFD"/>
    <w:rsid w:val="00B60D36"/>
    <w:rsid w:val="00B610FA"/>
    <w:rsid w:val="00B614FD"/>
    <w:rsid w:val="00B61505"/>
    <w:rsid w:val="00B61D44"/>
    <w:rsid w:val="00B6266B"/>
    <w:rsid w:val="00B62867"/>
    <w:rsid w:val="00B63090"/>
    <w:rsid w:val="00B64234"/>
    <w:rsid w:val="00B64CE8"/>
    <w:rsid w:val="00B64D6F"/>
    <w:rsid w:val="00B67174"/>
    <w:rsid w:val="00B67187"/>
    <w:rsid w:val="00B70C7D"/>
    <w:rsid w:val="00B71070"/>
    <w:rsid w:val="00B71A73"/>
    <w:rsid w:val="00B71EEC"/>
    <w:rsid w:val="00B72285"/>
    <w:rsid w:val="00B736A7"/>
    <w:rsid w:val="00B752EA"/>
    <w:rsid w:val="00B76068"/>
    <w:rsid w:val="00B76BF6"/>
    <w:rsid w:val="00B77054"/>
    <w:rsid w:val="00B77468"/>
    <w:rsid w:val="00B836F3"/>
    <w:rsid w:val="00B849AE"/>
    <w:rsid w:val="00B85F08"/>
    <w:rsid w:val="00B86443"/>
    <w:rsid w:val="00B868FA"/>
    <w:rsid w:val="00B90CE3"/>
    <w:rsid w:val="00B92660"/>
    <w:rsid w:val="00B92F76"/>
    <w:rsid w:val="00B93124"/>
    <w:rsid w:val="00B9328C"/>
    <w:rsid w:val="00B94713"/>
    <w:rsid w:val="00B95A15"/>
    <w:rsid w:val="00B97B0F"/>
    <w:rsid w:val="00B97DAF"/>
    <w:rsid w:val="00BA0849"/>
    <w:rsid w:val="00BA0DEB"/>
    <w:rsid w:val="00BA149E"/>
    <w:rsid w:val="00BA2F72"/>
    <w:rsid w:val="00BA41DC"/>
    <w:rsid w:val="00BA46AB"/>
    <w:rsid w:val="00BA5DB0"/>
    <w:rsid w:val="00BA647C"/>
    <w:rsid w:val="00BA65D5"/>
    <w:rsid w:val="00BA6643"/>
    <w:rsid w:val="00BA69C9"/>
    <w:rsid w:val="00BA6DAF"/>
    <w:rsid w:val="00BA720D"/>
    <w:rsid w:val="00BA72DA"/>
    <w:rsid w:val="00BA774B"/>
    <w:rsid w:val="00BB0301"/>
    <w:rsid w:val="00BB05B2"/>
    <w:rsid w:val="00BB060C"/>
    <w:rsid w:val="00BB0C79"/>
    <w:rsid w:val="00BB0CCD"/>
    <w:rsid w:val="00BB0D9F"/>
    <w:rsid w:val="00BB2510"/>
    <w:rsid w:val="00BB2E49"/>
    <w:rsid w:val="00BB3818"/>
    <w:rsid w:val="00BB43E6"/>
    <w:rsid w:val="00BB4F4D"/>
    <w:rsid w:val="00BB5138"/>
    <w:rsid w:val="00BB59AE"/>
    <w:rsid w:val="00BB6C58"/>
    <w:rsid w:val="00BB75F9"/>
    <w:rsid w:val="00BC0413"/>
    <w:rsid w:val="00BC11BD"/>
    <w:rsid w:val="00BC1ED7"/>
    <w:rsid w:val="00BC207F"/>
    <w:rsid w:val="00BC2D2C"/>
    <w:rsid w:val="00BC3832"/>
    <w:rsid w:val="00BC5E47"/>
    <w:rsid w:val="00BC6343"/>
    <w:rsid w:val="00BC673B"/>
    <w:rsid w:val="00BC7F33"/>
    <w:rsid w:val="00BD0B31"/>
    <w:rsid w:val="00BD1CF6"/>
    <w:rsid w:val="00BD2657"/>
    <w:rsid w:val="00BD3BD1"/>
    <w:rsid w:val="00BD4559"/>
    <w:rsid w:val="00BD476B"/>
    <w:rsid w:val="00BD48C7"/>
    <w:rsid w:val="00BD5C1E"/>
    <w:rsid w:val="00BD6138"/>
    <w:rsid w:val="00BD6335"/>
    <w:rsid w:val="00BD6361"/>
    <w:rsid w:val="00BD6A21"/>
    <w:rsid w:val="00BD6B35"/>
    <w:rsid w:val="00BD6BA7"/>
    <w:rsid w:val="00BD72AC"/>
    <w:rsid w:val="00BD7552"/>
    <w:rsid w:val="00BD770F"/>
    <w:rsid w:val="00BE0DF5"/>
    <w:rsid w:val="00BE3FA3"/>
    <w:rsid w:val="00BE47AE"/>
    <w:rsid w:val="00BE5794"/>
    <w:rsid w:val="00BE5EAE"/>
    <w:rsid w:val="00BE69F2"/>
    <w:rsid w:val="00BE6DEC"/>
    <w:rsid w:val="00BF03D6"/>
    <w:rsid w:val="00BF0DA3"/>
    <w:rsid w:val="00BF1827"/>
    <w:rsid w:val="00BF4C9A"/>
    <w:rsid w:val="00BF5118"/>
    <w:rsid w:val="00BF5685"/>
    <w:rsid w:val="00BF7ACE"/>
    <w:rsid w:val="00C002AE"/>
    <w:rsid w:val="00C01242"/>
    <w:rsid w:val="00C02AB5"/>
    <w:rsid w:val="00C02B4D"/>
    <w:rsid w:val="00C03978"/>
    <w:rsid w:val="00C05106"/>
    <w:rsid w:val="00C061D8"/>
    <w:rsid w:val="00C0647B"/>
    <w:rsid w:val="00C10ADE"/>
    <w:rsid w:val="00C1143E"/>
    <w:rsid w:val="00C118FD"/>
    <w:rsid w:val="00C11982"/>
    <w:rsid w:val="00C12316"/>
    <w:rsid w:val="00C126DB"/>
    <w:rsid w:val="00C12E06"/>
    <w:rsid w:val="00C1300A"/>
    <w:rsid w:val="00C135DD"/>
    <w:rsid w:val="00C14884"/>
    <w:rsid w:val="00C15AF7"/>
    <w:rsid w:val="00C164AF"/>
    <w:rsid w:val="00C169BB"/>
    <w:rsid w:val="00C16F40"/>
    <w:rsid w:val="00C20334"/>
    <w:rsid w:val="00C22B5C"/>
    <w:rsid w:val="00C26371"/>
    <w:rsid w:val="00C2707A"/>
    <w:rsid w:val="00C27371"/>
    <w:rsid w:val="00C27AC9"/>
    <w:rsid w:val="00C30056"/>
    <w:rsid w:val="00C31F18"/>
    <w:rsid w:val="00C33EBD"/>
    <w:rsid w:val="00C363F5"/>
    <w:rsid w:val="00C368C2"/>
    <w:rsid w:val="00C376D7"/>
    <w:rsid w:val="00C37B0B"/>
    <w:rsid w:val="00C404EA"/>
    <w:rsid w:val="00C40513"/>
    <w:rsid w:val="00C40FAA"/>
    <w:rsid w:val="00C410ED"/>
    <w:rsid w:val="00C41581"/>
    <w:rsid w:val="00C415A1"/>
    <w:rsid w:val="00C41CDF"/>
    <w:rsid w:val="00C423EE"/>
    <w:rsid w:val="00C424B2"/>
    <w:rsid w:val="00C455FA"/>
    <w:rsid w:val="00C47227"/>
    <w:rsid w:val="00C50D28"/>
    <w:rsid w:val="00C513E7"/>
    <w:rsid w:val="00C51F0D"/>
    <w:rsid w:val="00C5267E"/>
    <w:rsid w:val="00C52A14"/>
    <w:rsid w:val="00C53B6A"/>
    <w:rsid w:val="00C53CAF"/>
    <w:rsid w:val="00C54252"/>
    <w:rsid w:val="00C5485D"/>
    <w:rsid w:val="00C54CEF"/>
    <w:rsid w:val="00C557FE"/>
    <w:rsid w:val="00C55F1A"/>
    <w:rsid w:val="00C5639F"/>
    <w:rsid w:val="00C5678F"/>
    <w:rsid w:val="00C56D6F"/>
    <w:rsid w:val="00C6257A"/>
    <w:rsid w:val="00C62CAD"/>
    <w:rsid w:val="00C648D6"/>
    <w:rsid w:val="00C679BB"/>
    <w:rsid w:val="00C700EA"/>
    <w:rsid w:val="00C701C4"/>
    <w:rsid w:val="00C709CF"/>
    <w:rsid w:val="00C70ED3"/>
    <w:rsid w:val="00C71115"/>
    <w:rsid w:val="00C714A4"/>
    <w:rsid w:val="00C716E6"/>
    <w:rsid w:val="00C724C7"/>
    <w:rsid w:val="00C73828"/>
    <w:rsid w:val="00C73EC2"/>
    <w:rsid w:val="00C743A5"/>
    <w:rsid w:val="00C747D9"/>
    <w:rsid w:val="00C763E2"/>
    <w:rsid w:val="00C778AB"/>
    <w:rsid w:val="00C80EBF"/>
    <w:rsid w:val="00C80FB2"/>
    <w:rsid w:val="00C816C4"/>
    <w:rsid w:val="00C81835"/>
    <w:rsid w:val="00C81A03"/>
    <w:rsid w:val="00C8292D"/>
    <w:rsid w:val="00C82B59"/>
    <w:rsid w:val="00C82DFF"/>
    <w:rsid w:val="00C82FAF"/>
    <w:rsid w:val="00C86599"/>
    <w:rsid w:val="00C8716A"/>
    <w:rsid w:val="00C8751A"/>
    <w:rsid w:val="00C877C6"/>
    <w:rsid w:val="00C87ACD"/>
    <w:rsid w:val="00C9043D"/>
    <w:rsid w:val="00C90695"/>
    <w:rsid w:val="00C91300"/>
    <w:rsid w:val="00C922D6"/>
    <w:rsid w:val="00C93109"/>
    <w:rsid w:val="00C937A6"/>
    <w:rsid w:val="00C93E04"/>
    <w:rsid w:val="00C93F76"/>
    <w:rsid w:val="00C9425C"/>
    <w:rsid w:val="00C948C6"/>
    <w:rsid w:val="00C94B55"/>
    <w:rsid w:val="00C96856"/>
    <w:rsid w:val="00C969FD"/>
    <w:rsid w:val="00CA0101"/>
    <w:rsid w:val="00CA0C5F"/>
    <w:rsid w:val="00CA1351"/>
    <w:rsid w:val="00CA1645"/>
    <w:rsid w:val="00CA1CF2"/>
    <w:rsid w:val="00CA1DF9"/>
    <w:rsid w:val="00CA3E65"/>
    <w:rsid w:val="00CA43C1"/>
    <w:rsid w:val="00CA4A60"/>
    <w:rsid w:val="00CA5534"/>
    <w:rsid w:val="00CA55E9"/>
    <w:rsid w:val="00CA75AE"/>
    <w:rsid w:val="00CA7FB9"/>
    <w:rsid w:val="00CB0519"/>
    <w:rsid w:val="00CB185D"/>
    <w:rsid w:val="00CB18B4"/>
    <w:rsid w:val="00CB2036"/>
    <w:rsid w:val="00CB2399"/>
    <w:rsid w:val="00CB24A7"/>
    <w:rsid w:val="00CB2959"/>
    <w:rsid w:val="00CB3205"/>
    <w:rsid w:val="00CB3503"/>
    <w:rsid w:val="00CB3832"/>
    <w:rsid w:val="00CB40E7"/>
    <w:rsid w:val="00CB57CE"/>
    <w:rsid w:val="00CB59D9"/>
    <w:rsid w:val="00CB5E75"/>
    <w:rsid w:val="00CB6CF1"/>
    <w:rsid w:val="00CB73DD"/>
    <w:rsid w:val="00CB760C"/>
    <w:rsid w:val="00CC015A"/>
    <w:rsid w:val="00CC0317"/>
    <w:rsid w:val="00CC0979"/>
    <w:rsid w:val="00CC0ECF"/>
    <w:rsid w:val="00CC14A0"/>
    <w:rsid w:val="00CC1888"/>
    <w:rsid w:val="00CC1C20"/>
    <w:rsid w:val="00CC2C58"/>
    <w:rsid w:val="00CC2C68"/>
    <w:rsid w:val="00CC5995"/>
    <w:rsid w:val="00CC6DBA"/>
    <w:rsid w:val="00CC74EB"/>
    <w:rsid w:val="00CC767B"/>
    <w:rsid w:val="00CD2C57"/>
    <w:rsid w:val="00CD36E0"/>
    <w:rsid w:val="00CD489C"/>
    <w:rsid w:val="00CD5EF0"/>
    <w:rsid w:val="00CD6F96"/>
    <w:rsid w:val="00CD7D1A"/>
    <w:rsid w:val="00CE15A9"/>
    <w:rsid w:val="00CE19F1"/>
    <w:rsid w:val="00CE1B2C"/>
    <w:rsid w:val="00CE241F"/>
    <w:rsid w:val="00CE2644"/>
    <w:rsid w:val="00CE2969"/>
    <w:rsid w:val="00CE2C06"/>
    <w:rsid w:val="00CE3D49"/>
    <w:rsid w:val="00CE4C94"/>
    <w:rsid w:val="00CE5661"/>
    <w:rsid w:val="00CE6557"/>
    <w:rsid w:val="00CE6EF8"/>
    <w:rsid w:val="00CE7D42"/>
    <w:rsid w:val="00CE7DDD"/>
    <w:rsid w:val="00CF0180"/>
    <w:rsid w:val="00CF0A86"/>
    <w:rsid w:val="00CF2483"/>
    <w:rsid w:val="00CF2DF8"/>
    <w:rsid w:val="00CF3547"/>
    <w:rsid w:val="00CF3C83"/>
    <w:rsid w:val="00CF4304"/>
    <w:rsid w:val="00CF5513"/>
    <w:rsid w:val="00CF5FF7"/>
    <w:rsid w:val="00CF7104"/>
    <w:rsid w:val="00D01008"/>
    <w:rsid w:val="00D01674"/>
    <w:rsid w:val="00D01BA0"/>
    <w:rsid w:val="00D01F84"/>
    <w:rsid w:val="00D029E0"/>
    <w:rsid w:val="00D03E2D"/>
    <w:rsid w:val="00D04771"/>
    <w:rsid w:val="00D04ADF"/>
    <w:rsid w:val="00D05B5E"/>
    <w:rsid w:val="00D06C6A"/>
    <w:rsid w:val="00D1149F"/>
    <w:rsid w:val="00D119EF"/>
    <w:rsid w:val="00D134BC"/>
    <w:rsid w:val="00D13B3B"/>
    <w:rsid w:val="00D13E59"/>
    <w:rsid w:val="00D14368"/>
    <w:rsid w:val="00D15F32"/>
    <w:rsid w:val="00D167F8"/>
    <w:rsid w:val="00D16C6B"/>
    <w:rsid w:val="00D20170"/>
    <w:rsid w:val="00D20240"/>
    <w:rsid w:val="00D2072F"/>
    <w:rsid w:val="00D20BBC"/>
    <w:rsid w:val="00D20C06"/>
    <w:rsid w:val="00D20C4B"/>
    <w:rsid w:val="00D20E50"/>
    <w:rsid w:val="00D21230"/>
    <w:rsid w:val="00D2134D"/>
    <w:rsid w:val="00D22408"/>
    <w:rsid w:val="00D22733"/>
    <w:rsid w:val="00D229EA"/>
    <w:rsid w:val="00D23326"/>
    <w:rsid w:val="00D248CD"/>
    <w:rsid w:val="00D26BFD"/>
    <w:rsid w:val="00D270E8"/>
    <w:rsid w:val="00D27985"/>
    <w:rsid w:val="00D30B1D"/>
    <w:rsid w:val="00D30E2E"/>
    <w:rsid w:val="00D3257C"/>
    <w:rsid w:val="00D3289E"/>
    <w:rsid w:val="00D33EEA"/>
    <w:rsid w:val="00D3423E"/>
    <w:rsid w:val="00D375A9"/>
    <w:rsid w:val="00D409AF"/>
    <w:rsid w:val="00D41201"/>
    <w:rsid w:val="00D42108"/>
    <w:rsid w:val="00D428BE"/>
    <w:rsid w:val="00D431A5"/>
    <w:rsid w:val="00D444CE"/>
    <w:rsid w:val="00D45128"/>
    <w:rsid w:val="00D4565C"/>
    <w:rsid w:val="00D45700"/>
    <w:rsid w:val="00D45D86"/>
    <w:rsid w:val="00D45EC5"/>
    <w:rsid w:val="00D46C6F"/>
    <w:rsid w:val="00D47063"/>
    <w:rsid w:val="00D47933"/>
    <w:rsid w:val="00D479E8"/>
    <w:rsid w:val="00D47C37"/>
    <w:rsid w:val="00D517D4"/>
    <w:rsid w:val="00D52C3C"/>
    <w:rsid w:val="00D53213"/>
    <w:rsid w:val="00D53E05"/>
    <w:rsid w:val="00D54BA5"/>
    <w:rsid w:val="00D54BDC"/>
    <w:rsid w:val="00D57DF0"/>
    <w:rsid w:val="00D601E3"/>
    <w:rsid w:val="00D613D4"/>
    <w:rsid w:val="00D61692"/>
    <w:rsid w:val="00D61C22"/>
    <w:rsid w:val="00D62CD8"/>
    <w:rsid w:val="00D63368"/>
    <w:rsid w:val="00D64B05"/>
    <w:rsid w:val="00D64B97"/>
    <w:rsid w:val="00D67224"/>
    <w:rsid w:val="00D7085A"/>
    <w:rsid w:val="00D709DA"/>
    <w:rsid w:val="00D71517"/>
    <w:rsid w:val="00D730DE"/>
    <w:rsid w:val="00D733C0"/>
    <w:rsid w:val="00D74180"/>
    <w:rsid w:val="00D7434F"/>
    <w:rsid w:val="00D74396"/>
    <w:rsid w:val="00D74BDC"/>
    <w:rsid w:val="00D7524E"/>
    <w:rsid w:val="00D75446"/>
    <w:rsid w:val="00D75C55"/>
    <w:rsid w:val="00D76858"/>
    <w:rsid w:val="00D76FD7"/>
    <w:rsid w:val="00D77908"/>
    <w:rsid w:val="00D803A8"/>
    <w:rsid w:val="00D8204E"/>
    <w:rsid w:val="00D823DB"/>
    <w:rsid w:val="00D82BBF"/>
    <w:rsid w:val="00D838BE"/>
    <w:rsid w:val="00D83EB0"/>
    <w:rsid w:val="00D84D52"/>
    <w:rsid w:val="00D8636F"/>
    <w:rsid w:val="00D870E6"/>
    <w:rsid w:val="00D877F3"/>
    <w:rsid w:val="00D879EF"/>
    <w:rsid w:val="00D906BD"/>
    <w:rsid w:val="00D90A22"/>
    <w:rsid w:val="00D90C83"/>
    <w:rsid w:val="00D91E93"/>
    <w:rsid w:val="00D927BF"/>
    <w:rsid w:val="00D92CD4"/>
    <w:rsid w:val="00D94A0E"/>
    <w:rsid w:val="00D9704A"/>
    <w:rsid w:val="00D970D3"/>
    <w:rsid w:val="00D97386"/>
    <w:rsid w:val="00D977E5"/>
    <w:rsid w:val="00DA0258"/>
    <w:rsid w:val="00DA1317"/>
    <w:rsid w:val="00DA1681"/>
    <w:rsid w:val="00DA3313"/>
    <w:rsid w:val="00DA3395"/>
    <w:rsid w:val="00DA3AC5"/>
    <w:rsid w:val="00DA5404"/>
    <w:rsid w:val="00DA62D4"/>
    <w:rsid w:val="00DA6AE8"/>
    <w:rsid w:val="00DA6BAD"/>
    <w:rsid w:val="00DA7BC0"/>
    <w:rsid w:val="00DA7FC1"/>
    <w:rsid w:val="00DB1362"/>
    <w:rsid w:val="00DB1444"/>
    <w:rsid w:val="00DB2162"/>
    <w:rsid w:val="00DB4108"/>
    <w:rsid w:val="00DB4159"/>
    <w:rsid w:val="00DB4F99"/>
    <w:rsid w:val="00DB6BFF"/>
    <w:rsid w:val="00DB71EB"/>
    <w:rsid w:val="00DC03D1"/>
    <w:rsid w:val="00DC1C6E"/>
    <w:rsid w:val="00DC3661"/>
    <w:rsid w:val="00DC3C4D"/>
    <w:rsid w:val="00DC4D74"/>
    <w:rsid w:val="00DC5574"/>
    <w:rsid w:val="00DC7E51"/>
    <w:rsid w:val="00DD1446"/>
    <w:rsid w:val="00DD1729"/>
    <w:rsid w:val="00DD1EF3"/>
    <w:rsid w:val="00DD2471"/>
    <w:rsid w:val="00DD2781"/>
    <w:rsid w:val="00DD3F03"/>
    <w:rsid w:val="00DD4A22"/>
    <w:rsid w:val="00DD4D87"/>
    <w:rsid w:val="00DD698E"/>
    <w:rsid w:val="00DD6D33"/>
    <w:rsid w:val="00DD7DB3"/>
    <w:rsid w:val="00DE0A79"/>
    <w:rsid w:val="00DE201D"/>
    <w:rsid w:val="00DE2587"/>
    <w:rsid w:val="00DE3042"/>
    <w:rsid w:val="00DE30EA"/>
    <w:rsid w:val="00DE328F"/>
    <w:rsid w:val="00DE4F9E"/>
    <w:rsid w:val="00DE5C08"/>
    <w:rsid w:val="00DF027B"/>
    <w:rsid w:val="00DF1C0B"/>
    <w:rsid w:val="00DF1C38"/>
    <w:rsid w:val="00DF23A8"/>
    <w:rsid w:val="00DF2D14"/>
    <w:rsid w:val="00DF4286"/>
    <w:rsid w:val="00DF678A"/>
    <w:rsid w:val="00DF6E67"/>
    <w:rsid w:val="00DF7352"/>
    <w:rsid w:val="00E00FBF"/>
    <w:rsid w:val="00E030F1"/>
    <w:rsid w:val="00E03B2F"/>
    <w:rsid w:val="00E040FB"/>
    <w:rsid w:val="00E040FF"/>
    <w:rsid w:val="00E0439D"/>
    <w:rsid w:val="00E0632E"/>
    <w:rsid w:val="00E07EF5"/>
    <w:rsid w:val="00E10946"/>
    <w:rsid w:val="00E11696"/>
    <w:rsid w:val="00E1181A"/>
    <w:rsid w:val="00E1375E"/>
    <w:rsid w:val="00E144C0"/>
    <w:rsid w:val="00E161ED"/>
    <w:rsid w:val="00E17117"/>
    <w:rsid w:val="00E171C6"/>
    <w:rsid w:val="00E171EB"/>
    <w:rsid w:val="00E203CD"/>
    <w:rsid w:val="00E20C41"/>
    <w:rsid w:val="00E20E11"/>
    <w:rsid w:val="00E21020"/>
    <w:rsid w:val="00E210CF"/>
    <w:rsid w:val="00E21227"/>
    <w:rsid w:val="00E25B9B"/>
    <w:rsid w:val="00E2620C"/>
    <w:rsid w:val="00E2694C"/>
    <w:rsid w:val="00E27345"/>
    <w:rsid w:val="00E3056E"/>
    <w:rsid w:val="00E32B0A"/>
    <w:rsid w:val="00E33693"/>
    <w:rsid w:val="00E34137"/>
    <w:rsid w:val="00E35440"/>
    <w:rsid w:val="00E357B5"/>
    <w:rsid w:val="00E36C6E"/>
    <w:rsid w:val="00E373B9"/>
    <w:rsid w:val="00E37489"/>
    <w:rsid w:val="00E40ACB"/>
    <w:rsid w:val="00E40DFD"/>
    <w:rsid w:val="00E43872"/>
    <w:rsid w:val="00E45DB2"/>
    <w:rsid w:val="00E46071"/>
    <w:rsid w:val="00E46096"/>
    <w:rsid w:val="00E47420"/>
    <w:rsid w:val="00E47D61"/>
    <w:rsid w:val="00E518A9"/>
    <w:rsid w:val="00E52CC7"/>
    <w:rsid w:val="00E53BB2"/>
    <w:rsid w:val="00E54370"/>
    <w:rsid w:val="00E57B6F"/>
    <w:rsid w:val="00E57C6E"/>
    <w:rsid w:val="00E608AB"/>
    <w:rsid w:val="00E61A54"/>
    <w:rsid w:val="00E63082"/>
    <w:rsid w:val="00E63227"/>
    <w:rsid w:val="00E63317"/>
    <w:rsid w:val="00E63CE9"/>
    <w:rsid w:val="00E640BE"/>
    <w:rsid w:val="00E6435F"/>
    <w:rsid w:val="00E669C9"/>
    <w:rsid w:val="00E67608"/>
    <w:rsid w:val="00E67A76"/>
    <w:rsid w:val="00E7043A"/>
    <w:rsid w:val="00E71DBD"/>
    <w:rsid w:val="00E71F0A"/>
    <w:rsid w:val="00E73007"/>
    <w:rsid w:val="00E737D9"/>
    <w:rsid w:val="00E73E19"/>
    <w:rsid w:val="00E7409F"/>
    <w:rsid w:val="00E740DD"/>
    <w:rsid w:val="00E76B01"/>
    <w:rsid w:val="00E76EAB"/>
    <w:rsid w:val="00E800A0"/>
    <w:rsid w:val="00E81499"/>
    <w:rsid w:val="00E81CB9"/>
    <w:rsid w:val="00E82E6A"/>
    <w:rsid w:val="00E8323D"/>
    <w:rsid w:val="00E84DDA"/>
    <w:rsid w:val="00E8510A"/>
    <w:rsid w:val="00E85563"/>
    <w:rsid w:val="00E8569D"/>
    <w:rsid w:val="00E9120E"/>
    <w:rsid w:val="00E91229"/>
    <w:rsid w:val="00E91AAC"/>
    <w:rsid w:val="00E93A15"/>
    <w:rsid w:val="00E954E5"/>
    <w:rsid w:val="00E969D8"/>
    <w:rsid w:val="00E97832"/>
    <w:rsid w:val="00EA00DE"/>
    <w:rsid w:val="00EA01BE"/>
    <w:rsid w:val="00EA06D7"/>
    <w:rsid w:val="00EA1CF8"/>
    <w:rsid w:val="00EA2030"/>
    <w:rsid w:val="00EA2BCE"/>
    <w:rsid w:val="00EA4E53"/>
    <w:rsid w:val="00EA4F29"/>
    <w:rsid w:val="00EA5358"/>
    <w:rsid w:val="00EA5FB4"/>
    <w:rsid w:val="00EA660A"/>
    <w:rsid w:val="00EA672D"/>
    <w:rsid w:val="00EB03F9"/>
    <w:rsid w:val="00EB049F"/>
    <w:rsid w:val="00EB1588"/>
    <w:rsid w:val="00EB192D"/>
    <w:rsid w:val="00EB311C"/>
    <w:rsid w:val="00EB4CD9"/>
    <w:rsid w:val="00EB6E87"/>
    <w:rsid w:val="00EB7606"/>
    <w:rsid w:val="00EB7967"/>
    <w:rsid w:val="00EC1986"/>
    <w:rsid w:val="00EC2530"/>
    <w:rsid w:val="00EC35BF"/>
    <w:rsid w:val="00EC3A5C"/>
    <w:rsid w:val="00EC481A"/>
    <w:rsid w:val="00EC4D0A"/>
    <w:rsid w:val="00EC68EF"/>
    <w:rsid w:val="00ED0038"/>
    <w:rsid w:val="00ED20BD"/>
    <w:rsid w:val="00ED21F8"/>
    <w:rsid w:val="00ED2B0C"/>
    <w:rsid w:val="00ED4614"/>
    <w:rsid w:val="00ED6710"/>
    <w:rsid w:val="00ED72E9"/>
    <w:rsid w:val="00ED7A44"/>
    <w:rsid w:val="00ED7D5B"/>
    <w:rsid w:val="00EE29A0"/>
    <w:rsid w:val="00EE3AE6"/>
    <w:rsid w:val="00EE3B28"/>
    <w:rsid w:val="00EE4CBF"/>
    <w:rsid w:val="00EE4D14"/>
    <w:rsid w:val="00EE4EBA"/>
    <w:rsid w:val="00EE5934"/>
    <w:rsid w:val="00EE78F4"/>
    <w:rsid w:val="00EE7BAF"/>
    <w:rsid w:val="00EF0207"/>
    <w:rsid w:val="00EF1C32"/>
    <w:rsid w:val="00EF1DDC"/>
    <w:rsid w:val="00EF2F2F"/>
    <w:rsid w:val="00EF3C01"/>
    <w:rsid w:val="00EF40D4"/>
    <w:rsid w:val="00EF42BD"/>
    <w:rsid w:val="00EF50A6"/>
    <w:rsid w:val="00EF592C"/>
    <w:rsid w:val="00EF5AE3"/>
    <w:rsid w:val="00EF6751"/>
    <w:rsid w:val="00EF7BA5"/>
    <w:rsid w:val="00EF7D99"/>
    <w:rsid w:val="00F01757"/>
    <w:rsid w:val="00F01C38"/>
    <w:rsid w:val="00F029A2"/>
    <w:rsid w:val="00F02D66"/>
    <w:rsid w:val="00F036F0"/>
    <w:rsid w:val="00F0501D"/>
    <w:rsid w:val="00F05887"/>
    <w:rsid w:val="00F06714"/>
    <w:rsid w:val="00F06759"/>
    <w:rsid w:val="00F06AE1"/>
    <w:rsid w:val="00F06DAB"/>
    <w:rsid w:val="00F070E0"/>
    <w:rsid w:val="00F12690"/>
    <w:rsid w:val="00F139B5"/>
    <w:rsid w:val="00F1466C"/>
    <w:rsid w:val="00F14AD8"/>
    <w:rsid w:val="00F14C6F"/>
    <w:rsid w:val="00F1591B"/>
    <w:rsid w:val="00F15E85"/>
    <w:rsid w:val="00F16474"/>
    <w:rsid w:val="00F16749"/>
    <w:rsid w:val="00F16B62"/>
    <w:rsid w:val="00F1755C"/>
    <w:rsid w:val="00F2027A"/>
    <w:rsid w:val="00F20D31"/>
    <w:rsid w:val="00F20F29"/>
    <w:rsid w:val="00F21180"/>
    <w:rsid w:val="00F221DB"/>
    <w:rsid w:val="00F237F3"/>
    <w:rsid w:val="00F25B83"/>
    <w:rsid w:val="00F269EA"/>
    <w:rsid w:val="00F309F6"/>
    <w:rsid w:val="00F30C94"/>
    <w:rsid w:val="00F31007"/>
    <w:rsid w:val="00F31185"/>
    <w:rsid w:val="00F319BF"/>
    <w:rsid w:val="00F3273F"/>
    <w:rsid w:val="00F329DA"/>
    <w:rsid w:val="00F329EC"/>
    <w:rsid w:val="00F3351E"/>
    <w:rsid w:val="00F33C59"/>
    <w:rsid w:val="00F34F4F"/>
    <w:rsid w:val="00F3696E"/>
    <w:rsid w:val="00F374CA"/>
    <w:rsid w:val="00F4192D"/>
    <w:rsid w:val="00F41F2A"/>
    <w:rsid w:val="00F42007"/>
    <w:rsid w:val="00F42135"/>
    <w:rsid w:val="00F4335E"/>
    <w:rsid w:val="00F43D9F"/>
    <w:rsid w:val="00F453BA"/>
    <w:rsid w:val="00F455B4"/>
    <w:rsid w:val="00F5152F"/>
    <w:rsid w:val="00F5163A"/>
    <w:rsid w:val="00F51B49"/>
    <w:rsid w:val="00F51F98"/>
    <w:rsid w:val="00F53CD1"/>
    <w:rsid w:val="00F54A53"/>
    <w:rsid w:val="00F566CD"/>
    <w:rsid w:val="00F56D43"/>
    <w:rsid w:val="00F60749"/>
    <w:rsid w:val="00F6236A"/>
    <w:rsid w:val="00F637BC"/>
    <w:rsid w:val="00F66A4E"/>
    <w:rsid w:val="00F701A5"/>
    <w:rsid w:val="00F70591"/>
    <w:rsid w:val="00F70CFB"/>
    <w:rsid w:val="00F7295B"/>
    <w:rsid w:val="00F72FA8"/>
    <w:rsid w:val="00F73E94"/>
    <w:rsid w:val="00F742C3"/>
    <w:rsid w:val="00F74F0E"/>
    <w:rsid w:val="00F759F6"/>
    <w:rsid w:val="00F76185"/>
    <w:rsid w:val="00F8034A"/>
    <w:rsid w:val="00F80351"/>
    <w:rsid w:val="00F83408"/>
    <w:rsid w:val="00F838FF"/>
    <w:rsid w:val="00F83C71"/>
    <w:rsid w:val="00F84807"/>
    <w:rsid w:val="00F851D4"/>
    <w:rsid w:val="00F85201"/>
    <w:rsid w:val="00F856B4"/>
    <w:rsid w:val="00F87391"/>
    <w:rsid w:val="00F8744F"/>
    <w:rsid w:val="00F90159"/>
    <w:rsid w:val="00F9107E"/>
    <w:rsid w:val="00F91829"/>
    <w:rsid w:val="00F935D2"/>
    <w:rsid w:val="00F93CF1"/>
    <w:rsid w:val="00F97C13"/>
    <w:rsid w:val="00FA00F4"/>
    <w:rsid w:val="00FA2CE0"/>
    <w:rsid w:val="00FA3479"/>
    <w:rsid w:val="00FA36DA"/>
    <w:rsid w:val="00FA3FCC"/>
    <w:rsid w:val="00FA4277"/>
    <w:rsid w:val="00FA5A84"/>
    <w:rsid w:val="00FB071A"/>
    <w:rsid w:val="00FB147A"/>
    <w:rsid w:val="00FB1FFB"/>
    <w:rsid w:val="00FB2B15"/>
    <w:rsid w:val="00FB3AFE"/>
    <w:rsid w:val="00FB4CC2"/>
    <w:rsid w:val="00FB4D0D"/>
    <w:rsid w:val="00FB6C72"/>
    <w:rsid w:val="00FB719A"/>
    <w:rsid w:val="00FC01EE"/>
    <w:rsid w:val="00FC0FB1"/>
    <w:rsid w:val="00FC101E"/>
    <w:rsid w:val="00FC18DB"/>
    <w:rsid w:val="00FC2BF7"/>
    <w:rsid w:val="00FC7C49"/>
    <w:rsid w:val="00FD0742"/>
    <w:rsid w:val="00FD0B88"/>
    <w:rsid w:val="00FD112E"/>
    <w:rsid w:val="00FD14F3"/>
    <w:rsid w:val="00FD21D3"/>
    <w:rsid w:val="00FD5A71"/>
    <w:rsid w:val="00FD5F4F"/>
    <w:rsid w:val="00FD6797"/>
    <w:rsid w:val="00FD747B"/>
    <w:rsid w:val="00FE04C9"/>
    <w:rsid w:val="00FE0D17"/>
    <w:rsid w:val="00FE0DFB"/>
    <w:rsid w:val="00FE17F1"/>
    <w:rsid w:val="00FE24FB"/>
    <w:rsid w:val="00FE41D5"/>
    <w:rsid w:val="00FE450F"/>
    <w:rsid w:val="00FE472D"/>
    <w:rsid w:val="00FE495B"/>
    <w:rsid w:val="00FE4EEF"/>
    <w:rsid w:val="00FE5E92"/>
    <w:rsid w:val="00FF0AF2"/>
    <w:rsid w:val="00FF2E36"/>
    <w:rsid w:val="00FF4FBD"/>
    <w:rsid w:val="00FF54A1"/>
    <w:rsid w:val="00FF57D7"/>
    <w:rsid w:val="00FF64BC"/>
    <w:rsid w:val="00FF69E4"/>
    <w:rsid w:val="00FF71F8"/>
    <w:rsid w:val="00FF7489"/>
    <w:rsid w:val="00FF7574"/>
    <w:rsid w:val="00FF768B"/>
    <w:rsid w:val="00FF7F37"/>
    <w:rsid w:val="14790D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772DE5E"/>
  <w15:chartTrackingRefBased/>
  <w15:docId w15:val="{CF2550CF-E57C-4D47-9F73-C5E52138CF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63E2D"/>
    <w:pPr>
      <w:ind w:left="720"/>
      <w:contextualSpacing/>
    </w:pPr>
  </w:style>
  <w:style w:type="table" w:styleId="TableGrid">
    <w:name w:val="Table Grid"/>
    <w:basedOn w:val="TableNormal"/>
    <w:uiPriority w:val="39"/>
    <w:rsid w:val="008A08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C5924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222DAA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716F19"/>
    <w:rPr>
      <w:color w:val="605E5C"/>
      <w:shd w:val="clear" w:color="auto" w:fill="E1DFDD"/>
    </w:rPr>
  </w:style>
  <w:style w:type="paragraph" w:customStyle="1" w:styleId="Default">
    <w:name w:val="Default"/>
    <w:rsid w:val="00FE24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380E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unhideWhenUsed/>
    <w:rsid w:val="00380ED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80ED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80ED5"/>
    <w:rPr>
      <w:vertAlign w:val="superscript"/>
    </w:rPr>
  </w:style>
  <w:style w:type="character" w:customStyle="1" w:styleId="contrib-author">
    <w:name w:val="contrib-author"/>
    <w:basedOn w:val="DefaultParagraphFont"/>
    <w:rsid w:val="008140B4"/>
  </w:style>
  <w:style w:type="character" w:customStyle="1" w:styleId="citationinfo">
    <w:name w:val="citation_info"/>
    <w:basedOn w:val="DefaultParagraphFont"/>
    <w:rsid w:val="008140B4"/>
  </w:style>
  <w:style w:type="character" w:customStyle="1" w:styleId="articlename">
    <w:name w:val="articlename"/>
    <w:basedOn w:val="DefaultParagraphFont"/>
    <w:rsid w:val="008140B4"/>
  </w:style>
  <w:style w:type="character" w:customStyle="1" w:styleId="journalname">
    <w:name w:val="journalname"/>
    <w:basedOn w:val="DefaultParagraphFont"/>
    <w:rsid w:val="008140B4"/>
  </w:style>
  <w:style w:type="character" w:customStyle="1" w:styleId="volume">
    <w:name w:val="volume"/>
    <w:basedOn w:val="DefaultParagraphFont"/>
    <w:rsid w:val="008140B4"/>
  </w:style>
  <w:style w:type="character" w:customStyle="1" w:styleId="year">
    <w:name w:val="year"/>
    <w:basedOn w:val="DefaultParagraphFont"/>
    <w:rsid w:val="008140B4"/>
  </w:style>
  <w:style w:type="character" w:customStyle="1" w:styleId="mi">
    <w:name w:val="mi"/>
    <w:basedOn w:val="DefaultParagraphFont"/>
    <w:rsid w:val="008140B4"/>
  </w:style>
  <w:style w:type="character" w:customStyle="1" w:styleId="mjxassistivemathml">
    <w:name w:val="mjx_assistive_mathml"/>
    <w:basedOn w:val="DefaultParagraphFont"/>
    <w:rsid w:val="008140B4"/>
  </w:style>
  <w:style w:type="character" w:customStyle="1" w:styleId="page">
    <w:name w:val="page"/>
    <w:basedOn w:val="DefaultParagraphFont"/>
    <w:rsid w:val="008140B4"/>
  </w:style>
  <w:style w:type="character" w:customStyle="1" w:styleId="accordion-tabbedtab-mobile">
    <w:name w:val="accordion-tabbed__tab-mobile"/>
    <w:basedOn w:val="DefaultParagraphFont"/>
    <w:rsid w:val="00327E65"/>
  </w:style>
  <w:style w:type="character" w:customStyle="1" w:styleId="comma-separator">
    <w:name w:val="comma-separator"/>
    <w:basedOn w:val="DefaultParagraphFont"/>
    <w:rsid w:val="00327E65"/>
  </w:style>
  <w:style w:type="paragraph" w:customStyle="1" w:styleId="volume-issue">
    <w:name w:val="volume-issue"/>
    <w:basedOn w:val="Normal"/>
    <w:rsid w:val="00327E6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val">
    <w:name w:val="val"/>
    <w:basedOn w:val="DefaultParagraphFont"/>
    <w:rsid w:val="00327E65"/>
  </w:style>
  <w:style w:type="paragraph" w:styleId="Header">
    <w:name w:val="header"/>
    <w:basedOn w:val="Normal"/>
    <w:link w:val="HeaderChar"/>
    <w:uiPriority w:val="99"/>
    <w:unhideWhenUsed/>
    <w:rsid w:val="006569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569A8"/>
  </w:style>
  <w:style w:type="paragraph" w:styleId="Footer">
    <w:name w:val="footer"/>
    <w:basedOn w:val="Normal"/>
    <w:link w:val="FooterChar"/>
    <w:uiPriority w:val="99"/>
    <w:unhideWhenUsed/>
    <w:rsid w:val="006569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69A8"/>
  </w:style>
  <w:style w:type="character" w:styleId="CommentReference">
    <w:name w:val="annotation reference"/>
    <w:basedOn w:val="DefaultParagraphFont"/>
    <w:uiPriority w:val="99"/>
    <w:semiHidden/>
    <w:unhideWhenUsed/>
    <w:rsid w:val="006757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757B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757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57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57B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757B2"/>
    <w:pPr>
      <w:spacing w:after="0" w:line="240" w:lineRule="auto"/>
    </w:pPr>
  </w:style>
  <w:style w:type="character" w:customStyle="1" w:styleId="normaltextrun">
    <w:name w:val="normaltextrun"/>
    <w:basedOn w:val="DefaultParagraphFont"/>
    <w:rsid w:val="009609B8"/>
  </w:style>
  <w:style w:type="paragraph" w:customStyle="1" w:styleId="paragraph">
    <w:name w:val="paragraph"/>
    <w:basedOn w:val="Normal"/>
    <w:rsid w:val="007435F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pellingerror">
    <w:name w:val="spellingerror"/>
    <w:basedOn w:val="DefaultParagraphFont"/>
    <w:rsid w:val="007435F1"/>
  </w:style>
  <w:style w:type="character" w:customStyle="1" w:styleId="eop">
    <w:name w:val="eop"/>
    <w:basedOn w:val="DefaultParagraphFont"/>
    <w:rsid w:val="007435F1"/>
  </w:style>
  <w:style w:type="paragraph" w:customStyle="1" w:styleId="MCBodySP">
    <w:name w:val="MC Body SP"/>
    <w:basedOn w:val="Normal"/>
    <w:rsid w:val="006F3889"/>
    <w:pPr>
      <w:spacing w:after="0" w:line="240" w:lineRule="auto"/>
      <w:ind w:firstLine="288"/>
    </w:pPr>
    <w:rPr>
      <w:rFonts w:ascii="Times New Roman" w:eastAsia="Times New Roman" w:hAnsi="Times New Roman" w:cs="Times New Roman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9C70D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8155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27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95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422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649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8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tasi.dan@nist.gov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A34BC195E95942A416A9D819AD3C2A" ma:contentTypeVersion="13" ma:contentTypeDescription="Create a new document." ma:contentTypeScope="" ma:versionID="82a69fc01ae82b9d88158912848d84e9">
  <xsd:schema xmlns:xsd="http://www.w3.org/2001/XMLSchema" xmlns:xs="http://www.w3.org/2001/XMLSchema" xmlns:p="http://schemas.microsoft.com/office/2006/metadata/properties" xmlns:ns1="http://schemas.microsoft.com/sharepoint/v3" xmlns:ns3="dd5346e7-2090-4116-b295-d5fafa99272d" xmlns:ns4="14245470-d84a-4361-ae1d-bcd10950bfca" targetNamespace="http://schemas.microsoft.com/office/2006/metadata/properties" ma:root="true" ma:fieldsID="f848cac33eaf988b91d98c0dd1278368" ns1:_="" ns3:_="" ns4:_="">
    <xsd:import namespace="http://schemas.microsoft.com/sharepoint/v3"/>
    <xsd:import namespace="dd5346e7-2090-4116-b295-d5fafa99272d"/>
    <xsd:import namespace="14245470-d84a-4361-ae1d-bcd10950bfc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1:_ip_UnifiedCompliancePolicyProperties" minOccurs="0"/>
                <xsd:element ref="ns1:_ip_UnifiedCompliancePolicyUIAction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8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9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5346e7-2090-4116-b295-d5fafa99272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245470-d84a-4361-ae1d-bcd10950bfca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  <SharedWithUsers xmlns="14245470-d84a-4361-ae1d-bcd10950bfca">
      <UserInfo>
        <DisplayName>Tomlin, Nathan Dr. (Fed)</DisplayName>
        <AccountId>12</AccountId>
        <AccountType/>
      </UserInfo>
      <UserInfo>
        <DisplayName>Dan, Atasi (IntlAssoc)</DisplayName>
        <AccountId>41</AccountId>
        <AccountType/>
      </UserInfo>
      <UserInfo>
        <DisplayName>Freire Antunes, Erica (IntlAssoc)</DisplayName>
        <AccountId>35</AccountId>
        <AccountType/>
      </UserInfo>
    </SharedWithUsers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C1C26C0-EC85-4178-A1C6-F8E61089C0A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989746E-D648-4FDA-A404-7DA2ED242F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dd5346e7-2090-4116-b295-d5fafa99272d"/>
    <ds:schemaRef ds:uri="14245470-d84a-4361-ae1d-bcd10950bfc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997B289-BA19-4217-8191-0680ADE3258E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14245470-d84a-4361-ae1d-bcd10950bfca"/>
  </ds:schemaRefs>
</ds:datastoreItem>
</file>

<file path=customXml/itemProps4.xml><?xml version="1.0" encoding="utf-8"?>
<ds:datastoreItem xmlns:ds="http://schemas.openxmlformats.org/officeDocument/2006/customXml" ds:itemID="{11411088-B119-4B88-BC4B-A8F4D555809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1</Pages>
  <Words>23358</Words>
  <Characters>143654</Characters>
  <Application>Microsoft Office Word</Application>
  <DocSecurity>0</DocSecurity>
  <Lines>3780</Lines>
  <Paragraphs>23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, Atasi (IntlAssoc)</dc:creator>
  <cp:keywords/>
  <dc:description/>
  <cp:lastModifiedBy>Dan, Atasi (IntlAssoc)</cp:lastModifiedBy>
  <cp:revision>26</cp:revision>
  <dcterms:created xsi:type="dcterms:W3CDTF">2022-11-15T20:32:00Z</dcterms:created>
  <dcterms:modified xsi:type="dcterms:W3CDTF">2022-11-15T2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ip-advances</vt:lpwstr>
  </property>
  <property fmtid="{D5CDD505-2E9C-101B-9397-08002B2CF9AE}" pid="3" name="Mendeley Recent Style Name 0_1">
    <vt:lpwstr>AIP Advances</vt:lpwstr>
  </property>
  <property fmtid="{D5CDD505-2E9C-101B-9397-08002B2CF9AE}" pid="4" name="Mendeley Recent Style Id 1_1">
    <vt:lpwstr>http://www.zotero.org/styles/american-physics-society</vt:lpwstr>
  </property>
  <property fmtid="{D5CDD505-2E9C-101B-9397-08002B2CF9AE}" pid="5" name="Mendeley Recent Style Name 1_1">
    <vt:lpwstr>American Physical Society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applied-physics-a</vt:lpwstr>
  </property>
  <property fmtid="{D5CDD505-2E9C-101B-9397-08002B2CF9AE}" pid="9" name="Mendeley Recent Style Name 3_1">
    <vt:lpwstr>Applied Physics A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solar-energy-materials-and-solar-cells</vt:lpwstr>
  </property>
  <property fmtid="{D5CDD505-2E9C-101B-9397-08002B2CF9AE}" pid="17" name="Mendeley Recent Style Name 7_1">
    <vt:lpwstr>Solar Energy Materials and Solar Cells</vt:lpwstr>
  </property>
  <property fmtid="{D5CDD505-2E9C-101B-9397-08002B2CF9AE}" pid="18" name="Mendeley Recent Style Id 8_1">
    <vt:lpwstr>http://www.zotero.org/styles/surface-and-coatings-technology</vt:lpwstr>
  </property>
  <property fmtid="{D5CDD505-2E9C-101B-9397-08002B2CF9AE}" pid="19" name="Mendeley Recent Style Name 8_1">
    <vt:lpwstr>Surface &amp; Coatings Technology</vt:lpwstr>
  </property>
  <property fmtid="{D5CDD505-2E9C-101B-9397-08002B2CF9AE}" pid="20" name="Mendeley Recent Style Id 9_1">
    <vt:lpwstr>http://www.zotero.org/styles/thin-solid-films</vt:lpwstr>
  </property>
  <property fmtid="{D5CDD505-2E9C-101B-9397-08002B2CF9AE}" pid="21" name="Mendeley Recent Style Name 9_1">
    <vt:lpwstr>Thin Solid Films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thin-solid-films</vt:lpwstr>
  </property>
  <property fmtid="{D5CDD505-2E9C-101B-9397-08002B2CF9AE}" pid="24" name="Mendeley Unique User Id_1">
    <vt:lpwstr>8fabe817-5211-3e38-8573-0d9a7d9fde62</vt:lpwstr>
  </property>
  <property fmtid="{D5CDD505-2E9C-101B-9397-08002B2CF9AE}" pid="25" name="ContentTypeId">
    <vt:lpwstr>0x010100FAA34BC195E95942A416A9D819AD3C2A</vt:lpwstr>
  </property>
  <property fmtid="{D5CDD505-2E9C-101B-9397-08002B2CF9AE}" pid="26" name="GrammarlyDocumentId">
    <vt:lpwstr>a0d47cafd068ed2d9a861e25e41e2711e9e2db610ff6e70c40ddfff16cb414e2</vt:lpwstr>
  </property>
</Properties>
</file>